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C00E224" w:rsidR="00B96DA5" w:rsidRPr="0043378A" w:rsidRDefault="009751C7" w:rsidP="00784501">
      <w:pPr>
        <w:bidi/>
        <w:spacing w:after="22" w:line="360" w:lineRule="auto"/>
        <w:rPr>
          <w:rFonts w:cs="Times New Roman"/>
          <w:sz w:val="36"/>
          <w:szCs w:val="36"/>
        </w:rPr>
      </w:pPr>
      <w:r>
        <w:rPr>
          <w:noProof/>
        </w:rPr>
        <w:drawing>
          <wp:anchor distT="0" distB="0" distL="114300" distR="114300" simplePos="0" relativeHeight="251658240" behindDoc="0" locked="0" layoutInCell="1" hidden="0" allowOverlap="1" wp14:anchorId="7C1C436A" wp14:editId="68427885">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Pr>
          <w:noProof/>
        </w:rPr>
        <w:drawing>
          <wp:anchor distT="0" distB="0" distL="114300" distR="114300" simplePos="0" relativeHeight="251658243" behindDoc="0" locked="0" layoutInCell="1" hidden="0" allowOverlap="1" wp14:anchorId="17D89235" wp14:editId="2F00A97D">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45F6BBE8" w:rsidRPr="45F6BBE8">
        <w:rPr>
          <w:b/>
          <w:bCs/>
          <w:sz w:val="36"/>
          <w:szCs w:val="36"/>
        </w:rPr>
        <w:t>INSTITUTO POLITÉCNICO NACIONAL</w:t>
      </w:r>
    </w:p>
    <w:p w14:paraId="00000003" w14:textId="3FC4E354" w:rsidR="00B96DA5" w:rsidRPr="0043378A" w:rsidRDefault="005016A0">
      <w:pPr>
        <w:spacing w:after="21" w:line="360" w:lineRule="auto"/>
        <w:ind w:left="315" w:hanging="305"/>
        <w:jc w:val="center"/>
        <w:rPr>
          <w:rFonts w:cs="Times New Roman"/>
          <w:b/>
          <w:sz w:val="36"/>
          <w:szCs w:val="36"/>
        </w:rPr>
      </w:pPr>
      <w:r w:rsidRPr="0043378A">
        <w:rPr>
          <w:rFonts w:cs="Times New Roman"/>
          <w:sz w:val="36"/>
          <w:szCs w:val="36"/>
        </w:rPr>
        <w:t>UNIDAD PROFESIONAL</w:t>
      </w:r>
      <w:r w:rsidR="00702EC8" w:rsidRPr="0043378A">
        <w:rPr>
          <w:rFonts w:cs="Times New Roman"/>
          <w:sz w:val="36"/>
          <w:szCs w:val="36"/>
        </w:rPr>
        <w:t xml:space="preserve"> </w:t>
      </w:r>
      <w:r w:rsidRPr="0043378A">
        <w:rPr>
          <w:rFonts w:cs="Times New Roman"/>
          <w:sz w:val="36"/>
          <w:szCs w:val="36"/>
        </w:rPr>
        <w:t>INTERDISCIPLINARIA DE INGENIERÍA ZACATECAS</w:t>
      </w:r>
      <w:r w:rsidRPr="0043378A">
        <w:rPr>
          <w:rFonts w:cs="Times New Roman"/>
          <w:b/>
          <w:sz w:val="36"/>
          <w:szCs w:val="36"/>
        </w:rPr>
        <w:t xml:space="preserve"> </w:t>
      </w:r>
    </w:p>
    <w:p w14:paraId="371F87C7" w14:textId="77777777" w:rsidR="00405BD7" w:rsidRPr="0043378A" w:rsidRDefault="00405BD7">
      <w:pPr>
        <w:spacing w:after="21" w:line="360" w:lineRule="auto"/>
        <w:ind w:left="315" w:hanging="305"/>
        <w:jc w:val="center"/>
        <w:rPr>
          <w:rFonts w:cs="Times New Roman"/>
          <w:b/>
          <w:sz w:val="36"/>
          <w:szCs w:val="36"/>
        </w:rPr>
      </w:pPr>
    </w:p>
    <w:p w14:paraId="00000004" w14:textId="155240D5"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INGENIERÍA EN SISTEMAS COMPUTACIONALES</w:t>
      </w:r>
    </w:p>
    <w:p w14:paraId="00000005" w14:textId="77777777" w:rsidR="00B96DA5" w:rsidRPr="0043378A" w:rsidRDefault="00B96DA5">
      <w:pPr>
        <w:spacing w:after="21" w:line="360" w:lineRule="auto"/>
        <w:ind w:right="201" w:firstLine="10"/>
        <w:jc w:val="center"/>
        <w:rPr>
          <w:rFonts w:cs="Times New Roman"/>
          <w:b/>
          <w:sz w:val="36"/>
          <w:szCs w:val="36"/>
        </w:rPr>
      </w:pPr>
    </w:p>
    <w:p w14:paraId="4F58FF74" w14:textId="3419F182" w:rsidR="001B5AF8" w:rsidRPr="0043378A" w:rsidRDefault="001B5AF8">
      <w:pPr>
        <w:pStyle w:val="Ttulo"/>
        <w:spacing w:before="480" w:after="21" w:line="360" w:lineRule="auto"/>
        <w:ind w:left="10" w:right="152"/>
        <w:jc w:val="center"/>
        <w:rPr>
          <w:rFonts w:cs="Times New Roman"/>
          <w:b/>
          <w:highlight w:val="white"/>
        </w:rPr>
      </w:pPr>
      <w:bookmarkStart w:id="0" w:name="_gjdgxs" w:colFirst="0" w:colLast="0"/>
      <w:bookmarkEnd w:id="0"/>
      <w:r w:rsidRPr="0043378A">
        <w:rPr>
          <w:rFonts w:cs="Times New Roman"/>
          <w:b/>
          <w:highlight w:val="white"/>
        </w:rPr>
        <w:t>S</w:t>
      </w:r>
      <w:r w:rsidR="00784501">
        <w:rPr>
          <w:rFonts w:cs="Times New Roman"/>
          <w:b/>
          <w:highlight w:val="white"/>
        </w:rPr>
        <w:t>I</w:t>
      </w:r>
      <w:r w:rsidRPr="0043378A">
        <w:rPr>
          <w:rFonts w:cs="Times New Roman"/>
          <w:b/>
          <w:highlight w:val="white"/>
        </w:rPr>
        <w:t>CMA</w:t>
      </w:r>
    </w:p>
    <w:p w14:paraId="00000007" w14:textId="32ADC485" w:rsidR="00B96DA5" w:rsidRPr="0043378A" w:rsidRDefault="005016A0">
      <w:pPr>
        <w:pStyle w:val="Ttulo"/>
        <w:spacing w:before="480" w:after="21" w:line="360" w:lineRule="auto"/>
        <w:ind w:left="10" w:right="152"/>
        <w:jc w:val="center"/>
        <w:rPr>
          <w:rFonts w:cs="Times New Roman"/>
          <w:b/>
          <w:sz w:val="36"/>
          <w:szCs w:val="36"/>
          <w:highlight w:val="white"/>
        </w:rPr>
      </w:pPr>
      <w:r w:rsidRPr="0043378A">
        <w:rPr>
          <w:rFonts w:cs="Times New Roman"/>
          <w:b/>
          <w:sz w:val="36"/>
          <w:szCs w:val="36"/>
          <w:highlight w:val="white"/>
        </w:rPr>
        <w:t>Sistema para el cálculo de medidas antropométricas basado en ISAK 2</w:t>
      </w:r>
    </w:p>
    <w:p w14:paraId="6876D4A2" w14:textId="7898440C" w:rsidR="003816E2" w:rsidRPr="0043378A" w:rsidRDefault="003816E2" w:rsidP="003816E2">
      <w:pPr>
        <w:rPr>
          <w:rFonts w:cs="Times New Roman"/>
          <w:highlight w:val="white"/>
        </w:rPr>
      </w:pPr>
      <w:r w:rsidRPr="0043378A">
        <w:rPr>
          <w:rFonts w:cs="Times New Roman"/>
          <w:noProof/>
        </w:rPr>
        <mc:AlternateContent>
          <mc:Choice Requires="wps">
            <w:drawing>
              <wp:anchor distT="0" distB="0" distL="114300" distR="114300" simplePos="0" relativeHeight="251658242" behindDoc="0" locked="0" layoutInCell="1" allowOverlap="1" wp14:anchorId="3EC9E440" wp14:editId="49D99385">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365DFC29">
              <v:line id="Conector recto 8"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o:spid="_x0000_s1026" strokecolor="#943634 [2405]" strokeweight="2pt" from="2.6pt,8.35pt" to="442.1pt,8.35pt" w14:anchorId="3B436A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">
                <v:shadow on="t" color="black" opacity="24903f" offset="0,.55556mm" origin=",.5"/>
                <w10:wrap anchorx="margin"/>
              </v:line>
            </w:pict>
          </mc:Fallback>
        </mc:AlternateContent>
      </w:r>
      <w:r w:rsidRPr="0043378A">
        <w:rPr>
          <w:rFonts w:cs="Times New Roman"/>
          <w:noProof/>
        </w:rPr>
        <mc:AlternateContent>
          <mc:Choice Requires="wps">
            <w:drawing>
              <wp:anchor distT="0" distB="0" distL="114300" distR="114300" simplePos="0" relativeHeight="251658241" behindDoc="0" locked="0" layoutInCell="1" allowOverlap="1" wp14:anchorId="6FC3E008" wp14:editId="7353E398">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5AC26FE">
              <v:line id="Conector recto 7" style="position:absolute;z-index:251658241;visibility:visible;mso-wrap-style:square;mso-wrap-distance-left:9pt;mso-wrap-distance-top:0;mso-wrap-distance-right:9pt;mso-wrap-distance-bottom:0;mso-position-horizontal:left;mso-position-horizontal-relative:margin;mso-position-vertical:absolute;mso-position-vertical-relative:text" o:spid="_x0000_s1026" strokecolor="#943634 [2405]" strokeweight="2pt" from="0,4.15pt" to="439.5pt,4.15pt" w14:anchorId="23B432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">
                <v:shadow on="t" color="black" opacity="24903f" offset="0,.55556mm" origin=",.5"/>
                <w10:wrap anchorx="margin"/>
              </v:line>
            </w:pict>
          </mc:Fallback>
        </mc:AlternateContent>
      </w:r>
    </w:p>
    <w:p w14:paraId="73A88D8F" w14:textId="43DC9646" w:rsidR="00B31402" w:rsidRPr="00AB1B7F" w:rsidRDefault="00B31402" w:rsidP="00B31402">
      <w:pPr>
        <w:jc w:val="center"/>
        <w:rPr>
          <w:rFonts w:cs="Times New Roman"/>
          <w:highlight w:val="white"/>
        </w:rPr>
      </w:pPr>
      <w:r w:rsidRPr="00AB1B7F">
        <w:rPr>
          <w:rFonts w:eastAsia="Times New Roman" w:cs="Times New Roman"/>
          <w:sz w:val="32"/>
          <w:szCs w:val="32"/>
        </w:rPr>
        <w:t>Software Requirements Specification (SRS)</w:t>
      </w:r>
      <w:r w:rsidR="00D14465" w:rsidRPr="0043378A">
        <w:rPr>
          <w:rFonts w:eastAsia="Times New Roman" w:cs="Times New Roman"/>
          <w:color w:val="FFFFFF" w:themeColor="background1"/>
          <w:sz w:val="6"/>
          <w:szCs w:val="6"/>
          <w:lang w:val="en-US"/>
        </w:rPr>
        <w:fldChar w:fldCharType="begin" w:fldLock="1"/>
      </w:r>
      <w:r w:rsidR="00806758" w:rsidRPr="00AB1B7F">
        <w:rPr>
          <w:rFonts w:eastAsia="Times New Roman" w:cs="Times New Roman"/>
          <w:color w:val="FFFFFF" w:themeColor="background1"/>
          <w:sz w:val="6"/>
          <w:szCs w:val="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00D14465" w:rsidRPr="0043378A">
        <w:rPr>
          <w:rFonts w:eastAsia="Times New Roman" w:cs="Times New Roman"/>
          <w:color w:val="FFFFFF" w:themeColor="background1"/>
          <w:sz w:val="6"/>
          <w:szCs w:val="6"/>
          <w:lang w:val="en-US"/>
        </w:rPr>
        <w:fldChar w:fldCharType="separate"/>
      </w:r>
      <w:r w:rsidR="00D14465" w:rsidRPr="00AB1B7F">
        <w:rPr>
          <w:rFonts w:eastAsia="Times New Roman" w:cs="Times New Roman"/>
          <w:noProof/>
          <w:color w:val="FFFFFF" w:themeColor="background1"/>
          <w:sz w:val="6"/>
          <w:szCs w:val="6"/>
        </w:rPr>
        <w:t>[1]</w:t>
      </w:r>
      <w:r w:rsidR="00D14465" w:rsidRPr="0043378A">
        <w:rPr>
          <w:rFonts w:eastAsia="Times New Roman" w:cs="Times New Roman"/>
          <w:color w:val="FFFFFF" w:themeColor="background1"/>
          <w:sz w:val="6"/>
          <w:szCs w:val="6"/>
          <w:lang w:val="en-US"/>
        </w:rPr>
        <w:fldChar w:fldCharType="end"/>
      </w:r>
    </w:p>
    <w:p w14:paraId="00000008" w14:textId="472CB4D1" w:rsidR="00B96DA5" w:rsidRPr="00AB1B7F" w:rsidRDefault="00B96DA5">
      <w:pPr>
        <w:spacing w:after="21" w:line="360" w:lineRule="auto"/>
        <w:ind w:left="34" w:right="358" w:hanging="24"/>
        <w:jc w:val="center"/>
        <w:rPr>
          <w:rFonts w:cs="Times New Roman"/>
          <w:b/>
          <w:sz w:val="36"/>
          <w:szCs w:val="36"/>
        </w:rPr>
      </w:pPr>
    </w:p>
    <w:p w14:paraId="1921A3B3" w14:textId="77777777" w:rsidR="003816E2" w:rsidRPr="00AB1B7F" w:rsidRDefault="003816E2">
      <w:pPr>
        <w:spacing w:after="21" w:line="360" w:lineRule="auto"/>
        <w:ind w:left="34" w:right="358" w:hanging="24"/>
        <w:jc w:val="center"/>
        <w:rPr>
          <w:rFonts w:cs="Times New Roman"/>
          <w:b/>
          <w:sz w:val="36"/>
          <w:szCs w:val="36"/>
        </w:rPr>
      </w:pPr>
    </w:p>
    <w:p w14:paraId="00000009" w14:textId="77777777" w:rsidR="00B96DA5" w:rsidRPr="00AB1B7F" w:rsidRDefault="005016A0">
      <w:pPr>
        <w:spacing w:after="21" w:line="360" w:lineRule="auto"/>
        <w:ind w:firstLine="10"/>
        <w:jc w:val="center"/>
        <w:rPr>
          <w:rFonts w:cs="Times New Roman"/>
          <w:sz w:val="36"/>
          <w:szCs w:val="36"/>
        </w:rPr>
      </w:pPr>
      <w:r w:rsidRPr="00AB1B7F">
        <w:rPr>
          <w:rFonts w:cs="Times New Roman"/>
          <w:sz w:val="36"/>
          <w:szCs w:val="36"/>
        </w:rPr>
        <w:t xml:space="preserve">PRESENTA: </w:t>
      </w:r>
    </w:p>
    <w:p w14:paraId="112CE9A2" w14:textId="77777777" w:rsidR="00F21B8C" w:rsidRPr="0043378A" w:rsidRDefault="00F21B8C" w:rsidP="00F21B8C">
      <w:pPr>
        <w:spacing w:after="21" w:line="360" w:lineRule="auto"/>
        <w:ind w:left="34" w:right="358" w:hanging="24"/>
        <w:jc w:val="center"/>
        <w:rPr>
          <w:rFonts w:cs="Times New Roman"/>
          <w:b/>
          <w:sz w:val="36"/>
          <w:szCs w:val="36"/>
        </w:rPr>
      </w:pPr>
      <w:r w:rsidRPr="0043378A">
        <w:rPr>
          <w:rFonts w:cs="Times New Roman"/>
          <w:b/>
          <w:sz w:val="36"/>
          <w:szCs w:val="36"/>
        </w:rPr>
        <w:t>Montserrat Silva Cordero</w:t>
      </w:r>
    </w:p>
    <w:p w14:paraId="0000000A" w14:textId="77777777"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Hilario Abraham Rodarte España</w:t>
      </w:r>
    </w:p>
    <w:p w14:paraId="63846FC8" w14:textId="6252D1A8" w:rsidR="00405BD7" w:rsidRDefault="00405BD7">
      <w:pPr>
        <w:spacing w:after="21" w:line="360" w:lineRule="auto"/>
        <w:ind w:left="34" w:right="358" w:hanging="24"/>
        <w:jc w:val="center"/>
        <w:rPr>
          <w:rFonts w:cs="Times New Roman"/>
          <w:b/>
          <w:szCs w:val="24"/>
        </w:rPr>
      </w:pPr>
    </w:p>
    <w:p w14:paraId="1E41F42C" w14:textId="6341032A" w:rsidR="00784501" w:rsidRDefault="00784501">
      <w:pPr>
        <w:spacing w:after="21" w:line="360" w:lineRule="auto"/>
        <w:ind w:left="34" w:right="358" w:hanging="24"/>
        <w:jc w:val="center"/>
        <w:rPr>
          <w:rFonts w:cs="Times New Roman"/>
          <w:b/>
          <w:szCs w:val="24"/>
        </w:rPr>
      </w:pPr>
    </w:p>
    <w:p w14:paraId="50235187" w14:textId="75FB77C4" w:rsidR="00784501" w:rsidRDefault="00784501">
      <w:pPr>
        <w:spacing w:after="21" w:line="360" w:lineRule="auto"/>
        <w:ind w:left="34" w:right="358" w:hanging="24"/>
        <w:jc w:val="center"/>
        <w:rPr>
          <w:rFonts w:cs="Times New Roman"/>
          <w:b/>
          <w:szCs w:val="24"/>
        </w:rPr>
      </w:pPr>
    </w:p>
    <w:p w14:paraId="4B2E7E3B" w14:textId="77777777" w:rsidR="00784501" w:rsidRPr="0043378A" w:rsidRDefault="00784501">
      <w:pPr>
        <w:spacing w:after="21" w:line="360" w:lineRule="auto"/>
        <w:ind w:left="34" w:right="358" w:hanging="24"/>
        <w:jc w:val="center"/>
        <w:rPr>
          <w:rFonts w:cs="Times New Roman"/>
          <w:b/>
          <w:szCs w:val="24"/>
        </w:rPr>
      </w:pPr>
    </w:p>
    <w:p w14:paraId="12E9209E" w14:textId="77777777" w:rsidR="00405BD7" w:rsidRPr="0043378A" w:rsidRDefault="00405BD7">
      <w:pPr>
        <w:spacing w:after="21" w:line="360" w:lineRule="auto"/>
        <w:ind w:left="34" w:right="358" w:hanging="24"/>
        <w:jc w:val="center"/>
        <w:rPr>
          <w:rFonts w:cs="Times New Roman"/>
          <w:b/>
          <w:szCs w:val="24"/>
        </w:rPr>
      </w:pPr>
    </w:p>
    <w:p w14:paraId="4D6178B7" w14:textId="5D6F4AA3" w:rsidR="00BF6777" w:rsidRPr="0043378A" w:rsidRDefault="009A3BE3">
      <w:pPr>
        <w:spacing w:after="21" w:line="360" w:lineRule="auto"/>
        <w:ind w:left="34" w:right="343" w:hanging="24"/>
        <w:jc w:val="right"/>
        <w:rPr>
          <w:rFonts w:cs="Times New Roman"/>
          <w:b/>
          <w:szCs w:val="24"/>
        </w:rPr>
      </w:pPr>
      <w:r w:rsidRPr="0043378A">
        <w:rPr>
          <w:rFonts w:cs="Times New Roman"/>
          <w:b/>
          <w:szCs w:val="24"/>
        </w:rPr>
        <w:t xml:space="preserve">27 de </w:t>
      </w:r>
      <w:r w:rsidR="00584306" w:rsidRPr="0043378A">
        <w:rPr>
          <w:rFonts w:cs="Times New Roman"/>
          <w:b/>
          <w:szCs w:val="24"/>
        </w:rPr>
        <w:t>abril</w:t>
      </w:r>
      <w:r w:rsidR="005016A0" w:rsidRPr="0043378A">
        <w:rPr>
          <w:rFonts w:cs="Times New Roman"/>
          <w:b/>
          <w:szCs w:val="24"/>
        </w:rPr>
        <w:t xml:space="preserve"> del 2020 </w:t>
      </w:r>
    </w:p>
    <w:sdt>
      <w:sdtPr>
        <w:rPr>
          <w:rFonts w:ascii="Times New Roman" w:eastAsia="Arial" w:hAnsi="Times New Roman" w:cs="Times New Roman"/>
          <w:color w:val="auto"/>
          <w:sz w:val="22"/>
          <w:szCs w:val="22"/>
          <w:lang w:val="es-ES"/>
        </w:rPr>
        <w:id w:val="73705598"/>
        <w:docPartObj>
          <w:docPartGallery w:val="Table of Contents"/>
          <w:docPartUnique/>
        </w:docPartObj>
      </w:sdtPr>
      <w:sdtEndPr>
        <w:rPr>
          <w:rFonts w:cs="Arial"/>
          <w:b/>
          <w:sz w:val="24"/>
        </w:rPr>
      </w:sdtEndPr>
      <w:sdtContent>
        <w:p w14:paraId="1F3D37E6" w14:textId="69FD372B" w:rsidR="00380673" w:rsidRPr="00B77C12" w:rsidRDefault="00255D8B" w:rsidP="002022BD">
          <w:pPr>
            <w:pStyle w:val="TtuloTDC"/>
            <w:spacing w:line="360" w:lineRule="auto"/>
            <w:rPr>
              <w:rStyle w:val="Titulo1Car"/>
              <w:rFonts w:cs="Times New Roman"/>
              <w:color w:val="auto"/>
            </w:rPr>
          </w:pPr>
          <w:r>
            <w:rPr>
              <w:rStyle w:val="Titulo1Car"/>
              <w:rFonts w:cs="Times New Roman"/>
              <w:color w:val="auto"/>
            </w:rPr>
            <w:t xml:space="preserve">Índice </w:t>
          </w:r>
        </w:p>
        <w:p w14:paraId="052040E1" w14:textId="2EA820A3" w:rsidR="00255D8B" w:rsidRDefault="00380673">
          <w:pPr>
            <w:pStyle w:val="TDC1"/>
            <w:tabs>
              <w:tab w:val="right" w:leader="dot" w:pos="9019"/>
            </w:tabs>
            <w:rPr>
              <w:rFonts w:asciiTheme="minorHAnsi" w:eastAsiaTheme="minorEastAsia" w:hAnsiTheme="minorHAnsi" w:cstheme="minorBidi"/>
              <w:noProof/>
              <w:sz w:val="22"/>
            </w:rPr>
          </w:pPr>
          <w:r>
            <w:rPr>
              <w:lang w:val="es-419"/>
            </w:rPr>
            <w:fldChar w:fldCharType="begin"/>
          </w:r>
          <w:r>
            <w:instrText xml:space="preserve"> TOC \o "1-3" \h \z \u </w:instrText>
          </w:r>
          <w:r>
            <w:rPr>
              <w:lang w:val="es-419"/>
            </w:rPr>
            <w:fldChar w:fldCharType="separate"/>
          </w:r>
          <w:hyperlink w:anchor="_Toc73515294" w:history="1">
            <w:r w:rsidR="00255D8B" w:rsidRPr="00A301D8">
              <w:rPr>
                <w:rStyle w:val="Hipervnculo"/>
                <w:noProof/>
              </w:rPr>
              <w:t>Control de cambios</w:t>
            </w:r>
            <w:r w:rsidR="00255D8B">
              <w:rPr>
                <w:noProof/>
                <w:webHidden/>
              </w:rPr>
              <w:tab/>
            </w:r>
            <w:r w:rsidR="00255D8B">
              <w:rPr>
                <w:noProof/>
                <w:webHidden/>
              </w:rPr>
              <w:fldChar w:fldCharType="begin"/>
            </w:r>
            <w:r w:rsidR="00255D8B">
              <w:rPr>
                <w:noProof/>
                <w:webHidden/>
              </w:rPr>
              <w:instrText xml:space="preserve"> PAGEREF _Toc73515294 \h </w:instrText>
            </w:r>
            <w:r w:rsidR="00255D8B">
              <w:rPr>
                <w:noProof/>
                <w:webHidden/>
              </w:rPr>
            </w:r>
            <w:r w:rsidR="00255D8B">
              <w:rPr>
                <w:noProof/>
                <w:webHidden/>
              </w:rPr>
              <w:fldChar w:fldCharType="separate"/>
            </w:r>
            <w:r w:rsidR="00973031">
              <w:rPr>
                <w:noProof/>
                <w:webHidden/>
              </w:rPr>
              <w:t>3</w:t>
            </w:r>
            <w:r w:rsidR="00255D8B">
              <w:rPr>
                <w:noProof/>
                <w:webHidden/>
              </w:rPr>
              <w:fldChar w:fldCharType="end"/>
            </w:r>
          </w:hyperlink>
        </w:p>
        <w:p w14:paraId="4165A30C" w14:textId="092FC519" w:rsidR="00255D8B" w:rsidRDefault="000617CF">
          <w:pPr>
            <w:pStyle w:val="TDC1"/>
            <w:tabs>
              <w:tab w:val="right" w:leader="dot" w:pos="9019"/>
            </w:tabs>
            <w:rPr>
              <w:rFonts w:asciiTheme="minorHAnsi" w:eastAsiaTheme="minorEastAsia" w:hAnsiTheme="minorHAnsi" w:cstheme="minorBidi"/>
              <w:noProof/>
              <w:sz w:val="22"/>
            </w:rPr>
          </w:pPr>
          <w:hyperlink w:anchor="_Toc73515295" w:history="1">
            <w:r w:rsidR="00255D8B" w:rsidRPr="00A301D8">
              <w:rPr>
                <w:rStyle w:val="Hipervnculo"/>
                <w:noProof/>
              </w:rPr>
              <w:t>Introducción</w:t>
            </w:r>
            <w:r w:rsidR="00255D8B">
              <w:rPr>
                <w:noProof/>
                <w:webHidden/>
              </w:rPr>
              <w:tab/>
            </w:r>
            <w:r w:rsidR="00255D8B">
              <w:rPr>
                <w:noProof/>
                <w:webHidden/>
              </w:rPr>
              <w:fldChar w:fldCharType="begin"/>
            </w:r>
            <w:r w:rsidR="00255D8B">
              <w:rPr>
                <w:noProof/>
                <w:webHidden/>
              </w:rPr>
              <w:instrText xml:space="preserve"> PAGEREF _Toc73515295 \h </w:instrText>
            </w:r>
            <w:r w:rsidR="00255D8B">
              <w:rPr>
                <w:noProof/>
                <w:webHidden/>
              </w:rPr>
            </w:r>
            <w:r w:rsidR="00255D8B">
              <w:rPr>
                <w:noProof/>
                <w:webHidden/>
              </w:rPr>
              <w:fldChar w:fldCharType="separate"/>
            </w:r>
            <w:r w:rsidR="00973031">
              <w:rPr>
                <w:noProof/>
                <w:webHidden/>
              </w:rPr>
              <w:t>3</w:t>
            </w:r>
            <w:r w:rsidR="00255D8B">
              <w:rPr>
                <w:noProof/>
                <w:webHidden/>
              </w:rPr>
              <w:fldChar w:fldCharType="end"/>
            </w:r>
          </w:hyperlink>
        </w:p>
        <w:p w14:paraId="732CDCBF" w14:textId="556AC899" w:rsidR="00255D8B" w:rsidRDefault="000617CF">
          <w:pPr>
            <w:pStyle w:val="TDC2"/>
            <w:tabs>
              <w:tab w:val="right" w:leader="dot" w:pos="9019"/>
            </w:tabs>
            <w:rPr>
              <w:rFonts w:asciiTheme="minorHAnsi" w:eastAsiaTheme="minorEastAsia" w:hAnsiTheme="minorHAnsi" w:cstheme="minorBidi"/>
              <w:noProof/>
              <w:sz w:val="22"/>
            </w:rPr>
          </w:pPr>
          <w:hyperlink w:anchor="_Toc73515296" w:history="1">
            <w:r w:rsidR="00255D8B" w:rsidRPr="00A301D8">
              <w:rPr>
                <w:rStyle w:val="Hipervnculo"/>
                <w:noProof/>
              </w:rPr>
              <w:t>Propósito</w:t>
            </w:r>
            <w:r w:rsidR="00255D8B">
              <w:rPr>
                <w:noProof/>
                <w:webHidden/>
              </w:rPr>
              <w:tab/>
            </w:r>
            <w:r w:rsidR="00255D8B">
              <w:rPr>
                <w:noProof/>
                <w:webHidden/>
              </w:rPr>
              <w:fldChar w:fldCharType="begin"/>
            </w:r>
            <w:r w:rsidR="00255D8B">
              <w:rPr>
                <w:noProof/>
                <w:webHidden/>
              </w:rPr>
              <w:instrText xml:space="preserve"> PAGEREF _Toc73515296 \h </w:instrText>
            </w:r>
            <w:r w:rsidR="00255D8B">
              <w:rPr>
                <w:noProof/>
                <w:webHidden/>
              </w:rPr>
            </w:r>
            <w:r w:rsidR="00255D8B">
              <w:rPr>
                <w:noProof/>
                <w:webHidden/>
              </w:rPr>
              <w:fldChar w:fldCharType="separate"/>
            </w:r>
            <w:r w:rsidR="00973031">
              <w:rPr>
                <w:noProof/>
                <w:webHidden/>
              </w:rPr>
              <w:t>3</w:t>
            </w:r>
            <w:r w:rsidR="00255D8B">
              <w:rPr>
                <w:noProof/>
                <w:webHidden/>
              </w:rPr>
              <w:fldChar w:fldCharType="end"/>
            </w:r>
          </w:hyperlink>
        </w:p>
        <w:p w14:paraId="1B1D7FFA" w14:textId="64AF7935" w:rsidR="00255D8B" w:rsidRDefault="000617CF">
          <w:pPr>
            <w:pStyle w:val="TDC2"/>
            <w:tabs>
              <w:tab w:val="right" w:leader="dot" w:pos="9019"/>
            </w:tabs>
            <w:rPr>
              <w:rFonts w:asciiTheme="minorHAnsi" w:eastAsiaTheme="minorEastAsia" w:hAnsiTheme="minorHAnsi" w:cstheme="minorBidi"/>
              <w:noProof/>
              <w:sz w:val="22"/>
            </w:rPr>
          </w:pPr>
          <w:hyperlink w:anchor="_Toc73515297" w:history="1">
            <w:r w:rsidR="00255D8B" w:rsidRPr="00A301D8">
              <w:rPr>
                <w:rStyle w:val="Hipervnculo"/>
                <w:noProof/>
              </w:rPr>
              <w:t>Alcance</w:t>
            </w:r>
            <w:r w:rsidR="00255D8B">
              <w:rPr>
                <w:noProof/>
                <w:webHidden/>
              </w:rPr>
              <w:tab/>
            </w:r>
            <w:r w:rsidR="00255D8B">
              <w:rPr>
                <w:noProof/>
                <w:webHidden/>
              </w:rPr>
              <w:fldChar w:fldCharType="begin"/>
            </w:r>
            <w:r w:rsidR="00255D8B">
              <w:rPr>
                <w:noProof/>
                <w:webHidden/>
              </w:rPr>
              <w:instrText xml:space="preserve"> PAGEREF _Toc73515297 \h </w:instrText>
            </w:r>
            <w:r w:rsidR="00255D8B">
              <w:rPr>
                <w:noProof/>
                <w:webHidden/>
              </w:rPr>
            </w:r>
            <w:r w:rsidR="00255D8B">
              <w:rPr>
                <w:noProof/>
                <w:webHidden/>
              </w:rPr>
              <w:fldChar w:fldCharType="separate"/>
            </w:r>
            <w:r w:rsidR="00973031">
              <w:rPr>
                <w:noProof/>
                <w:webHidden/>
              </w:rPr>
              <w:t>4</w:t>
            </w:r>
            <w:r w:rsidR="00255D8B">
              <w:rPr>
                <w:noProof/>
                <w:webHidden/>
              </w:rPr>
              <w:fldChar w:fldCharType="end"/>
            </w:r>
          </w:hyperlink>
        </w:p>
        <w:p w14:paraId="55C36592" w14:textId="6B1FD044" w:rsidR="00255D8B" w:rsidRDefault="000617CF">
          <w:pPr>
            <w:pStyle w:val="TDC2"/>
            <w:tabs>
              <w:tab w:val="right" w:leader="dot" w:pos="9019"/>
            </w:tabs>
            <w:rPr>
              <w:rFonts w:asciiTheme="minorHAnsi" w:eastAsiaTheme="minorEastAsia" w:hAnsiTheme="minorHAnsi" w:cstheme="minorBidi"/>
              <w:noProof/>
              <w:sz w:val="22"/>
            </w:rPr>
          </w:pPr>
          <w:hyperlink w:anchor="_Toc73515298" w:history="1">
            <w:r w:rsidR="00255D8B" w:rsidRPr="00A301D8">
              <w:rPr>
                <w:rStyle w:val="Hipervnculo"/>
                <w:noProof/>
              </w:rPr>
              <w:t>Definiciones, acrónimos y abreviaturas</w:t>
            </w:r>
            <w:r w:rsidR="00255D8B">
              <w:rPr>
                <w:noProof/>
                <w:webHidden/>
              </w:rPr>
              <w:tab/>
            </w:r>
            <w:r w:rsidR="00255D8B">
              <w:rPr>
                <w:noProof/>
                <w:webHidden/>
              </w:rPr>
              <w:fldChar w:fldCharType="begin"/>
            </w:r>
            <w:r w:rsidR="00255D8B">
              <w:rPr>
                <w:noProof/>
                <w:webHidden/>
              </w:rPr>
              <w:instrText xml:space="preserve"> PAGEREF _Toc73515298 \h </w:instrText>
            </w:r>
            <w:r w:rsidR="00255D8B">
              <w:rPr>
                <w:noProof/>
                <w:webHidden/>
              </w:rPr>
            </w:r>
            <w:r w:rsidR="00255D8B">
              <w:rPr>
                <w:noProof/>
                <w:webHidden/>
              </w:rPr>
              <w:fldChar w:fldCharType="separate"/>
            </w:r>
            <w:r w:rsidR="00973031">
              <w:rPr>
                <w:noProof/>
                <w:webHidden/>
              </w:rPr>
              <w:t>4</w:t>
            </w:r>
            <w:r w:rsidR="00255D8B">
              <w:rPr>
                <w:noProof/>
                <w:webHidden/>
              </w:rPr>
              <w:fldChar w:fldCharType="end"/>
            </w:r>
          </w:hyperlink>
        </w:p>
        <w:p w14:paraId="441C8461" w14:textId="2830051B" w:rsidR="00255D8B" w:rsidRDefault="000617CF">
          <w:pPr>
            <w:pStyle w:val="TDC3"/>
            <w:rPr>
              <w:rFonts w:asciiTheme="minorHAnsi" w:eastAsiaTheme="minorEastAsia" w:hAnsiTheme="minorHAnsi" w:cstheme="minorBidi"/>
              <w:noProof/>
              <w:sz w:val="22"/>
            </w:rPr>
          </w:pPr>
          <w:hyperlink w:anchor="_Toc73515299" w:history="1">
            <w:r w:rsidR="00255D8B" w:rsidRPr="00A301D8">
              <w:rPr>
                <w:rStyle w:val="Hipervnculo"/>
                <w:noProof/>
              </w:rPr>
              <w:t>Antropometría</w:t>
            </w:r>
            <w:r w:rsidR="00255D8B">
              <w:rPr>
                <w:noProof/>
                <w:webHidden/>
              </w:rPr>
              <w:tab/>
            </w:r>
            <w:r w:rsidR="00255D8B">
              <w:rPr>
                <w:noProof/>
                <w:webHidden/>
              </w:rPr>
              <w:fldChar w:fldCharType="begin"/>
            </w:r>
            <w:r w:rsidR="00255D8B">
              <w:rPr>
                <w:noProof/>
                <w:webHidden/>
              </w:rPr>
              <w:instrText xml:space="preserve"> PAGEREF _Toc73515299 \h </w:instrText>
            </w:r>
            <w:r w:rsidR="00255D8B">
              <w:rPr>
                <w:noProof/>
                <w:webHidden/>
              </w:rPr>
            </w:r>
            <w:r w:rsidR="00255D8B">
              <w:rPr>
                <w:noProof/>
                <w:webHidden/>
              </w:rPr>
              <w:fldChar w:fldCharType="separate"/>
            </w:r>
            <w:r w:rsidR="00973031">
              <w:rPr>
                <w:noProof/>
                <w:webHidden/>
              </w:rPr>
              <w:t>5</w:t>
            </w:r>
            <w:r w:rsidR="00255D8B">
              <w:rPr>
                <w:noProof/>
                <w:webHidden/>
              </w:rPr>
              <w:fldChar w:fldCharType="end"/>
            </w:r>
          </w:hyperlink>
        </w:p>
        <w:p w14:paraId="150F5E20" w14:textId="2A7BA037" w:rsidR="00255D8B" w:rsidRDefault="000617CF">
          <w:pPr>
            <w:pStyle w:val="TDC3"/>
            <w:rPr>
              <w:rFonts w:asciiTheme="minorHAnsi" w:eastAsiaTheme="minorEastAsia" w:hAnsiTheme="minorHAnsi" w:cstheme="minorBidi"/>
              <w:noProof/>
              <w:sz w:val="22"/>
            </w:rPr>
          </w:pPr>
          <w:hyperlink w:anchor="_Toc73515300" w:history="1">
            <w:r w:rsidR="00255D8B" w:rsidRPr="00A301D8">
              <w:rPr>
                <w:rStyle w:val="Hipervnculo"/>
                <w:noProof/>
              </w:rPr>
              <w:t>Medidas básicas</w:t>
            </w:r>
            <w:r w:rsidR="00255D8B">
              <w:rPr>
                <w:noProof/>
                <w:webHidden/>
              </w:rPr>
              <w:tab/>
            </w:r>
            <w:r w:rsidR="00255D8B">
              <w:rPr>
                <w:noProof/>
                <w:webHidden/>
              </w:rPr>
              <w:fldChar w:fldCharType="begin"/>
            </w:r>
            <w:r w:rsidR="00255D8B">
              <w:rPr>
                <w:noProof/>
                <w:webHidden/>
              </w:rPr>
              <w:instrText xml:space="preserve"> PAGEREF _Toc73515300 \h </w:instrText>
            </w:r>
            <w:r w:rsidR="00255D8B">
              <w:rPr>
                <w:noProof/>
                <w:webHidden/>
              </w:rPr>
            </w:r>
            <w:r w:rsidR="00255D8B">
              <w:rPr>
                <w:noProof/>
                <w:webHidden/>
              </w:rPr>
              <w:fldChar w:fldCharType="separate"/>
            </w:r>
            <w:r w:rsidR="00973031">
              <w:rPr>
                <w:noProof/>
                <w:webHidden/>
              </w:rPr>
              <w:t>5</w:t>
            </w:r>
            <w:r w:rsidR="00255D8B">
              <w:rPr>
                <w:noProof/>
                <w:webHidden/>
              </w:rPr>
              <w:fldChar w:fldCharType="end"/>
            </w:r>
          </w:hyperlink>
        </w:p>
        <w:p w14:paraId="099A9FC9" w14:textId="13C3A137" w:rsidR="00255D8B" w:rsidRDefault="000617CF">
          <w:pPr>
            <w:pStyle w:val="TDC3"/>
            <w:rPr>
              <w:rFonts w:asciiTheme="minorHAnsi" w:eastAsiaTheme="minorEastAsia" w:hAnsiTheme="minorHAnsi" w:cstheme="minorBidi"/>
              <w:noProof/>
              <w:sz w:val="22"/>
            </w:rPr>
          </w:pPr>
          <w:hyperlink w:anchor="_Toc73515301" w:history="1">
            <w:r w:rsidR="00255D8B" w:rsidRPr="00A301D8">
              <w:rPr>
                <w:rStyle w:val="Hipervnculo"/>
                <w:noProof/>
              </w:rPr>
              <w:t>Puntos antropométricos de referencia marcados</w:t>
            </w:r>
            <w:r w:rsidR="00255D8B">
              <w:rPr>
                <w:noProof/>
                <w:webHidden/>
              </w:rPr>
              <w:tab/>
            </w:r>
            <w:r w:rsidR="00255D8B">
              <w:rPr>
                <w:noProof/>
                <w:webHidden/>
              </w:rPr>
              <w:fldChar w:fldCharType="begin"/>
            </w:r>
            <w:r w:rsidR="00255D8B">
              <w:rPr>
                <w:noProof/>
                <w:webHidden/>
              </w:rPr>
              <w:instrText xml:space="preserve"> PAGEREF _Toc73515301 \h </w:instrText>
            </w:r>
            <w:r w:rsidR="00255D8B">
              <w:rPr>
                <w:noProof/>
                <w:webHidden/>
              </w:rPr>
            </w:r>
            <w:r w:rsidR="00255D8B">
              <w:rPr>
                <w:noProof/>
                <w:webHidden/>
              </w:rPr>
              <w:fldChar w:fldCharType="separate"/>
            </w:r>
            <w:r w:rsidR="00973031">
              <w:rPr>
                <w:noProof/>
                <w:webHidden/>
              </w:rPr>
              <w:t>5</w:t>
            </w:r>
            <w:r w:rsidR="00255D8B">
              <w:rPr>
                <w:noProof/>
                <w:webHidden/>
              </w:rPr>
              <w:fldChar w:fldCharType="end"/>
            </w:r>
          </w:hyperlink>
        </w:p>
        <w:p w14:paraId="0BF0914E" w14:textId="1E3B7896" w:rsidR="00255D8B" w:rsidRDefault="000617CF">
          <w:pPr>
            <w:pStyle w:val="TDC3"/>
            <w:rPr>
              <w:rFonts w:asciiTheme="minorHAnsi" w:eastAsiaTheme="minorEastAsia" w:hAnsiTheme="minorHAnsi" w:cstheme="minorBidi"/>
              <w:noProof/>
              <w:sz w:val="22"/>
            </w:rPr>
          </w:pPr>
          <w:hyperlink w:anchor="_Toc73515302" w:history="1">
            <w:r w:rsidR="00255D8B" w:rsidRPr="00A301D8">
              <w:rPr>
                <w:rStyle w:val="Hipervnculo"/>
                <w:noProof/>
              </w:rPr>
              <w:t>Puntos antropométricos de no referencia marcados</w:t>
            </w:r>
            <w:r w:rsidR="00255D8B">
              <w:rPr>
                <w:noProof/>
                <w:webHidden/>
              </w:rPr>
              <w:tab/>
            </w:r>
            <w:r w:rsidR="00255D8B">
              <w:rPr>
                <w:noProof/>
                <w:webHidden/>
              </w:rPr>
              <w:fldChar w:fldCharType="begin"/>
            </w:r>
            <w:r w:rsidR="00255D8B">
              <w:rPr>
                <w:noProof/>
                <w:webHidden/>
              </w:rPr>
              <w:instrText xml:space="preserve"> PAGEREF _Toc73515302 \h </w:instrText>
            </w:r>
            <w:r w:rsidR="00255D8B">
              <w:rPr>
                <w:noProof/>
                <w:webHidden/>
              </w:rPr>
            </w:r>
            <w:r w:rsidR="00255D8B">
              <w:rPr>
                <w:noProof/>
                <w:webHidden/>
              </w:rPr>
              <w:fldChar w:fldCharType="separate"/>
            </w:r>
            <w:r w:rsidR="00973031">
              <w:rPr>
                <w:noProof/>
                <w:webHidden/>
              </w:rPr>
              <w:t>7</w:t>
            </w:r>
            <w:r w:rsidR="00255D8B">
              <w:rPr>
                <w:noProof/>
                <w:webHidden/>
              </w:rPr>
              <w:fldChar w:fldCharType="end"/>
            </w:r>
          </w:hyperlink>
        </w:p>
        <w:p w14:paraId="2703020D" w14:textId="5BC56EB4" w:rsidR="00255D8B" w:rsidRDefault="000617CF">
          <w:pPr>
            <w:pStyle w:val="TDC3"/>
            <w:rPr>
              <w:rFonts w:asciiTheme="minorHAnsi" w:eastAsiaTheme="minorEastAsia" w:hAnsiTheme="minorHAnsi" w:cstheme="minorBidi"/>
              <w:noProof/>
              <w:sz w:val="22"/>
            </w:rPr>
          </w:pPr>
          <w:hyperlink w:anchor="_Toc73515303" w:history="1">
            <w:r w:rsidR="00255D8B" w:rsidRPr="00A301D8">
              <w:rPr>
                <w:rStyle w:val="Hipervnculo"/>
                <w:noProof/>
              </w:rPr>
              <w:t>Pliegues cutáneos</w:t>
            </w:r>
            <w:r w:rsidR="00255D8B">
              <w:rPr>
                <w:noProof/>
                <w:webHidden/>
              </w:rPr>
              <w:tab/>
            </w:r>
            <w:r w:rsidR="00255D8B">
              <w:rPr>
                <w:noProof/>
                <w:webHidden/>
              </w:rPr>
              <w:fldChar w:fldCharType="begin"/>
            </w:r>
            <w:r w:rsidR="00255D8B">
              <w:rPr>
                <w:noProof/>
                <w:webHidden/>
              </w:rPr>
              <w:instrText xml:space="preserve"> PAGEREF _Toc73515303 \h </w:instrText>
            </w:r>
            <w:r w:rsidR="00255D8B">
              <w:rPr>
                <w:noProof/>
                <w:webHidden/>
              </w:rPr>
            </w:r>
            <w:r w:rsidR="00255D8B">
              <w:rPr>
                <w:noProof/>
                <w:webHidden/>
              </w:rPr>
              <w:fldChar w:fldCharType="separate"/>
            </w:r>
            <w:r w:rsidR="00973031">
              <w:rPr>
                <w:noProof/>
                <w:webHidden/>
              </w:rPr>
              <w:t>7</w:t>
            </w:r>
            <w:r w:rsidR="00255D8B">
              <w:rPr>
                <w:noProof/>
                <w:webHidden/>
              </w:rPr>
              <w:fldChar w:fldCharType="end"/>
            </w:r>
          </w:hyperlink>
        </w:p>
        <w:p w14:paraId="397286B6" w14:textId="478B2667" w:rsidR="00255D8B" w:rsidRDefault="000617CF">
          <w:pPr>
            <w:pStyle w:val="TDC3"/>
            <w:rPr>
              <w:rFonts w:asciiTheme="minorHAnsi" w:eastAsiaTheme="minorEastAsia" w:hAnsiTheme="minorHAnsi" w:cstheme="minorBidi"/>
              <w:noProof/>
              <w:sz w:val="22"/>
            </w:rPr>
          </w:pPr>
          <w:hyperlink w:anchor="_Toc73515304" w:history="1">
            <w:r w:rsidR="00255D8B" w:rsidRPr="00A301D8">
              <w:rPr>
                <w:rStyle w:val="Hipervnculo"/>
                <w:noProof/>
              </w:rPr>
              <w:t>Perímetros</w:t>
            </w:r>
            <w:r w:rsidR="00255D8B">
              <w:rPr>
                <w:noProof/>
                <w:webHidden/>
              </w:rPr>
              <w:tab/>
            </w:r>
            <w:r w:rsidR="00255D8B">
              <w:rPr>
                <w:noProof/>
                <w:webHidden/>
              </w:rPr>
              <w:fldChar w:fldCharType="begin"/>
            </w:r>
            <w:r w:rsidR="00255D8B">
              <w:rPr>
                <w:noProof/>
                <w:webHidden/>
              </w:rPr>
              <w:instrText xml:space="preserve"> PAGEREF _Toc73515304 \h </w:instrText>
            </w:r>
            <w:r w:rsidR="00255D8B">
              <w:rPr>
                <w:noProof/>
                <w:webHidden/>
              </w:rPr>
            </w:r>
            <w:r w:rsidR="00255D8B">
              <w:rPr>
                <w:noProof/>
                <w:webHidden/>
              </w:rPr>
              <w:fldChar w:fldCharType="separate"/>
            </w:r>
            <w:r w:rsidR="00973031">
              <w:rPr>
                <w:noProof/>
                <w:webHidden/>
              </w:rPr>
              <w:t>8</w:t>
            </w:r>
            <w:r w:rsidR="00255D8B">
              <w:rPr>
                <w:noProof/>
                <w:webHidden/>
              </w:rPr>
              <w:fldChar w:fldCharType="end"/>
            </w:r>
          </w:hyperlink>
        </w:p>
        <w:p w14:paraId="79A6D3B9" w14:textId="68907000" w:rsidR="00255D8B" w:rsidRDefault="000617CF">
          <w:pPr>
            <w:pStyle w:val="TDC3"/>
            <w:rPr>
              <w:rFonts w:asciiTheme="minorHAnsi" w:eastAsiaTheme="minorEastAsia" w:hAnsiTheme="minorHAnsi" w:cstheme="minorBidi"/>
              <w:noProof/>
              <w:sz w:val="22"/>
            </w:rPr>
          </w:pPr>
          <w:hyperlink w:anchor="_Toc73515305" w:history="1">
            <w:r w:rsidR="00255D8B" w:rsidRPr="00A301D8">
              <w:rPr>
                <w:rStyle w:val="Hipervnculo"/>
                <w:noProof/>
              </w:rPr>
              <w:t>Longitudes</w:t>
            </w:r>
            <w:r w:rsidR="00255D8B">
              <w:rPr>
                <w:noProof/>
                <w:webHidden/>
              </w:rPr>
              <w:tab/>
            </w:r>
            <w:r w:rsidR="00255D8B">
              <w:rPr>
                <w:noProof/>
                <w:webHidden/>
              </w:rPr>
              <w:fldChar w:fldCharType="begin"/>
            </w:r>
            <w:r w:rsidR="00255D8B">
              <w:rPr>
                <w:noProof/>
                <w:webHidden/>
              </w:rPr>
              <w:instrText xml:space="preserve"> PAGEREF _Toc73515305 \h </w:instrText>
            </w:r>
            <w:r w:rsidR="00255D8B">
              <w:rPr>
                <w:noProof/>
                <w:webHidden/>
              </w:rPr>
            </w:r>
            <w:r w:rsidR="00255D8B">
              <w:rPr>
                <w:noProof/>
                <w:webHidden/>
              </w:rPr>
              <w:fldChar w:fldCharType="separate"/>
            </w:r>
            <w:r w:rsidR="00973031">
              <w:rPr>
                <w:noProof/>
                <w:webHidden/>
              </w:rPr>
              <w:t>9</w:t>
            </w:r>
            <w:r w:rsidR="00255D8B">
              <w:rPr>
                <w:noProof/>
                <w:webHidden/>
              </w:rPr>
              <w:fldChar w:fldCharType="end"/>
            </w:r>
          </w:hyperlink>
        </w:p>
        <w:p w14:paraId="101557B9" w14:textId="25BDD0E8" w:rsidR="00255D8B" w:rsidRDefault="000617CF">
          <w:pPr>
            <w:pStyle w:val="TDC3"/>
            <w:rPr>
              <w:rFonts w:asciiTheme="minorHAnsi" w:eastAsiaTheme="minorEastAsia" w:hAnsiTheme="minorHAnsi" w:cstheme="minorBidi"/>
              <w:noProof/>
              <w:sz w:val="22"/>
            </w:rPr>
          </w:pPr>
          <w:hyperlink w:anchor="_Toc73515306" w:history="1">
            <w:r w:rsidR="00255D8B" w:rsidRPr="00A301D8">
              <w:rPr>
                <w:rStyle w:val="Hipervnculo"/>
                <w:noProof/>
              </w:rPr>
              <w:t>Diámetros</w:t>
            </w:r>
            <w:r w:rsidR="00255D8B">
              <w:rPr>
                <w:noProof/>
                <w:webHidden/>
              </w:rPr>
              <w:tab/>
            </w:r>
            <w:r w:rsidR="00255D8B">
              <w:rPr>
                <w:noProof/>
                <w:webHidden/>
              </w:rPr>
              <w:fldChar w:fldCharType="begin"/>
            </w:r>
            <w:r w:rsidR="00255D8B">
              <w:rPr>
                <w:noProof/>
                <w:webHidden/>
              </w:rPr>
              <w:instrText xml:space="preserve"> PAGEREF _Toc73515306 \h </w:instrText>
            </w:r>
            <w:r w:rsidR="00255D8B">
              <w:rPr>
                <w:noProof/>
                <w:webHidden/>
              </w:rPr>
            </w:r>
            <w:r w:rsidR="00255D8B">
              <w:rPr>
                <w:noProof/>
                <w:webHidden/>
              </w:rPr>
              <w:fldChar w:fldCharType="separate"/>
            </w:r>
            <w:r w:rsidR="00973031">
              <w:rPr>
                <w:noProof/>
                <w:webHidden/>
              </w:rPr>
              <w:t>9</w:t>
            </w:r>
            <w:r w:rsidR="00255D8B">
              <w:rPr>
                <w:noProof/>
                <w:webHidden/>
              </w:rPr>
              <w:fldChar w:fldCharType="end"/>
            </w:r>
          </w:hyperlink>
        </w:p>
        <w:p w14:paraId="1DD2FCE5" w14:textId="7CAA43A3" w:rsidR="00255D8B" w:rsidRDefault="000617CF">
          <w:pPr>
            <w:pStyle w:val="TDC3"/>
            <w:rPr>
              <w:rFonts w:asciiTheme="minorHAnsi" w:eastAsiaTheme="minorEastAsia" w:hAnsiTheme="minorHAnsi" w:cstheme="minorBidi"/>
              <w:noProof/>
              <w:sz w:val="22"/>
            </w:rPr>
          </w:pPr>
          <w:hyperlink w:anchor="_Toc73515307" w:history="1">
            <w:r w:rsidR="00255D8B" w:rsidRPr="00A301D8">
              <w:rPr>
                <w:rStyle w:val="Hipervnculo"/>
                <w:noProof/>
              </w:rPr>
              <w:t>Tecnología</w:t>
            </w:r>
            <w:r w:rsidR="00255D8B">
              <w:rPr>
                <w:noProof/>
                <w:webHidden/>
              </w:rPr>
              <w:tab/>
            </w:r>
            <w:r w:rsidR="00255D8B">
              <w:rPr>
                <w:noProof/>
                <w:webHidden/>
              </w:rPr>
              <w:fldChar w:fldCharType="begin"/>
            </w:r>
            <w:r w:rsidR="00255D8B">
              <w:rPr>
                <w:noProof/>
                <w:webHidden/>
              </w:rPr>
              <w:instrText xml:space="preserve"> PAGEREF _Toc73515307 \h </w:instrText>
            </w:r>
            <w:r w:rsidR="00255D8B">
              <w:rPr>
                <w:noProof/>
                <w:webHidden/>
              </w:rPr>
            </w:r>
            <w:r w:rsidR="00255D8B">
              <w:rPr>
                <w:noProof/>
                <w:webHidden/>
              </w:rPr>
              <w:fldChar w:fldCharType="separate"/>
            </w:r>
            <w:r w:rsidR="00973031">
              <w:rPr>
                <w:noProof/>
                <w:webHidden/>
              </w:rPr>
              <w:t>10</w:t>
            </w:r>
            <w:r w:rsidR="00255D8B">
              <w:rPr>
                <w:noProof/>
                <w:webHidden/>
              </w:rPr>
              <w:fldChar w:fldCharType="end"/>
            </w:r>
          </w:hyperlink>
        </w:p>
        <w:p w14:paraId="423CA8DF" w14:textId="14C1B462" w:rsidR="00255D8B" w:rsidRDefault="000617CF">
          <w:pPr>
            <w:pStyle w:val="TDC2"/>
            <w:tabs>
              <w:tab w:val="right" w:leader="dot" w:pos="9019"/>
            </w:tabs>
            <w:rPr>
              <w:rFonts w:asciiTheme="minorHAnsi" w:eastAsiaTheme="minorEastAsia" w:hAnsiTheme="minorHAnsi" w:cstheme="minorBidi"/>
              <w:noProof/>
              <w:sz w:val="22"/>
            </w:rPr>
          </w:pPr>
          <w:hyperlink w:anchor="_Toc73515308" w:history="1">
            <w:r w:rsidR="00255D8B" w:rsidRPr="00A301D8">
              <w:rPr>
                <w:rStyle w:val="Hipervnculo"/>
                <w:noProof/>
              </w:rPr>
              <w:t>Referencias</w:t>
            </w:r>
            <w:r w:rsidR="00255D8B">
              <w:rPr>
                <w:noProof/>
                <w:webHidden/>
              </w:rPr>
              <w:tab/>
            </w:r>
            <w:r w:rsidR="00255D8B">
              <w:rPr>
                <w:noProof/>
                <w:webHidden/>
              </w:rPr>
              <w:fldChar w:fldCharType="begin"/>
            </w:r>
            <w:r w:rsidR="00255D8B">
              <w:rPr>
                <w:noProof/>
                <w:webHidden/>
              </w:rPr>
              <w:instrText xml:space="preserve"> PAGEREF _Toc73515308 \h </w:instrText>
            </w:r>
            <w:r w:rsidR="00255D8B">
              <w:rPr>
                <w:noProof/>
                <w:webHidden/>
              </w:rPr>
            </w:r>
            <w:r w:rsidR="00255D8B">
              <w:rPr>
                <w:noProof/>
                <w:webHidden/>
              </w:rPr>
              <w:fldChar w:fldCharType="separate"/>
            </w:r>
            <w:r w:rsidR="00973031">
              <w:rPr>
                <w:noProof/>
                <w:webHidden/>
              </w:rPr>
              <w:t>11</w:t>
            </w:r>
            <w:r w:rsidR="00255D8B">
              <w:rPr>
                <w:noProof/>
                <w:webHidden/>
              </w:rPr>
              <w:fldChar w:fldCharType="end"/>
            </w:r>
          </w:hyperlink>
        </w:p>
        <w:p w14:paraId="2C273806" w14:textId="21C59860" w:rsidR="00255D8B" w:rsidRDefault="000617CF">
          <w:pPr>
            <w:pStyle w:val="TDC2"/>
            <w:tabs>
              <w:tab w:val="right" w:leader="dot" w:pos="9019"/>
            </w:tabs>
            <w:rPr>
              <w:rFonts w:asciiTheme="minorHAnsi" w:eastAsiaTheme="minorEastAsia" w:hAnsiTheme="minorHAnsi" w:cstheme="minorBidi"/>
              <w:noProof/>
              <w:sz w:val="22"/>
            </w:rPr>
          </w:pPr>
          <w:hyperlink w:anchor="_Toc73515309" w:history="1">
            <w:r w:rsidR="00255D8B" w:rsidRPr="00A301D8">
              <w:rPr>
                <w:rStyle w:val="Hipervnculo"/>
                <w:noProof/>
              </w:rPr>
              <w:t>Perspectiva general</w:t>
            </w:r>
            <w:r w:rsidR="00255D8B">
              <w:rPr>
                <w:noProof/>
                <w:webHidden/>
              </w:rPr>
              <w:tab/>
            </w:r>
            <w:r w:rsidR="00255D8B">
              <w:rPr>
                <w:noProof/>
                <w:webHidden/>
              </w:rPr>
              <w:fldChar w:fldCharType="begin"/>
            </w:r>
            <w:r w:rsidR="00255D8B">
              <w:rPr>
                <w:noProof/>
                <w:webHidden/>
              </w:rPr>
              <w:instrText xml:space="preserve"> PAGEREF _Toc73515309 \h </w:instrText>
            </w:r>
            <w:r w:rsidR="00255D8B">
              <w:rPr>
                <w:noProof/>
                <w:webHidden/>
              </w:rPr>
            </w:r>
            <w:r w:rsidR="00255D8B">
              <w:rPr>
                <w:noProof/>
                <w:webHidden/>
              </w:rPr>
              <w:fldChar w:fldCharType="separate"/>
            </w:r>
            <w:r w:rsidR="00973031">
              <w:rPr>
                <w:noProof/>
                <w:webHidden/>
              </w:rPr>
              <w:t>13</w:t>
            </w:r>
            <w:r w:rsidR="00255D8B">
              <w:rPr>
                <w:noProof/>
                <w:webHidden/>
              </w:rPr>
              <w:fldChar w:fldCharType="end"/>
            </w:r>
          </w:hyperlink>
        </w:p>
        <w:p w14:paraId="779CFCD1" w14:textId="4923E6C0" w:rsidR="00255D8B" w:rsidRDefault="000617CF">
          <w:pPr>
            <w:pStyle w:val="TDC1"/>
            <w:tabs>
              <w:tab w:val="right" w:leader="dot" w:pos="9019"/>
            </w:tabs>
            <w:rPr>
              <w:rFonts w:asciiTheme="minorHAnsi" w:eastAsiaTheme="minorEastAsia" w:hAnsiTheme="minorHAnsi" w:cstheme="minorBidi"/>
              <w:noProof/>
              <w:sz w:val="22"/>
            </w:rPr>
          </w:pPr>
          <w:hyperlink w:anchor="_Toc73515310" w:history="1">
            <w:r w:rsidR="00255D8B" w:rsidRPr="00A301D8">
              <w:rPr>
                <w:rStyle w:val="Hipervnculo"/>
                <w:noProof/>
              </w:rPr>
              <w:t>Resumen del producto</w:t>
            </w:r>
            <w:r w:rsidR="00255D8B">
              <w:rPr>
                <w:noProof/>
                <w:webHidden/>
              </w:rPr>
              <w:tab/>
            </w:r>
            <w:r w:rsidR="00255D8B">
              <w:rPr>
                <w:noProof/>
                <w:webHidden/>
              </w:rPr>
              <w:fldChar w:fldCharType="begin"/>
            </w:r>
            <w:r w:rsidR="00255D8B">
              <w:rPr>
                <w:noProof/>
                <w:webHidden/>
              </w:rPr>
              <w:instrText xml:space="preserve"> PAGEREF _Toc73515310 \h </w:instrText>
            </w:r>
            <w:r w:rsidR="00255D8B">
              <w:rPr>
                <w:noProof/>
                <w:webHidden/>
              </w:rPr>
            </w:r>
            <w:r w:rsidR="00255D8B">
              <w:rPr>
                <w:noProof/>
                <w:webHidden/>
              </w:rPr>
              <w:fldChar w:fldCharType="separate"/>
            </w:r>
            <w:r w:rsidR="00973031">
              <w:rPr>
                <w:noProof/>
                <w:webHidden/>
              </w:rPr>
              <w:t>13</w:t>
            </w:r>
            <w:r w:rsidR="00255D8B">
              <w:rPr>
                <w:noProof/>
                <w:webHidden/>
              </w:rPr>
              <w:fldChar w:fldCharType="end"/>
            </w:r>
          </w:hyperlink>
        </w:p>
        <w:p w14:paraId="5C9BD86F" w14:textId="3115D1CB" w:rsidR="00255D8B" w:rsidRDefault="000617CF">
          <w:pPr>
            <w:pStyle w:val="TDC2"/>
            <w:tabs>
              <w:tab w:val="right" w:leader="dot" w:pos="9019"/>
            </w:tabs>
            <w:rPr>
              <w:rFonts w:asciiTheme="minorHAnsi" w:eastAsiaTheme="minorEastAsia" w:hAnsiTheme="minorHAnsi" w:cstheme="minorBidi"/>
              <w:noProof/>
              <w:sz w:val="22"/>
            </w:rPr>
          </w:pPr>
          <w:hyperlink w:anchor="_Toc73515311" w:history="1">
            <w:r w:rsidR="00255D8B" w:rsidRPr="00A301D8">
              <w:rPr>
                <w:rStyle w:val="Hipervnculo"/>
                <w:noProof/>
              </w:rPr>
              <w:t>Perspectiva del producto</w:t>
            </w:r>
            <w:r w:rsidR="00255D8B">
              <w:rPr>
                <w:noProof/>
                <w:webHidden/>
              </w:rPr>
              <w:tab/>
            </w:r>
            <w:r w:rsidR="00255D8B">
              <w:rPr>
                <w:noProof/>
                <w:webHidden/>
              </w:rPr>
              <w:fldChar w:fldCharType="begin"/>
            </w:r>
            <w:r w:rsidR="00255D8B">
              <w:rPr>
                <w:noProof/>
                <w:webHidden/>
              </w:rPr>
              <w:instrText xml:space="preserve"> PAGEREF _Toc73515311 \h </w:instrText>
            </w:r>
            <w:r w:rsidR="00255D8B">
              <w:rPr>
                <w:noProof/>
                <w:webHidden/>
              </w:rPr>
            </w:r>
            <w:r w:rsidR="00255D8B">
              <w:rPr>
                <w:noProof/>
                <w:webHidden/>
              </w:rPr>
              <w:fldChar w:fldCharType="separate"/>
            </w:r>
            <w:r w:rsidR="00973031">
              <w:rPr>
                <w:noProof/>
                <w:webHidden/>
              </w:rPr>
              <w:t>13</w:t>
            </w:r>
            <w:r w:rsidR="00255D8B">
              <w:rPr>
                <w:noProof/>
                <w:webHidden/>
              </w:rPr>
              <w:fldChar w:fldCharType="end"/>
            </w:r>
          </w:hyperlink>
        </w:p>
        <w:p w14:paraId="61CAF390" w14:textId="784B7B66" w:rsidR="00255D8B" w:rsidRDefault="000617CF">
          <w:pPr>
            <w:pStyle w:val="TDC2"/>
            <w:tabs>
              <w:tab w:val="right" w:leader="dot" w:pos="9019"/>
            </w:tabs>
            <w:rPr>
              <w:rFonts w:asciiTheme="minorHAnsi" w:eastAsiaTheme="minorEastAsia" w:hAnsiTheme="minorHAnsi" w:cstheme="minorBidi"/>
              <w:noProof/>
              <w:sz w:val="22"/>
            </w:rPr>
          </w:pPr>
          <w:hyperlink w:anchor="_Toc73515312" w:history="1">
            <w:r w:rsidR="00255D8B" w:rsidRPr="00A301D8">
              <w:rPr>
                <w:rStyle w:val="Hipervnculo"/>
                <w:noProof/>
              </w:rPr>
              <w:t>Funciones del producto</w:t>
            </w:r>
            <w:r w:rsidR="00255D8B">
              <w:rPr>
                <w:noProof/>
                <w:webHidden/>
              </w:rPr>
              <w:tab/>
            </w:r>
            <w:r w:rsidR="00255D8B">
              <w:rPr>
                <w:noProof/>
                <w:webHidden/>
              </w:rPr>
              <w:fldChar w:fldCharType="begin"/>
            </w:r>
            <w:r w:rsidR="00255D8B">
              <w:rPr>
                <w:noProof/>
                <w:webHidden/>
              </w:rPr>
              <w:instrText xml:space="preserve"> PAGEREF _Toc73515312 \h </w:instrText>
            </w:r>
            <w:r w:rsidR="00255D8B">
              <w:rPr>
                <w:noProof/>
                <w:webHidden/>
              </w:rPr>
            </w:r>
            <w:r w:rsidR="00255D8B">
              <w:rPr>
                <w:noProof/>
                <w:webHidden/>
              </w:rPr>
              <w:fldChar w:fldCharType="separate"/>
            </w:r>
            <w:r w:rsidR="00973031">
              <w:rPr>
                <w:noProof/>
                <w:webHidden/>
              </w:rPr>
              <w:t>13</w:t>
            </w:r>
            <w:r w:rsidR="00255D8B">
              <w:rPr>
                <w:noProof/>
                <w:webHidden/>
              </w:rPr>
              <w:fldChar w:fldCharType="end"/>
            </w:r>
          </w:hyperlink>
        </w:p>
        <w:p w14:paraId="41EEC1F7" w14:textId="17D18E70" w:rsidR="00255D8B" w:rsidRDefault="000617CF">
          <w:pPr>
            <w:pStyle w:val="TDC2"/>
            <w:tabs>
              <w:tab w:val="right" w:leader="dot" w:pos="9019"/>
            </w:tabs>
            <w:rPr>
              <w:rFonts w:asciiTheme="minorHAnsi" w:eastAsiaTheme="minorEastAsia" w:hAnsiTheme="minorHAnsi" w:cstheme="minorBidi"/>
              <w:noProof/>
              <w:sz w:val="22"/>
            </w:rPr>
          </w:pPr>
          <w:hyperlink w:anchor="_Toc73515313" w:history="1">
            <w:r w:rsidR="00255D8B" w:rsidRPr="00A301D8">
              <w:rPr>
                <w:rStyle w:val="Hipervnculo"/>
                <w:noProof/>
              </w:rPr>
              <w:t>Características de usuario</w:t>
            </w:r>
            <w:r w:rsidR="00255D8B">
              <w:rPr>
                <w:noProof/>
                <w:webHidden/>
              </w:rPr>
              <w:tab/>
            </w:r>
            <w:r w:rsidR="00255D8B">
              <w:rPr>
                <w:noProof/>
                <w:webHidden/>
              </w:rPr>
              <w:fldChar w:fldCharType="begin"/>
            </w:r>
            <w:r w:rsidR="00255D8B">
              <w:rPr>
                <w:noProof/>
                <w:webHidden/>
              </w:rPr>
              <w:instrText xml:space="preserve"> PAGEREF _Toc73515313 \h </w:instrText>
            </w:r>
            <w:r w:rsidR="00255D8B">
              <w:rPr>
                <w:noProof/>
                <w:webHidden/>
              </w:rPr>
            </w:r>
            <w:r w:rsidR="00255D8B">
              <w:rPr>
                <w:noProof/>
                <w:webHidden/>
              </w:rPr>
              <w:fldChar w:fldCharType="separate"/>
            </w:r>
            <w:r w:rsidR="00973031">
              <w:rPr>
                <w:noProof/>
                <w:webHidden/>
              </w:rPr>
              <w:t>14</w:t>
            </w:r>
            <w:r w:rsidR="00255D8B">
              <w:rPr>
                <w:noProof/>
                <w:webHidden/>
              </w:rPr>
              <w:fldChar w:fldCharType="end"/>
            </w:r>
          </w:hyperlink>
        </w:p>
        <w:p w14:paraId="7F93F4B9" w14:textId="30815E95" w:rsidR="00255D8B" w:rsidRDefault="000617CF">
          <w:pPr>
            <w:pStyle w:val="TDC2"/>
            <w:tabs>
              <w:tab w:val="right" w:leader="dot" w:pos="9019"/>
            </w:tabs>
            <w:rPr>
              <w:rFonts w:asciiTheme="minorHAnsi" w:eastAsiaTheme="minorEastAsia" w:hAnsiTheme="minorHAnsi" w:cstheme="minorBidi"/>
              <w:noProof/>
              <w:sz w:val="22"/>
            </w:rPr>
          </w:pPr>
          <w:hyperlink w:anchor="_Toc73515314" w:history="1">
            <w:r w:rsidR="00255D8B" w:rsidRPr="00A301D8">
              <w:rPr>
                <w:rStyle w:val="Hipervnculo"/>
                <w:noProof/>
              </w:rPr>
              <w:t>Restricciones</w:t>
            </w:r>
            <w:r w:rsidR="00255D8B">
              <w:rPr>
                <w:noProof/>
                <w:webHidden/>
              </w:rPr>
              <w:tab/>
            </w:r>
            <w:r w:rsidR="00255D8B">
              <w:rPr>
                <w:noProof/>
                <w:webHidden/>
              </w:rPr>
              <w:fldChar w:fldCharType="begin"/>
            </w:r>
            <w:r w:rsidR="00255D8B">
              <w:rPr>
                <w:noProof/>
                <w:webHidden/>
              </w:rPr>
              <w:instrText xml:space="preserve"> PAGEREF _Toc73515314 \h </w:instrText>
            </w:r>
            <w:r w:rsidR="00255D8B">
              <w:rPr>
                <w:noProof/>
                <w:webHidden/>
              </w:rPr>
            </w:r>
            <w:r w:rsidR="00255D8B">
              <w:rPr>
                <w:noProof/>
                <w:webHidden/>
              </w:rPr>
              <w:fldChar w:fldCharType="separate"/>
            </w:r>
            <w:r w:rsidR="00973031">
              <w:rPr>
                <w:noProof/>
                <w:webHidden/>
              </w:rPr>
              <w:t>14</w:t>
            </w:r>
            <w:r w:rsidR="00255D8B">
              <w:rPr>
                <w:noProof/>
                <w:webHidden/>
              </w:rPr>
              <w:fldChar w:fldCharType="end"/>
            </w:r>
          </w:hyperlink>
        </w:p>
        <w:p w14:paraId="6A204ECC" w14:textId="6589D1D7" w:rsidR="00255D8B" w:rsidRDefault="000617CF">
          <w:pPr>
            <w:pStyle w:val="TDC2"/>
            <w:tabs>
              <w:tab w:val="right" w:leader="dot" w:pos="9019"/>
            </w:tabs>
            <w:rPr>
              <w:rFonts w:asciiTheme="minorHAnsi" w:eastAsiaTheme="minorEastAsia" w:hAnsiTheme="minorHAnsi" w:cstheme="minorBidi"/>
              <w:noProof/>
              <w:sz w:val="22"/>
            </w:rPr>
          </w:pPr>
          <w:hyperlink w:anchor="_Toc73515315" w:history="1">
            <w:r w:rsidR="00255D8B" w:rsidRPr="00A301D8">
              <w:rPr>
                <w:rStyle w:val="Hipervnculo"/>
                <w:noProof/>
              </w:rPr>
              <w:t>Suposiciones y dependencias</w:t>
            </w:r>
            <w:r w:rsidR="00255D8B">
              <w:rPr>
                <w:noProof/>
                <w:webHidden/>
              </w:rPr>
              <w:tab/>
            </w:r>
            <w:r w:rsidR="00255D8B">
              <w:rPr>
                <w:noProof/>
                <w:webHidden/>
              </w:rPr>
              <w:fldChar w:fldCharType="begin"/>
            </w:r>
            <w:r w:rsidR="00255D8B">
              <w:rPr>
                <w:noProof/>
                <w:webHidden/>
              </w:rPr>
              <w:instrText xml:space="preserve"> PAGEREF _Toc73515315 \h </w:instrText>
            </w:r>
            <w:r w:rsidR="00255D8B">
              <w:rPr>
                <w:noProof/>
                <w:webHidden/>
              </w:rPr>
            </w:r>
            <w:r w:rsidR="00255D8B">
              <w:rPr>
                <w:noProof/>
                <w:webHidden/>
              </w:rPr>
              <w:fldChar w:fldCharType="separate"/>
            </w:r>
            <w:r w:rsidR="00973031">
              <w:rPr>
                <w:noProof/>
                <w:webHidden/>
              </w:rPr>
              <w:t>15</w:t>
            </w:r>
            <w:r w:rsidR="00255D8B">
              <w:rPr>
                <w:noProof/>
                <w:webHidden/>
              </w:rPr>
              <w:fldChar w:fldCharType="end"/>
            </w:r>
          </w:hyperlink>
        </w:p>
        <w:p w14:paraId="747BD008" w14:textId="13225562" w:rsidR="00255D8B" w:rsidRDefault="000617CF">
          <w:pPr>
            <w:pStyle w:val="TDC1"/>
            <w:tabs>
              <w:tab w:val="right" w:leader="dot" w:pos="9019"/>
            </w:tabs>
            <w:rPr>
              <w:rFonts w:asciiTheme="minorHAnsi" w:eastAsiaTheme="minorEastAsia" w:hAnsiTheme="minorHAnsi" w:cstheme="minorBidi"/>
              <w:noProof/>
              <w:sz w:val="22"/>
            </w:rPr>
          </w:pPr>
          <w:hyperlink w:anchor="_Toc73515316" w:history="1">
            <w:r w:rsidR="00255D8B" w:rsidRPr="00A301D8">
              <w:rPr>
                <w:rStyle w:val="Hipervnculo"/>
                <w:noProof/>
              </w:rPr>
              <w:t>Requerimientos Específicos</w:t>
            </w:r>
            <w:r w:rsidR="00255D8B">
              <w:rPr>
                <w:noProof/>
                <w:webHidden/>
              </w:rPr>
              <w:tab/>
            </w:r>
            <w:r w:rsidR="00255D8B">
              <w:rPr>
                <w:noProof/>
                <w:webHidden/>
              </w:rPr>
              <w:fldChar w:fldCharType="begin"/>
            </w:r>
            <w:r w:rsidR="00255D8B">
              <w:rPr>
                <w:noProof/>
                <w:webHidden/>
              </w:rPr>
              <w:instrText xml:space="preserve"> PAGEREF _Toc73515316 \h </w:instrText>
            </w:r>
            <w:r w:rsidR="00255D8B">
              <w:rPr>
                <w:noProof/>
                <w:webHidden/>
              </w:rPr>
            </w:r>
            <w:r w:rsidR="00255D8B">
              <w:rPr>
                <w:noProof/>
                <w:webHidden/>
              </w:rPr>
              <w:fldChar w:fldCharType="separate"/>
            </w:r>
            <w:r w:rsidR="00973031">
              <w:rPr>
                <w:noProof/>
                <w:webHidden/>
              </w:rPr>
              <w:t>15</w:t>
            </w:r>
            <w:r w:rsidR="00255D8B">
              <w:rPr>
                <w:noProof/>
                <w:webHidden/>
              </w:rPr>
              <w:fldChar w:fldCharType="end"/>
            </w:r>
          </w:hyperlink>
        </w:p>
        <w:p w14:paraId="4CE8C0A3" w14:textId="4D790FCD" w:rsidR="00255D8B" w:rsidRDefault="000617CF">
          <w:pPr>
            <w:pStyle w:val="TDC2"/>
            <w:tabs>
              <w:tab w:val="right" w:leader="dot" w:pos="9019"/>
            </w:tabs>
            <w:rPr>
              <w:rFonts w:asciiTheme="minorHAnsi" w:eastAsiaTheme="minorEastAsia" w:hAnsiTheme="minorHAnsi" w:cstheme="minorBidi"/>
              <w:noProof/>
              <w:sz w:val="22"/>
            </w:rPr>
          </w:pPr>
          <w:hyperlink w:anchor="_Toc73515317" w:history="1">
            <w:r w:rsidR="00255D8B" w:rsidRPr="00A301D8">
              <w:rPr>
                <w:rStyle w:val="Hipervnculo"/>
                <w:noProof/>
              </w:rPr>
              <w:t>Interfaces de usuario</w:t>
            </w:r>
            <w:r w:rsidR="00255D8B">
              <w:rPr>
                <w:noProof/>
                <w:webHidden/>
              </w:rPr>
              <w:tab/>
            </w:r>
            <w:r w:rsidR="00255D8B">
              <w:rPr>
                <w:noProof/>
                <w:webHidden/>
              </w:rPr>
              <w:fldChar w:fldCharType="begin"/>
            </w:r>
            <w:r w:rsidR="00255D8B">
              <w:rPr>
                <w:noProof/>
                <w:webHidden/>
              </w:rPr>
              <w:instrText xml:space="preserve"> PAGEREF _Toc73515317 \h </w:instrText>
            </w:r>
            <w:r w:rsidR="00255D8B">
              <w:rPr>
                <w:noProof/>
                <w:webHidden/>
              </w:rPr>
            </w:r>
            <w:r w:rsidR="00255D8B">
              <w:rPr>
                <w:noProof/>
                <w:webHidden/>
              </w:rPr>
              <w:fldChar w:fldCharType="separate"/>
            </w:r>
            <w:r w:rsidR="00973031">
              <w:rPr>
                <w:noProof/>
                <w:webHidden/>
              </w:rPr>
              <w:t>15</w:t>
            </w:r>
            <w:r w:rsidR="00255D8B">
              <w:rPr>
                <w:noProof/>
                <w:webHidden/>
              </w:rPr>
              <w:fldChar w:fldCharType="end"/>
            </w:r>
          </w:hyperlink>
        </w:p>
        <w:p w14:paraId="1832FF44" w14:textId="56C9DEF5" w:rsidR="00255D8B" w:rsidRDefault="000617CF">
          <w:pPr>
            <w:pStyle w:val="TDC3"/>
            <w:rPr>
              <w:rFonts w:asciiTheme="minorHAnsi" w:eastAsiaTheme="minorEastAsia" w:hAnsiTheme="minorHAnsi" w:cstheme="minorBidi"/>
              <w:noProof/>
              <w:sz w:val="22"/>
            </w:rPr>
          </w:pPr>
          <w:hyperlink w:anchor="_Toc73515318" w:history="1">
            <w:r w:rsidR="00255D8B" w:rsidRPr="00A301D8">
              <w:rPr>
                <w:rStyle w:val="Hipervnculo"/>
                <w:bCs/>
                <w:noProof/>
              </w:rPr>
              <w:t>Interfaces de hardware</w:t>
            </w:r>
            <w:r w:rsidR="00255D8B">
              <w:rPr>
                <w:noProof/>
                <w:webHidden/>
              </w:rPr>
              <w:tab/>
            </w:r>
            <w:r w:rsidR="00255D8B">
              <w:rPr>
                <w:noProof/>
                <w:webHidden/>
              </w:rPr>
              <w:fldChar w:fldCharType="begin"/>
            </w:r>
            <w:r w:rsidR="00255D8B">
              <w:rPr>
                <w:noProof/>
                <w:webHidden/>
              </w:rPr>
              <w:instrText xml:space="preserve"> PAGEREF _Toc73515318 \h </w:instrText>
            </w:r>
            <w:r w:rsidR="00255D8B">
              <w:rPr>
                <w:noProof/>
                <w:webHidden/>
              </w:rPr>
            </w:r>
            <w:r w:rsidR="00255D8B">
              <w:rPr>
                <w:noProof/>
                <w:webHidden/>
              </w:rPr>
              <w:fldChar w:fldCharType="separate"/>
            </w:r>
            <w:r w:rsidR="00973031">
              <w:rPr>
                <w:noProof/>
                <w:webHidden/>
              </w:rPr>
              <w:t>15</w:t>
            </w:r>
            <w:r w:rsidR="00255D8B">
              <w:rPr>
                <w:noProof/>
                <w:webHidden/>
              </w:rPr>
              <w:fldChar w:fldCharType="end"/>
            </w:r>
          </w:hyperlink>
        </w:p>
        <w:p w14:paraId="77778334" w14:textId="28EDB762" w:rsidR="00255D8B" w:rsidRDefault="000617CF">
          <w:pPr>
            <w:pStyle w:val="TDC3"/>
            <w:rPr>
              <w:rFonts w:asciiTheme="minorHAnsi" w:eastAsiaTheme="minorEastAsia" w:hAnsiTheme="minorHAnsi" w:cstheme="minorBidi"/>
              <w:noProof/>
              <w:sz w:val="22"/>
            </w:rPr>
          </w:pPr>
          <w:hyperlink w:anchor="_Toc73515319" w:history="1">
            <w:r w:rsidR="00255D8B" w:rsidRPr="00A301D8">
              <w:rPr>
                <w:rStyle w:val="Hipervnculo"/>
                <w:bCs/>
                <w:noProof/>
              </w:rPr>
              <w:t>Interfaces de software</w:t>
            </w:r>
            <w:r w:rsidR="00255D8B">
              <w:rPr>
                <w:noProof/>
                <w:webHidden/>
              </w:rPr>
              <w:tab/>
            </w:r>
            <w:r w:rsidR="00255D8B">
              <w:rPr>
                <w:noProof/>
                <w:webHidden/>
              </w:rPr>
              <w:fldChar w:fldCharType="begin"/>
            </w:r>
            <w:r w:rsidR="00255D8B">
              <w:rPr>
                <w:noProof/>
                <w:webHidden/>
              </w:rPr>
              <w:instrText xml:space="preserve"> PAGEREF _Toc73515319 \h </w:instrText>
            </w:r>
            <w:r w:rsidR="00255D8B">
              <w:rPr>
                <w:noProof/>
                <w:webHidden/>
              </w:rPr>
            </w:r>
            <w:r w:rsidR="00255D8B">
              <w:rPr>
                <w:noProof/>
                <w:webHidden/>
              </w:rPr>
              <w:fldChar w:fldCharType="separate"/>
            </w:r>
            <w:r w:rsidR="00973031">
              <w:rPr>
                <w:noProof/>
                <w:webHidden/>
              </w:rPr>
              <w:t>15</w:t>
            </w:r>
            <w:r w:rsidR="00255D8B">
              <w:rPr>
                <w:noProof/>
                <w:webHidden/>
              </w:rPr>
              <w:fldChar w:fldCharType="end"/>
            </w:r>
          </w:hyperlink>
        </w:p>
        <w:p w14:paraId="3EF1683D" w14:textId="30ED3182" w:rsidR="00255D8B" w:rsidRDefault="000617CF">
          <w:pPr>
            <w:pStyle w:val="TDC3"/>
            <w:rPr>
              <w:rFonts w:asciiTheme="minorHAnsi" w:eastAsiaTheme="minorEastAsia" w:hAnsiTheme="minorHAnsi" w:cstheme="minorBidi"/>
              <w:noProof/>
              <w:sz w:val="22"/>
            </w:rPr>
          </w:pPr>
          <w:hyperlink w:anchor="_Toc73515320" w:history="1">
            <w:r w:rsidR="00255D8B" w:rsidRPr="00A301D8">
              <w:rPr>
                <w:rStyle w:val="Hipervnculo"/>
                <w:bCs/>
                <w:noProof/>
              </w:rPr>
              <w:t>Interfaces</w:t>
            </w:r>
            <w:r w:rsidR="00255D8B" w:rsidRPr="00A301D8">
              <w:rPr>
                <w:rStyle w:val="Hipervnculo"/>
                <w:noProof/>
              </w:rPr>
              <w:t xml:space="preserve"> de comunicación</w:t>
            </w:r>
            <w:r w:rsidR="00255D8B">
              <w:rPr>
                <w:noProof/>
                <w:webHidden/>
              </w:rPr>
              <w:tab/>
            </w:r>
            <w:r w:rsidR="00255D8B">
              <w:rPr>
                <w:noProof/>
                <w:webHidden/>
              </w:rPr>
              <w:fldChar w:fldCharType="begin"/>
            </w:r>
            <w:r w:rsidR="00255D8B">
              <w:rPr>
                <w:noProof/>
                <w:webHidden/>
              </w:rPr>
              <w:instrText xml:space="preserve"> PAGEREF _Toc73515320 \h </w:instrText>
            </w:r>
            <w:r w:rsidR="00255D8B">
              <w:rPr>
                <w:noProof/>
                <w:webHidden/>
              </w:rPr>
            </w:r>
            <w:r w:rsidR="00255D8B">
              <w:rPr>
                <w:noProof/>
                <w:webHidden/>
              </w:rPr>
              <w:fldChar w:fldCharType="separate"/>
            </w:r>
            <w:r w:rsidR="00973031">
              <w:rPr>
                <w:noProof/>
                <w:webHidden/>
              </w:rPr>
              <w:t>16</w:t>
            </w:r>
            <w:r w:rsidR="00255D8B">
              <w:rPr>
                <w:noProof/>
                <w:webHidden/>
              </w:rPr>
              <w:fldChar w:fldCharType="end"/>
            </w:r>
          </w:hyperlink>
        </w:p>
        <w:p w14:paraId="4E38B9DC" w14:textId="55D25A82" w:rsidR="00255D8B" w:rsidRDefault="000617CF">
          <w:pPr>
            <w:pStyle w:val="TDC3"/>
            <w:rPr>
              <w:rFonts w:asciiTheme="minorHAnsi" w:eastAsiaTheme="minorEastAsia" w:hAnsiTheme="minorHAnsi" w:cstheme="minorBidi"/>
              <w:noProof/>
              <w:sz w:val="22"/>
            </w:rPr>
          </w:pPr>
          <w:hyperlink w:anchor="_Toc73515321" w:history="1">
            <w:r w:rsidR="00255D8B" w:rsidRPr="00A301D8">
              <w:rPr>
                <w:rStyle w:val="Hipervnculo"/>
                <w:bCs/>
                <w:noProof/>
              </w:rPr>
              <w:t>Operaciones</w:t>
            </w:r>
            <w:r w:rsidR="00255D8B">
              <w:rPr>
                <w:noProof/>
                <w:webHidden/>
              </w:rPr>
              <w:tab/>
            </w:r>
            <w:r w:rsidR="00255D8B">
              <w:rPr>
                <w:noProof/>
                <w:webHidden/>
              </w:rPr>
              <w:fldChar w:fldCharType="begin"/>
            </w:r>
            <w:r w:rsidR="00255D8B">
              <w:rPr>
                <w:noProof/>
                <w:webHidden/>
              </w:rPr>
              <w:instrText xml:space="preserve"> PAGEREF _Toc73515321 \h </w:instrText>
            </w:r>
            <w:r w:rsidR="00255D8B">
              <w:rPr>
                <w:noProof/>
                <w:webHidden/>
              </w:rPr>
            </w:r>
            <w:r w:rsidR="00255D8B">
              <w:rPr>
                <w:noProof/>
                <w:webHidden/>
              </w:rPr>
              <w:fldChar w:fldCharType="separate"/>
            </w:r>
            <w:r w:rsidR="00973031">
              <w:rPr>
                <w:noProof/>
                <w:webHidden/>
              </w:rPr>
              <w:t>16</w:t>
            </w:r>
            <w:r w:rsidR="00255D8B">
              <w:rPr>
                <w:noProof/>
                <w:webHidden/>
              </w:rPr>
              <w:fldChar w:fldCharType="end"/>
            </w:r>
          </w:hyperlink>
        </w:p>
        <w:p w14:paraId="713F149F" w14:textId="15BF3798" w:rsidR="00255D8B" w:rsidRDefault="000617CF">
          <w:pPr>
            <w:pStyle w:val="TDC2"/>
            <w:tabs>
              <w:tab w:val="right" w:leader="dot" w:pos="9019"/>
            </w:tabs>
            <w:rPr>
              <w:rFonts w:asciiTheme="minorHAnsi" w:eastAsiaTheme="minorEastAsia" w:hAnsiTheme="minorHAnsi" w:cstheme="minorBidi"/>
              <w:noProof/>
              <w:sz w:val="22"/>
            </w:rPr>
          </w:pPr>
          <w:hyperlink w:anchor="_Toc73515322" w:history="1">
            <w:r w:rsidR="00255D8B" w:rsidRPr="00A301D8">
              <w:rPr>
                <w:rStyle w:val="Hipervnculo"/>
                <w:noProof/>
              </w:rPr>
              <w:t>Requerimientos</w:t>
            </w:r>
            <w:r w:rsidR="00255D8B">
              <w:rPr>
                <w:noProof/>
                <w:webHidden/>
              </w:rPr>
              <w:tab/>
            </w:r>
            <w:r w:rsidR="00255D8B">
              <w:rPr>
                <w:noProof/>
                <w:webHidden/>
              </w:rPr>
              <w:fldChar w:fldCharType="begin"/>
            </w:r>
            <w:r w:rsidR="00255D8B">
              <w:rPr>
                <w:noProof/>
                <w:webHidden/>
              </w:rPr>
              <w:instrText xml:space="preserve"> PAGEREF _Toc73515322 \h </w:instrText>
            </w:r>
            <w:r w:rsidR="00255D8B">
              <w:rPr>
                <w:noProof/>
                <w:webHidden/>
              </w:rPr>
            </w:r>
            <w:r w:rsidR="00255D8B">
              <w:rPr>
                <w:noProof/>
                <w:webHidden/>
              </w:rPr>
              <w:fldChar w:fldCharType="separate"/>
            </w:r>
            <w:r w:rsidR="00973031">
              <w:rPr>
                <w:noProof/>
                <w:webHidden/>
              </w:rPr>
              <w:t>17</w:t>
            </w:r>
            <w:r w:rsidR="00255D8B">
              <w:rPr>
                <w:noProof/>
                <w:webHidden/>
              </w:rPr>
              <w:fldChar w:fldCharType="end"/>
            </w:r>
          </w:hyperlink>
        </w:p>
        <w:p w14:paraId="1C070097" w14:textId="043D06D3" w:rsidR="00255D8B" w:rsidRDefault="000617CF">
          <w:pPr>
            <w:pStyle w:val="TDC3"/>
            <w:rPr>
              <w:rFonts w:asciiTheme="minorHAnsi" w:eastAsiaTheme="minorEastAsia" w:hAnsiTheme="minorHAnsi" w:cstheme="minorBidi"/>
              <w:noProof/>
              <w:sz w:val="22"/>
            </w:rPr>
          </w:pPr>
          <w:hyperlink w:anchor="_Toc73515323" w:history="1">
            <w:r w:rsidR="00255D8B" w:rsidRPr="00A301D8">
              <w:rPr>
                <w:rStyle w:val="Hipervnculo"/>
                <w:noProof/>
              </w:rPr>
              <w:t>Requerimientos funcionales</w:t>
            </w:r>
            <w:r w:rsidR="00255D8B">
              <w:rPr>
                <w:noProof/>
                <w:webHidden/>
              </w:rPr>
              <w:tab/>
            </w:r>
            <w:r w:rsidR="00255D8B">
              <w:rPr>
                <w:noProof/>
                <w:webHidden/>
              </w:rPr>
              <w:fldChar w:fldCharType="begin"/>
            </w:r>
            <w:r w:rsidR="00255D8B">
              <w:rPr>
                <w:noProof/>
                <w:webHidden/>
              </w:rPr>
              <w:instrText xml:space="preserve"> PAGEREF _Toc73515323 \h </w:instrText>
            </w:r>
            <w:r w:rsidR="00255D8B">
              <w:rPr>
                <w:noProof/>
                <w:webHidden/>
              </w:rPr>
            </w:r>
            <w:r w:rsidR="00255D8B">
              <w:rPr>
                <w:noProof/>
                <w:webHidden/>
              </w:rPr>
              <w:fldChar w:fldCharType="separate"/>
            </w:r>
            <w:r w:rsidR="00973031">
              <w:rPr>
                <w:noProof/>
                <w:webHidden/>
              </w:rPr>
              <w:t>17</w:t>
            </w:r>
            <w:r w:rsidR="00255D8B">
              <w:rPr>
                <w:noProof/>
                <w:webHidden/>
              </w:rPr>
              <w:fldChar w:fldCharType="end"/>
            </w:r>
          </w:hyperlink>
        </w:p>
        <w:p w14:paraId="53AE58D3" w14:textId="68E32CD7" w:rsidR="00255D8B" w:rsidRDefault="000617CF">
          <w:pPr>
            <w:pStyle w:val="TDC3"/>
            <w:rPr>
              <w:rFonts w:asciiTheme="minorHAnsi" w:eastAsiaTheme="minorEastAsia" w:hAnsiTheme="minorHAnsi" w:cstheme="minorBidi"/>
              <w:noProof/>
              <w:sz w:val="22"/>
            </w:rPr>
          </w:pPr>
          <w:hyperlink w:anchor="_Toc73515324" w:history="1">
            <w:r w:rsidR="00255D8B" w:rsidRPr="00A301D8">
              <w:rPr>
                <w:rStyle w:val="Hipervnculo"/>
                <w:noProof/>
              </w:rPr>
              <w:t>Requerimientos No Funcionales</w:t>
            </w:r>
            <w:r w:rsidR="00255D8B">
              <w:rPr>
                <w:noProof/>
                <w:webHidden/>
              </w:rPr>
              <w:tab/>
            </w:r>
            <w:r w:rsidR="00255D8B">
              <w:rPr>
                <w:noProof/>
                <w:webHidden/>
              </w:rPr>
              <w:fldChar w:fldCharType="begin"/>
            </w:r>
            <w:r w:rsidR="00255D8B">
              <w:rPr>
                <w:noProof/>
                <w:webHidden/>
              </w:rPr>
              <w:instrText xml:space="preserve"> PAGEREF _Toc73515324 \h </w:instrText>
            </w:r>
            <w:r w:rsidR="00255D8B">
              <w:rPr>
                <w:noProof/>
                <w:webHidden/>
              </w:rPr>
            </w:r>
            <w:r w:rsidR="00255D8B">
              <w:rPr>
                <w:noProof/>
                <w:webHidden/>
              </w:rPr>
              <w:fldChar w:fldCharType="separate"/>
            </w:r>
            <w:r w:rsidR="00973031">
              <w:rPr>
                <w:noProof/>
                <w:webHidden/>
              </w:rPr>
              <w:t>25</w:t>
            </w:r>
            <w:r w:rsidR="00255D8B">
              <w:rPr>
                <w:noProof/>
                <w:webHidden/>
              </w:rPr>
              <w:fldChar w:fldCharType="end"/>
            </w:r>
          </w:hyperlink>
        </w:p>
        <w:p w14:paraId="62928ACA" w14:textId="147945DA" w:rsidR="00255D8B" w:rsidRDefault="000617CF">
          <w:pPr>
            <w:pStyle w:val="TDC1"/>
            <w:tabs>
              <w:tab w:val="right" w:leader="dot" w:pos="9019"/>
            </w:tabs>
            <w:rPr>
              <w:rFonts w:asciiTheme="minorHAnsi" w:eastAsiaTheme="minorEastAsia" w:hAnsiTheme="minorHAnsi" w:cstheme="minorBidi"/>
              <w:noProof/>
              <w:sz w:val="22"/>
            </w:rPr>
          </w:pPr>
          <w:hyperlink w:anchor="_Toc73515325" w:history="1">
            <w:r w:rsidR="00255D8B" w:rsidRPr="00A301D8">
              <w:rPr>
                <w:rStyle w:val="Hipervnculo"/>
                <w:noProof/>
              </w:rPr>
              <w:t>Anexos</w:t>
            </w:r>
            <w:r w:rsidR="00255D8B">
              <w:rPr>
                <w:noProof/>
                <w:webHidden/>
              </w:rPr>
              <w:tab/>
            </w:r>
            <w:r w:rsidR="00255D8B">
              <w:rPr>
                <w:noProof/>
                <w:webHidden/>
              </w:rPr>
              <w:fldChar w:fldCharType="begin"/>
            </w:r>
            <w:r w:rsidR="00255D8B">
              <w:rPr>
                <w:noProof/>
                <w:webHidden/>
              </w:rPr>
              <w:instrText xml:space="preserve"> PAGEREF _Toc73515325 \h </w:instrText>
            </w:r>
            <w:r w:rsidR="00255D8B">
              <w:rPr>
                <w:noProof/>
                <w:webHidden/>
              </w:rPr>
            </w:r>
            <w:r w:rsidR="00255D8B">
              <w:rPr>
                <w:noProof/>
                <w:webHidden/>
              </w:rPr>
              <w:fldChar w:fldCharType="separate"/>
            </w:r>
            <w:r w:rsidR="00973031">
              <w:rPr>
                <w:noProof/>
                <w:webHidden/>
              </w:rPr>
              <w:t>28</w:t>
            </w:r>
            <w:r w:rsidR="00255D8B">
              <w:rPr>
                <w:noProof/>
                <w:webHidden/>
              </w:rPr>
              <w:fldChar w:fldCharType="end"/>
            </w:r>
          </w:hyperlink>
        </w:p>
        <w:p w14:paraId="2AE3560E" w14:textId="4D9E2111" w:rsidR="00255D8B" w:rsidRDefault="000617CF">
          <w:pPr>
            <w:pStyle w:val="TDC2"/>
            <w:tabs>
              <w:tab w:val="right" w:leader="dot" w:pos="9019"/>
            </w:tabs>
            <w:rPr>
              <w:rFonts w:asciiTheme="minorHAnsi" w:eastAsiaTheme="minorEastAsia" w:hAnsiTheme="minorHAnsi" w:cstheme="minorBidi"/>
              <w:noProof/>
              <w:sz w:val="22"/>
            </w:rPr>
          </w:pPr>
          <w:hyperlink w:anchor="_Toc73515326" w:history="1">
            <w:r w:rsidR="00255D8B" w:rsidRPr="00A301D8">
              <w:rPr>
                <w:rStyle w:val="Hipervnculo"/>
                <w:noProof/>
              </w:rPr>
              <w:t>Anexo 1.- Índice de detección de deporte idóneo de acuerdo con el somatotipo, pliegues y porcentaje graso.</w:t>
            </w:r>
            <w:r w:rsidR="00255D8B">
              <w:rPr>
                <w:noProof/>
                <w:webHidden/>
              </w:rPr>
              <w:tab/>
            </w:r>
            <w:r w:rsidR="00255D8B">
              <w:rPr>
                <w:noProof/>
                <w:webHidden/>
              </w:rPr>
              <w:fldChar w:fldCharType="begin"/>
            </w:r>
            <w:r w:rsidR="00255D8B">
              <w:rPr>
                <w:noProof/>
                <w:webHidden/>
              </w:rPr>
              <w:instrText xml:space="preserve"> PAGEREF _Toc73515326 \h </w:instrText>
            </w:r>
            <w:r w:rsidR="00255D8B">
              <w:rPr>
                <w:noProof/>
                <w:webHidden/>
              </w:rPr>
            </w:r>
            <w:r w:rsidR="00255D8B">
              <w:rPr>
                <w:noProof/>
                <w:webHidden/>
              </w:rPr>
              <w:fldChar w:fldCharType="separate"/>
            </w:r>
            <w:r w:rsidR="00973031">
              <w:rPr>
                <w:noProof/>
                <w:webHidden/>
              </w:rPr>
              <w:t>29</w:t>
            </w:r>
            <w:r w:rsidR="00255D8B">
              <w:rPr>
                <w:noProof/>
                <w:webHidden/>
              </w:rPr>
              <w:fldChar w:fldCharType="end"/>
            </w:r>
          </w:hyperlink>
        </w:p>
        <w:p w14:paraId="6E69156C" w14:textId="0ACF39C7" w:rsidR="00255D8B" w:rsidRDefault="000617CF">
          <w:pPr>
            <w:pStyle w:val="TDC2"/>
            <w:tabs>
              <w:tab w:val="right" w:leader="dot" w:pos="9019"/>
            </w:tabs>
            <w:rPr>
              <w:rFonts w:asciiTheme="minorHAnsi" w:eastAsiaTheme="minorEastAsia" w:hAnsiTheme="minorHAnsi" w:cstheme="minorBidi"/>
              <w:noProof/>
              <w:sz w:val="22"/>
            </w:rPr>
          </w:pPr>
          <w:hyperlink w:anchor="_Toc73515327" w:history="1">
            <w:r w:rsidR="00255D8B" w:rsidRPr="00A301D8">
              <w:rPr>
                <w:rStyle w:val="Hipervnculo"/>
                <w:noProof/>
                <w:lang w:val="pt-BR"/>
              </w:rPr>
              <w:t xml:space="preserve">Anexo 2- </w:t>
            </w:r>
            <w:r w:rsidR="00255D8B" w:rsidRPr="00A301D8">
              <w:rPr>
                <w:rStyle w:val="Hipervnculo"/>
                <w:rFonts w:eastAsia="Times New Roman"/>
                <w:bCs/>
                <w:noProof/>
                <w:lang w:val="pt-BR"/>
              </w:rPr>
              <w:t>Protocolo antropométrico médico-deportivo</w:t>
            </w:r>
            <w:r w:rsidR="00255D8B">
              <w:rPr>
                <w:noProof/>
                <w:webHidden/>
              </w:rPr>
              <w:tab/>
            </w:r>
            <w:r w:rsidR="00255D8B">
              <w:rPr>
                <w:noProof/>
                <w:webHidden/>
              </w:rPr>
              <w:fldChar w:fldCharType="begin"/>
            </w:r>
            <w:r w:rsidR="00255D8B">
              <w:rPr>
                <w:noProof/>
                <w:webHidden/>
              </w:rPr>
              <w:instrText xml:space="preserve"> PAGEREF _Toc73515327 \h </w:instrText>
            </w:r>
            <w:r w:rsidR="00255D8B">
              <w:rPr>
                <w:noProof/>
                <w:webHidden/>
              </w:rPr>
            </w:r>
            <w:r w:rsidR="00255D8B">
              <w:rPr>
                <w:noProof/>
                <w:webHidden/>
              </w:rPr>
              <w:fldChar w:fldCharType="separate"/>
            </w:r>
            <w:r w:rsidR="00973031">
              <w:rPr>
                <w:noProof/>
                <w:webHidden/>
              </w:rPr>
              <w:t>35</w:t>
            </w:r>
            <w:r w:rsidR="00255D8B">
              <w:rPr>
                <w:noProof/>
                <w:webHidden/>
              </w:rPr>
              <w:fldChar w:fldCharType="end"/>
            </w:r>
          </w:hyperlink>
        </w:p>
        <w:p w14:paraId="5067D53B" w14:textId="4CDB09F1" w:rsidR="00255D8B" w:rsidRDefault="000617CF">
          <w:pPr>
            <w:pStyle w:val="TDC2"/>
            <w:tabs>
              <w:tab w:val="right" w:leader="dot" w:pos="9019"/>
            </w:tabs>
            <w:rPr>
              <w:rFonts w:asciiTheme="minorHAnsi" w:eastAsiaTheme="minorEastAsia" w:hAnsiTheme="minorHAnsi" w:cstheme="minorBidi"/>
              <w:noProof/>
              <w:sz w:val="22"/>
            </w:rPr>
          </w:pPr>
          <w:hyperlink w:anchor="_Toc73515328" w:history="1">
            <w:r w:rsidR="00255D8B" w:rsidRPr="00A301D8">
              <w:rPr>
                <w:rStyle w:val="Hipervnculo"/>
                <w:noProof/>
                <w:lang w:val="pt-BR"/>
              </w:rPr>
              <w:t>Anexo 3.-I</w:t>
            </w:r>
            <w:r w:rsidR="00255D8B" w:rsidRPr="00A301D8">
              <w:rPr>
                <w:rStyle w:val="Hipervnculo"/>
                <w:rFonts w:eastAsia="Times New Roman"/>
                <w:bCs/>
                <w:noProof/>
                <w:lang w:val="pt-BR"/>
              </w:rPr>
              <w:t>nforme antropométrico médico-deportivo</w:t>
            </w:r>
            <w:r w:rsidR="00255D8B">
              <w:rPr>
                <w:noProof/>
                <w:webHidden/>
              </w:rPr>
              <w:tab/>
            </w:r>
            <w:r w:rsidR="00255D8B">
              <w:rPr>
                <w:noProof/>
                <w:webHidden/>
              </w:rPr>
              <w:fldChar w:fldCharType="begin"/>
            </w:r>
            <w:r w:rsidR="00255D8B">
              <w:rPr>
                <w:noProof/>
                <w:webHidden/>
              </w:rPr>
              <w:instrText xml:space="preserve"> PAGEREF _Toc73515328 \h </w:instrText>
            </w:r>
            <w:r w:rsidR="00255D8B">
              <w:rPr>
                <w:noProof/>
                <w:webHidden/>
              </w:rPr>
            </w:r>
            <w:r w:rsidR="00255D8B">
              <w:rPr>
                <w:noProof/>
                <w:webHidden/>
              </w:rPr>
              <w:fldChar w:fldCharType="separate"/>
            </w:r>
            <w:r w:rsidR="00973031">
              <w:rPr>
                <w:noProof/>
                <w:webHidden/>
              </w:rPr>
              <w:t>38</w:t>
            </w:r>
            <w:r w:rsidR="00255D8B">
              <w:rPr>
                <w:noProof/>
                <w:webHidden/>
              </w:rPr>
              <w:fldChar w:fldCharType="end"/>
            </w:r>
          </w:hyperlink>
        </w:p>
        <w:p w14:paraId="3A6C2228" w14:textId="05231A85" w:rsidR="00255D8B" w:rsidRDefault="000617CF">
          <w:pPr>
            <w:pStyle w:val="TDC2"/>
            <w:tabs>
              <w:tab w:val="right" w:leader="dot" w:pos="9019"/>
            </w:tabs>
            <w:rPr>
              <w:rFonts w:asciiTheme="minorHAnsi" w:eastAsiaTheme="minorEastAsia" w:hAnsiTheme="minorHAnsi" w:cstheme="minorBidi"/>
              <w:noProof/>
              <w:sz w:val="22"/>
            </w:rPr>
          </w:pPr>
          <w:hyperlink w:anchor="_Toc73515329" w:history="1">
            <w:r w:rsidR="00255D8B" w:rsidRPr="00A301D8">
              <w:rPr>
                <w:rStyle w:val="Hipervnculo"/>
                <w:noProof/>
              </w:rPr>
              <w:t>Anexo 4.- Ecuaciones e índices antropométricos y nutricionales</w:t>
            </w:r>
            <w:r w:rsidR="00255D8B">
              <w:rPr>
                <w:noProof/>
                <w:webHidden/>
              </w:rPr>
              <w:tab/>
            </w:r>
            <w:r w:rsidR="00255D8B">
              <w:rPr>
                <w:noProof/>
                <w:webHidden/>
              </w:rPr>
              <w:fldChar w:fldCharType="begin"/>
            </w:r>
            <w:r w:rsidR="00255D8B">
              <w:rPr>
                <w:noProof/>
                <w:webHidden/>
              </w:rPr>
              <w:instrText xml:space="preserve"> PAGEREF _Toc73515329 \h </w:instrText>
            </w:r>
            <w:r w:rsidR="00255D8B">
              <w:rPr>
                <w:noProof/>
                <w:webHidden/>
              </w:rPr>
            </w:r>
            <w:r w:rsidR="00255D8B">
              <w:rPr>
                <w:noProof/>
                <w:webHidden/>
              </w:rPr>
              <w:fldChar w:fldCharType="separate"/>
            </w:r>
            <w:r w:rsidR="00973031">
              <w:rPr>
                <w:noProof/>
                <w:webHidden/>
              </w:rPr>
              <w:t>41</w:t>
            </w:r>
            <w:r w:rsidR="00255D8B">
              <w:rPr>
                <w:noProof/>
                <w:webHidden/>
              </w:rPr>
              <w:fldChar w:fldCharType="end"/>
            </w:r>
          </w:hyperlink>
        </w:p>
        <w:p w14:paraId="52532F3B" w14:textId="61673DAF" w:rsidR="000378BF" w:rsidRDefault="00380673" w:rsidP="0098577E">
          <w:pPr>
            <w:pStyle w:val="TDC3"/>
            <w:rPr>
              <w:b/>
              <w:bCs/>
              <w:lang w:val="es-ES"/>
            </w:rPr>
          </w:pPr>
          <w:r>
            <w:rPr>
              <w:b/>
              <w:lang w:val="es-ES"/>
            </w:rPr>
            <w:fldChar w:fldCharType="end"/>
          </w:r>
        </w:p>
      </w:sdtContent>
    </w:sdt>
    <w:p w14:paraId="4E3CA1F4" w14:textId="51ECBF14" w:rsidR="000378BF" w:rsidRDefault="000378BF">
      <w:pPr>
        <w:rPr>
          <w:b/>
          <w:bCs/>
          <w:lang w:val="es-ES"/>
        </w:rPr>
      </w:pPr>
    </w:p>
    <w:p w14:paraId="026B361D" w14:textId="60243A29" w:rsidR="00255D8B" w:rsidRPr="00255D8B" w:rsidRDefault="00255D8B">
      <w:pPr>
        <w:rPr>
          <w:b/>
          <w:bCs/>
          <w:sz w:val="28"/>
          <w:szCs w:val="24"/>
          <w:lang w:val="es-ES"/>
        </w:rPr>
      </w:pPr>
      <w:r w:rsidRPr="00255D8B">
        <w:rPr>
          <w:b/>
          <w:bCs/>
          <w:sz w:val="28"/>
          <w:szCs w:val="24"/>
          <w:lang w:val="es-ES"/>
        </w:rPr>
        <w:t>Índice de Tablas</w:t>
      </w:r>
    </w:p>
    <w:p w14:paraId="6DFE233D" w14:textId="3028FF9B" w:rsidR="00255D8B" w:rsidRDefault="00255D8B">
      <w:pPr>
        <w:pStyle w:val="Tabladeilustraciones"/>
        <w:tabs>
          <w:tab w:val="right" w:leader="dot" w:pos="9019"/>
        </w:tabs>
        <w:rPr>
          <w:rFonts w:asciiTheme="minorHAnsi" w:eastAsiaTheme="minorEastAsia" w:hAnsiTheme="minorHAnsi" w:cstheme="minorBidi"/>
          <w:noProof/>
          <w:sz w:val="22"/>
        </w:rPr>
      </w:pPr>
      <w:r>
        <w:rPr>
          <w:b/>
          <w:bCs/>
          <w:lang w:val="es-ES"/>
        </w:rPr>
        <w:fldChar w:fldCharType="begin"/>
      </w:r>
      <w:r>
        <w:rPr>
          <w:b/>
          <w:bCs/>
          <w:lang w:val="es-ES"/>
        </w:rPr>
        <w:instrText xml:space="preserve"> TOC \h \z \c "Tabla" </w:instrText>
      </w:r>
      <w:r>
        <w:rPr>
          <w:b/>
          <w:bCs/>
          <w:lang w:val="es-ES"/>
        </w:rPr>
        <w:fldChar w:fldCharType="separate"/>
      </w:r>
      <w:hyperlink w:anchor="_Toc73515279" w:history="1">
        <w:r w:rsidRPr="007A2966">
          <w:rPr>
            <w:rStyle w:val="Hipervnculo"/>
            <w:noProof/>
          </w:rPr>
          <w:t>Tabla 1Descripción de requerimientos</w:t>
        </w:r>
        <w:r>
          <w:rPr>
            <w:noProof/>
            <w:webHidden/>
          </w:rPr>
          <w:tab/>
        </w:r>
        <w:r>
          <w:rPr>
            <w:noProof/>
            <w:webHidden/>
          </w:rPr>
          <w:fldChar w:fldCharType="begin"/>
        </w:r>
        <w:r>
          <w:rPr>
            <w:noProof/>
            <w:webHidden/>
          </w:rPr>
          <w:instrText xml:space="preserve"> PAGEREF _Toc73515279 \h </w:instrText>
        </w:r>
        <w:r>
          <w:rPr>
            <w:noProof/>
            <w:webHidden/>
          </w:rPr>
        </w:r>
        <w:r>
          <w:rPr>
            <w:noProof/>
            <w:webHidden/>
          </w:rPr>
          <w:fldChar w:fldCharType="separate"/>
        </w:r>
        <w:r w:rsidR="00973031">
          <w:rPr>
            <w:noProof/>
            <w:webHidden/>
          </w:rPr>
          <w:t>17</w:t>
        </w:r>
        <w:r>
          <w:rPr>
            <w:noProof/>
            <w:webHidden/>
          </w:rPr>
          <w:fldChar w:fldCharType="end"/>
        </w:r>
      </w:hyperlink>
    </w:p>
    <w:p w14:paraId="499AC5EF" w14:textId="249F40C0"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0" w:history="1">
        <w:r w:rsidR="00255D8B" w:rsidRPr="007A2966">
          <w:rPr>
            <w:rStyle w:val="Hipervnculo"/>
            <w:noProof/>
          </w:rPr>
          <w:t>Tabla 2 RF1 Reconocer el cuerpo humano</w:t>
        </w:r>
        <w:r w:rsidR="00255D8B">
          <w:rPr>
            <w:noProof/>
            <w:webHidden/>
          </w:rPr>
          <w:tab/>
        </w:r>
        <w:r w:rsidR="00255D8B">
          <w:rPr>
            <w:noProof/>
            <w:webHidden/>
          </w:rPr>
          <w:fldChar w:fldCharType="begin"/>
        </w:r>
        <w:r w:rsidR="00255D8B">
          <w:rPr>
            <w:noProof/>
            <w:webHidden/>
          </w:rPr>
          <w:instrText xml:space="preserve"> PAGEREF _Toc73515280 \h </w:instrText>
        </w:r>
        <w:r w:rsidR="00255D8B">
          <w:rPr>
            <w:noProof/>
            <w:webHidden/>
          </w:rPr>
        </w:r>
        <w:r w:rsidR="00255D8B">
          <w:rPr>
            <w:noProof/>
            <w:webHidden/>
          </w:rPr>
          <w:fldChar w:fldCharType="separate"/>
        </w:r>
        <w:r w:rsidR="00973031">
          <w:rPr>
            <w:noProof/>
            <w:webHidden/>
          </w:rPr>
          <w:t>17</w:t>
        </w:r>
        <w:r w:rsidR="00255D8B">
          <w:rPr>
            <w:noProof/>
            <w:webHidden/>
          </w:rPr>
          <w:fldChar w:fldCharType="end"/>
        </w:r>
      </w:hyperlink>
    </w:p>
    <w:p w14:paraId="51A83585" w14:textId="3703799C"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1" w:history="1">
        <w:r w:rsidR="00255D8B" w:rsidRPr="007A2966">
          <w:rPr>
            <w:rStyle w:val="Hipervnculo"/>
            <w:noProof/>
          </w:rPr>
          <w:t>Tabla 3</w:t>
        </w:r>
        <w:r w:rsidR="00255D8B">
          <w:rPr>
            <w:rStyle w:val="Hipervnculo"/>
            <w:noProof/>
          </w:rPr>
          <w:t xml:space="preserve"> </w:t>
        </w:r>
        <w:r w:rsidR="00255D8B" w:rsidRPr="007A2966">
          <w:rPr>
            <w:rStyle w:val="Hipervnculo"/>
            <w:noProof/>
          </w:rPr>
          <w:t>RF2 Calcular las medidas antropométricas</w:t>
        </w:r>
        <w:r w:rsidR="00255D8B">
          <w:rPr>
            <w:noProof/>
            <w:webHidden/>
          </w:rPr>
          <w:tab/>
        </w:r>
        <w:r w:rsidR="00255D8B">
          <w:rPr>
            <w:noProof/>
            <w:webHidden/>
          </w:rPr>
          <w:fldChar w:fldCharType="begin"/>
        </w:r>
        <w:r w:rsidR="00255D8B">
          <w:rPr>
            <w:noProof/>
            <w:webHidden/>
          </w:rPr>
          <w:instrText xml:space="preserve"> PAGEREF _Toc73515281 \h </w:instrText>
        </w:r>
        <w:r w:rsidR="00255D8B">
          <w:rPr>
            <w:noProof/>
            <w:webHidden/>
          </w:rPr>
        </w:r>
        <w:r w:rsidR="00255D8B">
          <w:rPr>
            <w:noProof/>
            <w:webHidden/>
          </w:rPr>
          <w:fldChar w:fldCharType="separate"/>
        </w:r>
        <w:r w:rsidR="00973031">
          <w:rPr>
            <w:noProof/>
            <w:webHidden/>
          </w:rPr>
          <w:t>19</w:t>
        </w:r>
        <w:r w:rsidR="00255D8B">
          <w:rPr>
            <w:noProof/>
            <w:webHidden/>
          </w:rPr>
          <w:fldChar w:fldCharType="end"/>
        </w:r>
      </w:hyperlink>
    </w:p>
    <w:p w14:paraId="3D1A0509" w14:textId="60B828FA"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2" w:history="1">
        <w:r w:rsidR="00255D8B" w:rsidRPr="007A2966">
          <w:rPr>
            <w:rStyle w:val="Hipervnculo"/>
            <w:noProof/>
          </w:rPr>
          <w:t>Tabla 4</w:t>
        </w:r>
        <w:r w:rsidR="00255D8B">
          <w:rPr>
            <w:rStyle w:val="Hipervnculo"/>
            <w:noProof/>
          </w:rPr>
          <w:t xml:space="preserve"> </w:t>
        </w:r>
        <w:r w:rsidR="00255D8B" w:rsidRPr="007A2966">
          <w:rPr>
            <w:rStyle w:val="Hipervnculo"/>
            <w:noProof/>
          </w:rPr>
          <w:t>RF3 Calcular medidas de pliegues cutáneos</w:t>
        </w:r>
        <w:r w:rsidR="00255D8B">
          <w:rPr>
            <w:noProof/>
            <w:webHidden/>
          </w:rPr>
          <w:tab/>
        </w:r>
        <w:r w:rsidR="00255D8B">
          <w:rPr>
            <w:noProof/>
            <w:webHidden/>
          </w:rPr>
          <w:fldChar w:fldCharType="begin"/>
        </w:r>
        <w:r w:rsidR="00255D8B">
          <w:rPr>
            <w:noProof/>
            <w:webHidden/>
          </w:rPr>
          <w:instrText xml:space="preserve"> PAGEREF _Toc73515282 \h </w:instrText>
        </w:r>
        <w:r w:rsidR="00255D8B">
          <w:rPr>
            <w:noProof/>
            <w:webHidden/>
          </w:rPr>
        </w:r>
        <w:r w:rsidR="00255D8B">
          <w:rPr>
            <w:noProof/>
            <w:webHidden/>
          </w:rPr>
          <w:fldChar w:fldCharType="separate"/>
        </w:r>
        <w:r w:rsidR="00973031">
          <w:rPr>
            <w:noProof/>
            <w:webHidden/>
          </w:rPr>
          <w:t>21</w:t>
        </w:r>
        <w:r w:rsidR="00255D8B">
          <w:rPr>
            <w:noProof/>
            <w:webHidden/>
          </w:rPr>
          <w:fldChar w:fldCharType="end"/>
        </w:r>
      </w:hyperlink>
    </w:p>
    <w:p w14:paraId="2A3FFC51" w14:textId="33D3ECE7"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3" w:history="1">
        <w:r w:rsidR="00255D8B" w:rsidRPr="007A2966">
          <w:rPr>
            <w:rStyle w:val="Hipervnculo"/>
            <w:noProof/>
          </w:rPr>
          <w:t>Tabla 5</w:t>
        </w:r>
        <w:r w:rsidR="00255D8B">
          <w:rPr>
            <w:rStyle w:val="Hipervnculo"/>
            <w:noProof/>
          </w:rPr>
          <w:t xml:space="preserve"> </w:t>
        </w:r>
        <w:r w:rsidR="00255D8B" w:rsidRPr="007A2966">
          <w:rPr>
            <w:rStyle w:val="Hipervnculo"/>
            <w:noProof/>
          </w:rPr>
          <w:t>FR4  Enviar información desde el sistema embebido</w:t>
        </w:r>
        <w:r w:rsidR="00255D8B">
          <w:rPr>
            <w:noProof/>
            <w:webHidden/>
          </w:rPr>
          <w:tab/>
        </w:r>
        <w:r w:rsidR="00255D8B">
          <w:rPr>
            <w:noProof/>
            <w:webHidden/>
          </w:rPr>
          <w:fldChar w:fldCharType="begin"/>
        </w:r>
        <w:r w:rsidR="00255D8B">
          <w:rPr>
            <w:noProof/>
            <w:webHidden/>
          </w:rPr>
          <w:instrText xml:space="preserve"> PAGEREF _Toc73515283 \h </w:instrText>
        </w:r>
        <w:r w:rsidR="00255D8B">
          <w:rPr>
            <w:noProof/>
            <w:webHidden/>
          </w:rPr>
        </w:r>
        <w:r w:rsidR="00255D8B">
          <w:rPr>
            <w:noProof/>
            <w:webHidden/>
          </w:rPr>
          <w:fldChar w:fldCharType="separate"/>
        </w:r>
        <w:r w:rsidR="00973031">
          <w:rPr>
            <w:noProof/>
            <w:webHidden/>
          </w:rPr>
          <w:t>21</w:t>
        </w:r>
        <w:r w:rsidR="00255D8B">
          <w:rPr>
            <w:noProof/>
            <w:webHidden/>
          </w:rPr>
          <w:fldChar w:fldCharType="end"/>
        </w:r>
      </w:hyperlink>
    </w:p>
    <w:p w14:paraId="73BF854A" w14:textId="3F2BA83F"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4" w:history="1">
        <w:r w:rsidR="00255D8B" w:rsidRPr="007A2966">
          <w:rPr>
            <w:rStyle w:val="Hipervnculo"/>
            <w:noProof/>
          </w:rPr>
          <w:t>Tabla 6 RF5 Evaluar al paciente para la estimación de la composición corporal</w:t>
        </w:r>
        <w:r w:rsidR="00255D8B">
          <w:rPr>
            <w:noProof/>
            <w:webHidden/>
          </w:rPr>
          <w:tab/>
        </w:r>
        <w:r w:rsidR="00255D8B">
          <w:rPr>
            <w:noProof/>
            <w:webHidden/>
          </w:rPr>
          <w:fldChar w:fldCharType="begin"/>
        </w:r>
        <w:r w:rsidR="00255D8B">
          <w:rPr>
            <w:noProof/>
            <w:webHidden/>
          </w:rPr>
          <w:instrText xml:space="preserve"> PAGEREF _Toc73515284 \h </w:instrText>
        </w:r>
        <w:r w:rsidR="00255D8B">
          <w:rPr>
            <w:noProof/>
            <w:webHidden/>
          </w:rPr>
        </w:r>
        <w:r w:rsidR="00255D8B">
          <w:rPr>
            <w:noProof/>
            <w:webHidden/>
          </w:rPr>
          <w:fldChar w:fldCharType="separate"/>
        </w:r>
        <w:r w:rsidR="00973031">
          <w:rPr>
            <w:noProof/>
            <w:webHidden/>
          </w:rPr>
          <w:t>22</w:t>
        </w:r>
        <w:r w:rsidR="00255D8B">
          <w:rPr>
            <w:noProof/>
            <w:webHidden/>
          </w:rPr>
          <w:fldChar w:fldCharType="end"/>
        </w:r>
      </w:hyperlink>
    </w:p>
    <w:p w14:paraId="15696E3B" w14:textId="6E7550C4"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5" w:history="1">
        <w:r w:rsidR="00255D8B" w:rsidRPr="007A2966">
          <w:rPr>
            <w:rStyle w:val="Hipervnculo"/>
            <w:noProof/>
          </w:rPr>
          <w:t>Tabla 7</w:t>
        </w:r>
        <w:r w:rsidR="00255D8B">
          <w:rPr>
            <w:rStyle w:val="Hipervnculo"/>
            <w:noProof/>
          </w:rPr>
          <w:t xml:space="preserve"> </w:t>
        </w:r>
        <w:r w:rsidR="00255D8B" w:rsidRPr="007A2966">
          <w:rPr>
            <w:rStyle w:val="Hipervnculo"/>
            <w:noProof/>
          </w:rPr>
          <w:t>RF6 Representar de manera gráfica los cálculos comparativos</w:t>
        </w:r>
        <w:r w:rsidR="00255D8B">
          <w:rPr>
            <w:noProof/>
            <w:webHidden/>
          </w:rPr>
          <w:tab/>
        </w:r>
        <w:r w:rsidR="00255D8B">
          <w:rPr>
            <w:noProof/>
            <w:webHidden/>
          </w:rPr>
          <w:fldChar w:fldCharType="begin"/>
        </w:r>
        <w:r w:rsidR="00255D8B">
          <w:rPr>
            <w:noProof/>
            <w:webHidden/>
          </w:rPr>
          <w:instrText xml:space="preserve"> PAGEREF _Toc73515285 \h </w:instrText>
        </w:r>
        <w:r w:rsidR="00255D8B">
          <w:rPr>
            <w:noProof/>
            <w:webHidden/>
          </w:rPr>
        </w:r>
        <w:r w:rsidR="00255D8B">
          <w:rPr>
            <w:noProof/>
            <w:webHidden/>
          </w:rPr>
          <w:fldChar w:fldCharType="separate"/>
        </w:r>
        <w:r w:rsidR="00973031">
          <w:rPr>
            <w:noProof/>
            <w:webHidden/>
          </w:rPr>
          <w:t>22</w:t>
        </w:r>
        <w:r w:rsidR="00255D8B">
          <w:rPr>
            <w:noProof/>
            <w:webHidden/>
          </w:rPr>
          <w:fldChar w:fldCharType="end"/>
        </w:r>
      </w:hyperlink>
    </w:p>
    <w:p w14:paraId="08B69B23" w14:textId="45AD89CF"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6" w:history="1">
        <w:r w:rsidR="00255D8B" w:rsidRPr="007A2966">
          <w:rPr>
            <w:rStyle w:val="Hipervnculo"/>
            <w:noProof/>
          </w:rPr>
          <w:t>Tabla 8 FR7 Sugerir el deporte idóneo de acuerdo con la función corporal</w:t>
        </w:r>
        <w:r w:rsidR="00255D8B">
          <w:rPr>
            <w:noProof/>
            <w:webHidden/>
          </w:rPr>
          <w:tab/>
        </w:r>
        <w:r w:rsidR="00255D8B">
          <w:rPr>
            <w:noProof/>
            <w:webHidden/>
          </w:rPr>
          <w:fldChar w:fldCharType="begin"/>
        </w:r>
        <w:r w:rsidR="00255D8B">
          <w:rPr>
            <w:noProof/>
            <w:webHidden/>
          </w:rPr>
          <w:instrText xml:space="preserve"> PAGEREF _Toc73515286 \h </w:instrText>
        </w:r>
        <w:r w:rsidR="00255D8B">
          <w:rPr>
            <w:noProof/>
            <w:webHidden/>
          </w:rPr>
        </w:r>
        <w:r w:rsidR="00255D8B">
          <w:rPr>
            <w:noProof/>
            <w:webHidden/>
          </w:rPr>
          <w:fldChar w:fldCharType="separate"/>
        </w:r>
        <w:r w:rsidR="00973031">
          <w:rPr>
            <w:noProof/>
            <w:webHidden/>
          </w:rPr>
          <w:t>23</w:t>
        </w:r>
        <w:r w:rsidR="00255D8B">
          <w:rPr>
            <w:noProof/>
            <w:webHidden/>
          </w:rPr>
          <w:fldChar w:fldCharType="end"/>
        </w:r>
      </w:hyperlink>
    </w:p>
    <w:p w14:paraId="606A4F0D" w14:textId="04F72268"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7" w:history="1">
        <w:r w:rsidR="00255D8B" w:rsidRPr="007A2966">
          <w:rPr>
            <w:rStyle w:val="Hipervnculo"/>
            <w:noProof/>
          </w:rPr>
          <w:t>Tabla 9</w:t>
        </w:r>
        <w:r w:rsidR="00255D8B">
          <w:rPr>
            <w:rStyle w:val="Hipervnculo"/>
            <w:noProof/>
          </w:rPr>
          <w:t xml:space="preserve"> </w:t>
        </w:r>
        <w:r w:rsidR="00255D8B" w:rsidRPr="007A2966">
          <w:rPr>
            <w:rStyle w:val="Hipervnculo"/>
            <w:noProof/>
          </w:rPr>
          <w:t>RF8 Generar la somatocarta del paciente</w:t>
        </w:r>
        <w:r w:rsidR="00255D8B">
          <w:rPr>
            <w:noProof/>
            <w:webHidden/>
          </w:rPr>
          <w:tab/>
        </w:r>
        <w:r w:rsidR="00255D8B">
          <w:rPr>
            <w:noProof/>
            <w:webHidden/>
          </w:rPr>
          <w:fldChar w:fldCharType="begin"/>
        </w:r>
        <w:r w:rsidR="00255D8B">
          <w:rPr>
            <w:noProof/>
            <w:webHidden/>
          </w:rPr>
          <w:instrText xml:space="preserve"> PAGEREF _Toc73515287 \h </w:instrText>
        </w:r>
        <w:r w:rsidR="00255D8B">
          <w:rPr>
            <w:noProof/>
            <w:webHidden/>
          </w:rPr>
        </w:r>
        <w:r w:rsidR="00255D8B">
          <w:rPr>
            <w:noProof/>
            <w:webHidden/>
          </w:rPr>
          <w:fldChar w:fldCharType="separate"/>
        </w:r>
        <w:r w:rsidR="00973031">
          <w:rPr>
            <w:noProof/>
            <w:webHidden/>
          </w:rPr>
          <w:t>23</w:t>
        </w:r>
        <w:r w:rsidR="00255D8B">
          <w:rPr>
            <w:noProof/>
            <w:webHidden/>
          </w:rPr>
          <w:fldChar w:fldCharType="end"/>
        </w:r>
      </w:hyperlink>
    </w:p>
    <w:p w14:paraId="69678E8C" w14:textId="603FC22C"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8" w:history="1">
        <w:r w:rsidR="00255D8B" w:rsidRPr="007A2966">
          <w:rPr>
            <w:rStyle w:val="Hipervnculo"/>
            <w:noProof/>
          </w:rPr>
          <w:t>Tabla 10 RF9 Administrar el historial clínico del paciente</w:t>
        </w:r>
        <w:r w:rsidR="00255D8B">
          <w:rPr>
            <w:noProof/>
            <w:webHidden/>
          </w:rPr>
          <w:tab/>
        </w:r>
        <w:r w:rsidR="00255D8B">
          <w:rPr>
            <w:noProof/>
            <w:webHidden/>
          </w:rPr>
          <w:fldChar w:fldCharType="begin"/>
        </w:r>
        <w:r w:rsidR="00255D8B">
          <w:rPr>
            <w:noProof/>
            <w:webHidden/>
          </w:rPr>
          <w:instrText xml:space="preserve"> PAGEREF _Toc73515288 \h </w:instrText>
        </w:r>
        <w:r w:rsidR="00255D8B">
          <w:rPr>
            <w:noProof/>
            <w:webHidden/>
          </w:rPr>
        </w:r>
        <w:r w:rsidR="00255D8B">
          <w:rPr>
            <w:noProof/>
            <w:webHidden/>
          </w:rPr>
          <w:fldChar w:fldCharType="separate"/>
        </w:r>
        <w:r w:rsidR="00973031">
          <w:rPr>
            <w:noProof/>
            <w:webHidden/>
          </w:rPr>
          <w:t>25</w:t>
        </w:r>
        <w:r w:rsidR="00255D8B">
          <w:rPr>
            <w:noProof/>
            <w:webHidden/>
          </w:rPr>
          <w:fldChar w:fldCharType="end"/>
        </w:r>
      </w:hyperlink>
    </w:p>
    <w:p w14:paraId="44D46F1F" w14:textId="37F25C50"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89" w:history="1">
        <w:r w:rsidR="00255D8B" w:rsidRPr="007A2966">
          <w:rPr>
            <w:rStyle w:val="Hipervnculo"/>
            <w:noProof/>
          </w:rPr>
          <w:t>Tabla 11 NFR1 Tiempo de ejecución</w:t>
        </w:r>
        <w:r w:rsidR="00255D8B">
          <w:rPr>
            <w:noProof/>
            <w:webHidden/>
          </w:rPr>
          <w:tab/>
        </w:r>
        <w:r w:rsidR="00255D8B">
          <w:rPr>
            <w:noProof/>
            <w:webHidden/>
          </w:rPr>
          <w:fldChar w:fldCharType="begin"/>
        </w:r>
        <w:r w:rsidR="00255D8B">
          <w:rPr>
            <w:noProof/>
            <w:webHidden/>
          </w:rPr>
          <w:instrText xml:space="preserve"> PAGEREF _Toc73515289 \h </w:instrText>
        </w:r>
        <w:r w:rsidR="00255D8B">
          <w:rPr>
            <w:noProof/>
            <w:webHidden/>
          </w:rPr>
        </w:r>
        <w:r w:rsidR="00255D8B">
          <w:rPr>
            <w:noProof/>
            <w:webHidden/>
          </w:rPr>
          <w:fldChar w:fldCharType="separate"/>
        </w:r>
        <w:r w:rsidR="00973031">
          <w:rPr>
            <w:noProof/>
            <w:webHidden/>
          </w:rPr>
          <w:t>25</w:t>
        </w:r>
        <w:r w:rsidR="00255D8B">
          <w:rPr>
            <w:noProof/>
            <w:webHidden/>
          </w:rPr>
          <w:fldChar w:fldCharType="end"/>
        </w:r>
      </w:hyperlink>
    </w:p>
    <w:p w14:paraId="24B7BF12" w14:textId="2351BC88"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90" w:history="1">
        <w:r w:rsidR="00255D8B" w:rsidRPr="007A2966">
          <w:rPr>
            <w:rStyle w:val="Hipervnculo"/>
            <w:noProof/>
          </w:rPr>
          <w:t>Tabla 12 NFR2 Almacenamiento de los datos obtenidos</w:t>
        </w:r>
        <w:r w:rsidR="00255D8B">
          <w:rPr>
            <w:noProof/>
            <w:webHidden/>
          </w:rPr>
          <w:tab/>
        </w:r>
        <w:r w:rsidR="00255D8B">
          <w:rPr>
            <w:noProof/>
            <w:webHidden/>
          </w:rPr>
          <w:fldChar w:fldCharType="begin"/>
        </w:r>
        <w:r w:rsidR="00255D8B">
          <w:rPr>
            <w:noProof/>
            <w:webHidden/>
          </w:rPr>
          <w:instrText xml:space="preserve"> PAGEREF _Toc73515290 \h </w:instrText>
        </w:r>
        <w:r w:rsidR="00255D8B">
          <w:rPr>
            <w:noProof/>
            <w:webHidden/>
          </w:rPr>
        </w:r>
        <w:r w:rsidR="00255D8B">
          <w:rPr>
            <w:noProof/>
            <w:webHidden/>
          </w:rPr>
          <w:fldChar w:fldCharType="separate"/>
        </w:r>
        <w:r w:rsidR="00973031">
          <w:rPr>
            <w:noProof/>
            <w:webHidden/>
          </w:rPr>
          <w:t>26</w:t>
        </w:r>
        <w:r w:rsidR="00255D8B">
          <w:rPr>
            <w:noProof/>
            <w:webHidden/>
          </w:rPr>
          <w:fldChar w:fldCharType="end"/>
        </w:r>
      </w:hyperlink>
    </w:p>
    <w:p w14:paraId="3829E1F7" w14:textId="36EFA698"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91" w:history="1">
        <w:r w:rsidR="00255D8B" w:rsidRPr="007A2966">
          <w:rPr>
            <w:rStyle w:val="Hipervnculo"/>
            <w:noProof/>
          </w:rPr>
          <w:t>Tabla 13 NFR3 Respaldo de información en la nube</w:t>
        </w:r>
        <w:r w:rsidR="00255D8B">
          <w:rPr>
            <w:noProof/>
            <w:webHidden/>
          </w:rPr>
          <w:tab/>
        </w:r>
        <w:r w:rsidR="00255D8B">
          <w:rPr>
            <w:noProof/>
            <w:webHidden/>
          </w:rPr>
          <w:fldChar w:fldCharType="begin"/>
        </w:r>
        <w:r w:rsidR="00255D8B">
          <w:rPr>
            <w:noProof/>
            <w:webHidden/>
          </w:rPr>
          <w:instrText xml:space="preserve"> PAGEREF _Toc73515291 \h </w:instrText>
        </w:r>
        <w:r w:rsidR="00255D8B">
          <w:rPr>
            <w:noProof/>
            <w:webHidden/>
          </w:rPr>
        </w:r>
        <w:r w:rsidR="00255D8B">
          <w:rPr>
            <w:noProof/>
            <w:webHidden/>
          </w:rPr>
          <w:fldChar w:fldCharType="separate"/>
        </w:r>
        <w:r w:rsidR="00973031">
          <w:rPr>
            <w:noProof/>
            <w:webHidden/>
          </w:rPr>
          <w:t>26</w:t>
        </w:r>
        <w:r w:rsidR="00255D8B">
          <w:rPr>
            <w:noProof/>
            <w:webHidden/>
          </w:rPr>
          <w:fldChar w:fldCharType="end"/>
        </w:r>
      </w:hyperlink>
    </w:p>
    <w:p w14:paraId="39CEA50F" w14:textId="26F1EE6A"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92" w:history="1">
        <w:r w:rsidR="00255D8B" w:rsidRPr="007A2966">
          <w:rPr>
            <w:rStyle w:val="Hipervnculo"/>
            <w:noProof/>
          </w:rPr>
          <w:t>Tabla 14 NFR4 Restauración de información desde la nube</w:t>
        </w:r>
        <w:r w:rsidR="00255D8B">
          <w:rPr>
            <w:noProof/>
            <w:webHidden/>
          </w:rPr>
          <w:tab/>
        </w:r>
        <w:r w:rsidR="00255D8B">
          <w:rPr>
            <w:noProof/>
            <w:webHidden/>
          </w:rPr>
          <w:fldChar w:fldCharType="begin"/>
        </w:r>
        <w:r w:rsidR="00255D8B">
          <w:rPr>
            <w:noProof/>
            <w:webHidden/>
          </w:rPr>
          <w:instrText xml:space="preserve"> PAGEREF _Toc73515292 \h </w:instrText>
        </w:r>
        <w:r w:rsidR="00255D8B">
          <w:rPr>
            <w:noProof/>
            <w:webHidden/>
          </w:rPr>
        </w:r>
        <w:r w:rsidR="00255D8B">
          <w:rPr>
            <w:noProof/>
            <w:webHidden/>
          </w:rPr>
          <w:fldChar w:fldCharType="separate"/>
        </w:r>
        <w:r w:rsidR="00973031">
          <w:rPr>
            <w:noProof/>
            <w:webHidden/>
          </w:rPr>
          <w:t>27</w:t>
        </w:r>
        <w:r w:rsidR="00255D8B">
          <w:rPr>
            <w:noProof/>
            <w:webHidden/>
          </w:rPr>
          <w:fldChar w:fldCharType="end"/>
        </w:r>
      </w:hyperlink>
    </w:p>
    <w:p w14:paraId="479F129B" w14:textId="76062C96" w:rsidR="00255D8B" w:rsidRDefault="000617CF">
      <w:pPr>
        <w:pStyle w:val="Tabladeilustraciones"/>
        <w:tabs>
          <w:tab w:val="right" w:leader="dot" w:pos="9019"/>
        </w:tabs>
        <w:rPr>
          <w:rFonts w:asciiTheme="minorHAnsi" w:eastAsiaTheme="minorEastAsia" w:hAnsiTheme="minorHAnsi" w:cstheme="minorBidi"/>
          <w:noProof/>
          <w:sz w:val="22"/>
        </w:rPr>
      </w:pPr>
      <w:hyperlink w:anchor="_Toc73515293" w:history="1">
        <w:r w:rsidR="00255D8B" w:rsidRPr="007A2966">
          <w:rPr>
            <w:rStyle w:val="Hipervnculo"/>
            <w:noProof/>
          </w:rPr>
          <w:t>Tabla 15 NFR5 Selección de las ecuaciones para el cálculo</w:t>
        </w:r>
        <w:r w:rsidR="00255D8B">
          <w:rPr>
            <w:noProof/>
            <w:webHidden/>
          </w:rPr>
          <w:tab/>
        </w:r>
        <w:r w:rsidR="00255D8B">
          <w:rPr>
            <w:noProof/>
            <w:webHidden/>
          </w:rPr>
          <w:fldChar w:fldCharType="begin"/>
        </w:r>
        <w:r w:rsidR="00255D8B">
          <w:rPr>
            <w:noProof/>
            <w:webHidden/>
          </w:rPr>
          <w:instrText xml:space="preserve"> PAGEREF _Toc73515293 \h </w:instrText>
        </w:r>
        <w:r w:rsidR="00255D8B">
          <w:rPr>
            <w:noProof/>
            <w:webHidden/>
          </w:rPr>
        </w:r>
        <w:r w:rsidR="00255D8B">
          <w:rPr>
            <w:noProof/>
            <w:webHidden/>
          </w:rPr>
          <w:fldChar w:fldCharType="separate"/>
        </w:r>
        <w:r w:rsidR="00973031">
          <w:rPr>
            <w:noProof/>
            <w:webHidden/>
          </w:rPr>
          <w:t>27</w:t>
        </w:r>
        <w:r w:rsidR="00255D8B">
          <w:rPr>
            <w:noProof/>
            <w:webHidden/>
          </w:rPr>
          <w:fldChar w:fldCharType="end"/>
        </w:r>
      </w:hyperlink>
    </w:p>
    <w:p w14:paraId="68D83346" w14:textId="3C999C33" w:rsidR="00255D8B" w:rsidRDefault="00255D8B">
      <w:pPr>
        <w:rPr>
          <w:b/>
          <w:bCs/>
          <w:lang w:val="es-ES"/>
        </w:rPr>
      </w:pPr>
      <w:r>
        <w:rPr>
          <w:b/>
          <w:bCs/>
          <w:lang w:val="es-ES"/>
        </w:rPr>
        <w:fldChar w:fldCharType="end"/>
      </w:r>
    </w:p>
    <w:p w14:paraId="5C7BFD3B" w14:textId="77777777" w:rsidR="00255D8B" w:rsidRDefault="00255D8B">
      <w:pPr>
        <w:rPr>
          <w:b/>
          <w:bCs/>
          <w:lang w:val="es-ES"/>
        </w:rPr>
      </w:pPr>
      <w:r>
        <w:rPr>
          <w:b/>
          <w:bCs/>
          <w:lang w:val="es-ES"/>
        </w:rPr>
        <w:br w:type="page"/>
      </w:r>
    </w:p>
    <w:p w14:paraId="00000042" w14:textId="5B8236A8" w:rsidR="00B96DA5" w:rsidRPr="00196243" w:rsidRDefault="005016A0" w:rsidP="00293FA9">
      <w:pPr>
        <w:pStyle w:val="Titulo1"/>
        <w:rPr>
          <w:b w:val="0"/>
          <w:sz w:val="22"/>
          <w:szCs w:val="22"/>
        </w:rPr>
      </w:pPr>
      <w:bookmarkStart w:id="1" w:name="_Toc73515294"/>
      <w:r w:rsidRPr="00196243">
        <w:lastRenderedPageBreak/>
        <w:t>Control de cambios</w:t>
      </w:r>
      <w:bookmarkEnd w:id="1"/>
      <w:r w:rsidRPr="00196243">
        <w:t xml:space="preserve"> </w:t>
      </w:r>
    </w:p>
    <w:p w14:paraId="00000043" w14:textId="47C7FE0B" w:rsidR="00B96DA5" w:rsidRDefault="005016A0" w:rsidP="002D0D0D">
      <w:pPr>
        <w:spacing w:before="240" w:after="21" w:line="360" w:lineRule="auto"/>
        <w:ind w:right="201"/>
        <w:jc w:val="both"/>
      </w:pPr>
      <w:r>
        <w:t xml:space="preserve">Registro del control de cambios en el documento SRS del </w:t>
      </w:r>
      <w:r w:rsidR="0080124B" w:rsidRPr="0080124B">
        <w:t>Sistema para el cálculo de medidas antropométricas basado en ISAK 2</w:t>
      </w:r>
      <w:r w:rsidR="0080124B">
        <w:t xml:space="preserve"> (</w:t>
      </w:r>
      <w:r w:rsidR="001B5AF8">
        <w:t>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D77B4C" w:rsidRPr="00D77B4C" w14:paraId="1F9ED4D2" w14:textId="77777777" w:rsidTr="00120CE6">
        <w:trPr>
          <w:trHeight w:val="246"/>
        </w:trPr>
        <w:tc>
          <w:tcPr>
            <w:tcW w:w="1701" w:type="dxa"/>
            <w:shd w:val="clear" w:color="auto" w:fill="990033"/>
          </w:tcPr>
          <w:p w14:paraId="00000044" w14:textId="77777777" w:rsidR="00B96DA5" w:rsidRPr="00D77B4C" w:rsidRDefault="005016A0" w:rsidP="002D0D0D">
            <w:pPr>
              <w:widowControl w:val="0"/>
              <w:jc w:val="center"/>
            </w:pPr>
            <w:r w:rsidRPr="00D77B4C">
              <w:t>No. Revisión</w:t>
            </w:r>
          </w:p>
        </w:tc>
        <w:tc>
          <w:tcPr>
            <w:tcW w:w="5741" w:type="dxa"/>
            <w:shd w:val="clear" w:color="auto" w:fill="990033"/>
          </w:tcPr>
          <w:p w14:paraId="00000045" w14:textId="77777777" w:rsidR="00B96DA5" w:rsidRPr="00D77B4C" w:rsidRDefault="005016A0" w:rsidP="002D0D0D">
            <w:pPr>
              <w:widowControl w:val="0"/>
              <w:jc w:val="center"/>
            </w:pPr>
            <w:r w:rsidRPr="00D77B4C">
              <w:t>Descripción</w:t>
            </w:r>
          </w:p>
        </w:tc>
        <w:tc>
          <w:tcPr>
            <w:tcW w:w="1468" w:type="dxa"/>
            <w:shd w:val="clear" w:color="auto" w:fill="990033"/>
          </w:tcPr>
          <w:p w14:paraId="00000046" w14:textId="3A9855B3" w:rsidR="00B96DA5" w:rsidRPr="00D77B4C" w:rsidRDefault="005016A0" w:rsidP="002D0D0D">
            <w:pPr>
              <w:widowControl w:val="0"/>
              <w:jc w:val="center"/>
            </w:pPr>
            <w:r w:rsidRPr="00D77B4C">
              <w:t xml:space="preserve">Fecha </w:t>
            </w:r>
          </w:p>
        </w:tc>
        <w:tc>
          <w:tcPr>
            <w:tcW w:w="1335" w:type="dxa"/>
            <w:shd w:val="clear" w:color="auto" w:fill="990033"/>
          </w:tcPr>
          <w:p w14:paraId="00000047" w14:textId="5C28F9B7" w:rsidR="00B96DA5" w:rsidRPr="00D77B4C" w:rsidRDefault="00722076" w:rsidP="002D0D0D">
            <w:pPr>
              <w:widowControl w:val="0"/>
              <w:jc w:val="center"/>
            </w:pPr>
            <w:r w:rsidRPr="00D77B4C">
              <w:t>Estatus</w:t>
            </w:r>
          </w:p>
        </w:tc>
      </w:tr>
      <w:tr w:rsidR="00D77B4C" w:rsidRPr="00D77B4C" w14:paraId="1DD7EF45" w14:textId="77777777" w:rsidTr="00D77B4C">
        <w:trPr>
          <w:trHeight w:val="346"/>
        </w:trPr>
        <w:tc>
          <w:tcPr>
            <w:tcW w:w="1701" w:type="dxa"/>
          </w:tcPr>
          <w:p w14:paraId="00000048" w14:textId="22161067" w:rsidR="00B96DA5" w:rsidRPr="00D77B4C" w:rsidRDefault="005016A0" w:rsidP="002D0D0D">
            <w:pPr>
              <w:widowControl w:val="0"/>
              <w:jc w:val="center"/>
            </w:pPr>
            <w:r w:rsidRPr="00D77B4C">
              <w:t>01</w:t>
            </w:r>
          </w:p>
        </w:tc>
        <w:tc>
          <w:tcPr>
            <w:tcW w:w="5741" w:type="dxa"/>
          </w:tcPr>
          <w:p w14:paraId="00000049" w14:textId="17A04F93" w:rsidR="00B96DA5" w:rsidRPr="00D77B4C" w:rsidRDefault="005016A0" w:rsidP="002D0D0D">
            <w:pPr>
              <w:widowControl w:val="0"/>
              <w:jc w:val="center"/>
            </w:pPr>
            <w:r w:rsidRPr="00D77B4C">
              <w:t xml:space="preserve">Versión inicial previa </w:t>
            </w:r>
            <w:r w:rsidR="006E5F3D" w:rsidRPr="00D77B4C">
              <w:t>a la revisión del equipo</w:t>
            </w:r>
            <w:r w:rsidRPr="00D77B4C">
              <w:t xml:space="preserve"> de </w:t>
            </w:r>
            <w:r w:rsidR="006E5F3D" w:rsidRPr="00D77B4C">
              <w:t>trabajo</w:t>
            </w:r>
          </w:p>
        </w:tc>
        <w:tc>
          <w:tcPr>
            <w:tcW w:w="1468" w:type="dxa"/>
          </w:tcPr>
          <w:p w14:paraId="0000004A" w14:textId="103EA66B" w:rsidR="00B96DA5" w:rsidRPr="00D77B4C" w:rsidRDefault="001E7FFD" w:rsidP="002D0D0D">
            <w:pPr>
              <w:widowControl w:val="0"/>
              <w:jc w:val="center"/>
            </w:pPr>
            <w:r w:rsidRPr="00D77B4C">
              <w:t>25/02/2020</w:t>
            </w:r>
          </w:p>
        </w:tc>
        <w:tc>
          <w:tcPr>
            <w:tcW w:w="1335" w:type="dxa"/>
          </w:tcPr>
          <w:p w14:paraId="0000004B" w14:textId="05BE6562" w:rsidR="00B96DA5" w:rsidRPr="00D77B4C" w:rsidRDefault="00A6593D" w:rsidP="002D0D0D">
            <w:pPr>
              <w:widowControl w:val="0"/>
              <w:jc w:val="center"/>
            </w:pPr>
            <w:r w:rsidRPr="00D77B4C">
              <w:t>Rechazado</w:t>
            </w:r>
          </w:p>
        </w:tc>
      </w:tr>
      <w:tr w:rsidR="00D77B4C" w:rsidRPr="00D77B4C" w14:paraId="6BBDCBC1" w14:textId="77777777" w:rsidTr="00D77B4C">
        <w:trPr>
          <w:trHeight w:val="670"/>
        </w:trPr>
        <w:tc>
          <w:tcPr>
            <w:tcW w:w="1701" w:type="dxa"/>
          </w:tcPr>
          <w:p w14:paraId="1BA4B967" w14:textId="40FED80C" w:rsidR="00573C2E" w:rsidRPr="00D77B4C" w:rsidRDefault="00573C2E" w:rsidP="002D0D0D">
            <w:pPr>
              <w:widowControl w:val="0"/>
              <w:jc w:val="center"/>
            </w:pPr>
            <w:r w:rsidRPr="00D77B4C">
              <w:t>02</w:t>
            </w:r>
          </w:p>
        </w:tc>
        <w:tc>
          <w:tcPr>
            <w:tcW w:w="5741" w:type="dxa"/>
          </w:tcPr>
          <w:p w14:paraId="19696FCC" w14:textId="3C3FCF17" w:rsidR="00573C2E" w:rsidRPr="00D77B4C" w:rsidRDefault="00573C2E" w:rsidP="002D0D0D">
            <w:pPr>
              <w:widowControl w:val="0"/>
              <w:jc w:val="center"/>
            </w:pPr>
            <w:r w:rsidRPr="00D77B4C">
              <w:t>Versión posterior a revisión del equipo de trabajo, modificaciones efectuadas</w:t>
            </w:r>
          </w:p>
        </w:tc>
        <w:tc>
          <w:tcPr>
            <w:tcW w:w="1468" w:type="dxa"/>
          </w:tcPr>
          <w:p w14:paraId="7CF2B49B" w14:textId="2CB451A1" w:rsidR="00573C2E" w:rsidRPr="00D77B4C" w:rsidRDefault="00573C2E" w:rsidP="002D0D0D">
            <w:pPr>
              <w:widowControl w:val="0"/>
              <w:jc w:val="center"/>
            </w:pPr>
            <w:r w:rsidRPr="00D77B4C">
              <w:t>11/03/2020</w:t>
            </w:r>
          </w:p>
        </w:tc>
        <w:tc>
          <w:tcPr>
            <w:tcW w:w="1335" w:type="dxa"/>
          </w:tcPr>
          <w:p w14:paraId="060793CD" w14:textId="033F36BB" w:rsidR="00573C2E" w:rsidRPr="00D77B4C" w:rsidRDefault="00573C2E" w:rsidP="002D0D0D">
            <w:pPr>
              <w:widowControl w:val="0"/>
              <w:jc w:val="center"/>
            </w:pPr>
            <w:r w:rsidRPr="00D77B4C">
              <w:t>Rechazado</w:t>
            </w:r>
          </w:p>
        </w:tc>
      </w:tr>
      <w:tr w:rsidR="00D77B4C" w:rsidRPr="00D77B4C" w14:paraId="02FA9813" w14:textId="77777777" w:rsidTr="00D77B4C">
        <w:trPr>
          <w:trHeight w:val="682"/>
        </w:trPr>
        <w:tc>
          <w:tcPr>
            <w:tcW w:w="1701" w:type="dxa"/>
          </w:tcPr>
          <w:p w14:paraId="048344BB" w14:textId="7F742F8E" w:rsidR="00573C2E" w:rsidRPr="00D77B4C" w:rsidRDefault="00573C2E" w:rsidP="002D0D0D">
            <w:pPr>
              <w:widowControl w:val="0"/>
              <w:jc w:val="center"/>
            </w:pPr>
            <w:r w:rsidRPr="00D77B4C">
              <w:t>03</w:t>
            </w:r>
          </w:p>
        </w:tc>
        <w:tc>
          <w:tcPr>
            <w:tcW w:w="5741" w:type="dxa"/>
          </w:tcPr>
          <w:p w14:paraId="3AF06DEF" w14:textId="7CAC4821" w:rsidR="00573C2E" w:rsidRPr="00D77B4C" w:rsidRDefault="00573C2E" w:rsidP="002D0D0D">
            <w:pPr>
              <w:widowControl w:val="0"/>
              <w:jc w:val="center"/>
            </w:pPr>
            <w:r w:rsidRPr="00D77B4C">
              <w:t>Versión posterior a segunda revisión del equipo de trabajo con modificaciones efectuadas</w:t>
            </w:r>
          </w:p>
        </w:tc>
        <w:tc>
          <w:tcPr>
            <w:tcW w:w="1468" w:type="dxa"/>
          </w:tcPr>
          <w:p w14:paraId="34B645E9" w14:textId="272CDDC9" w:rsidR="00573C2E" w:rsidRPr="00D77B4C" w:rsidRDefault="00573C2E" w:rsidP="002D0D0D">
            <w:pPr>
              <w:widowControl w:val="0"/>
              <w:jc w:val="center"/>
            </w:pPr>
            <w:r w:rsidRPr="00D77B4C">
              <w:t>3</w:t>
            </w:r>
            <w:r w:rsidR="00010DAA" w:rsidRPr="00D77B4C">
              <w:t>1</w:t>
            </w:r>
            <w:r w:rsidRPr="00D77B4C">
              <w:t>/03/2020</w:t>
            </w:r>
          </w:p>
        </w:tc>
        <w:tc>
          <w:tcPr>
            <w:tcW w:w="1335" w:type="dxa"/>
          </w:tcPr>
          <w:p w14:paraId="4FA4DE8D" w14:textId="4B378082" w:rsidR="00573C2E" w:rsidRPr="00D77B4C" w:rsidRDefault="00A14F2C" w:rsidP="002D0D0D">
            <w:pPr>
              <w:widowControl w:val="0"/>
              <w:jc w:val="center"/>
            </w:pPr>
            <w:r w:rsidRPr="00D77B4C">
              <w:t>Aprobado</w:t>
            </w:r>
          </w:p>
        </w:tc>
      </w:tr>
      <w:tr w:rsidR="00D77B4C" w:rsidRPr="00D77B4C" w14:paraId="06A43227" w14:textId="77777777" w:rsidTr="00D77B4C">
        <w:trPr>
          <w:trHeight w:val="334"/>
        </w:trPr>
        <w:tc>
          <w:tcPr>
            <w:tcW w:w="1701" w:type="dxa"/>
          </w:tcPr>
          <w:p w14:paraId="1CC39452" w14:textId="68C4EB89" w:rsidR="00595115" w:rsidRPr="00D77B4C" w:rsidRDefault="00595115" w:rsidP="002D0D0D">
            <w:pPr>
              <w:widowControl w:val="0"/>
              <w:jc w:val="center"/>
            </w:pPr>
            <w:r w:rsidRPr="00D77B4C">
              <w:t>04</w:t>
            </w:r>
          </w:p>
        </w:tc>
        <w:tc>
          <w:tcPr>
            <w:tcW w:w="5741" w:type="dxa"/>
          </w:tcPr>
          <w:p w14:paraId="161DC743" w14:textId="6C0FEE8A" w:rsidR="00595115" w:rsidRPr="00D77B4C" w:rsidRDefault="00595115" w:rsidP="002D0D0D">
            <w:pPr>
              <w:widowControl w:val="0"/>
              <w:jc w:val="center"/>
            </w:pPr>
            <w:r w:rsidRPr="00D77B4C">
              <w:t xml:space="preserve">Versión posterior a </w:t>
            </w:r>
            <w:r w:rsidR="00855253" w:rsidRPr="00D77B4C">
              <w:t>presentación al</w:t>
            </w:r>
            <w:r w:rsidRPr="00D77B4C">
              <w:t xml:space="preserve"> cliente</w:t>
            </w:r>
          </w:p>
        </w:tc>
        <w:tc>
          <w:tcPr>
            <w:tcW w:w="1468" w:type="dxa"/>
          </w:tcPr>
          <w:p w14:paraId="0F721508" w14:textId="51A9D995" w:rsidR="00595115" w:rsidRPr="00D77B4C" w:rsidRDefault="00595115" w:rsidP="002D0D0D">
            <w:pPr>
              <w:widowControl w:val="0"/>
              <w:jc w:val="center"/>
            </w:pPr>
            <w:r w:rsidRPr="00D77B4C">
              <w:t>27/0</w:t>
            </w:r>
            <w:r w:rsidR="00B84272" w:rsidRPr="00D77B4C">
              <w:t>4/2020</w:t>
            </w:r>
          </w:p>
        </w:tc>
        <w:tc>
          <w:tcPr>
            <w:tcW w:w="1335" w:type="dxa"/>
          </w:tcPr>
          <w:p w14:paraId="269D9685" w14:textId="3821E60B" w:rsidR="00595115" w:rsidRPr="00D77B4C" w:rsidRDefault="00B4552A" w:rsidP="002D0D0D">
            <w:pPr>
              <w:widowControl w:val="0"/>
              <w:jc w:val="center"/>
            </w:pPr>
            <w:r w:rsidRPr="00D77B4C">
              <w:t>Aprobado</w:t>
            </w:r>
          </w:p>
        </w:tc>
      </w:tr>
    </w:tbl>
    <w:p w14:paraId="51357550" w14:textId="26C1B45D" w:rsidR="00B96DA5" w:rsidRPr="00196243" w:rsidRDefault="005016A0" w:rsidP="00293FA9">
      <w:pPr>
        <w:pStyle w:val="Titulo1"/>
        <w:rPr>
          <w:b w:val="0"/>
          <w:sz w:val="22"/>
          <w:szCs w:val="22"/>
        </w:rPr>
      </w:pPr>
      <w:bookmarkStart w:id="2" w:name="_Toc73515295"/>
      <w:r w:rsidRPr="00196243">
        <w:t>Introducción</w:t>
      </w:r>
      <w:bookmarkEnd w:id="2"/>
      <w:r w:rsidRPr="00196243">
        <w:t xml:space="preserve"> </w:t>
      </w:r>
    </w:p>
    <w:p w14:paraId="2256095E" w14:textId="06D1E6C7" w:rsidR="00F221FD" w:rsidRPr="002022BD" w:rsidRDefault="003950C7" w:rsidP="00293FA9">
      <w:pPr>
        <w:spacing w:before="400" w:after="21" w:line="360" w:lineRule="auto"/>
        <w:jc w:val="both"/>
      </w:pPr>
      <w:r>
        <w:t>En este documento se</w:t>
      </w:r>
      <w:r w:rsidR="00C60605">
        <w:t xml:space="preserve"> </w:t>
      </w:r>
      <w:r w:rsidR="0061287D">
        <w:t>presentan las especificaciones de los requerimientos de software establecidos para</w:t>
      </w:r>
      <w:r w:rsidR="00161257">
        <w:t xml:space="preserve"> “Si</w:t>
      </w:r>
      <w:r w:rsidR="00A14ABD">
        <w:t>CMA</w:t>
      </w:r>
      <w:r w:rsidR="00161257">
        <w:t>”</w:t>
      </w:r>
      <w:r w:rsidR="00A14ABD">
        <w:t xml:space="preserve"> donde </w:t>
      </w:r>
      <w:r w:rsidR="00C71234">
        <w:t>también se da</w:t>
      </w:r>
      <w:r w:rsidR="002C6EAB">
        <w:t xml:space="preserve"> una definición del alcance </w:t>
      </w:r>
      <w:r w:rsidR="00203046">
        <w:t>y un</w:t>
      </w:r>
      <w:r w:rsidR="00742449">
        <w:t xml:space="preserve">a visión general </w:t>
      </w:r>
      <w:r w:rsidR="003C6224">
        <w:t xml:space="preserve">de todo lo incluido en este documento de especificación de requerimientos. </w:t>
      </w:r>
      <w:r w:rsidR="0025294D">
        <w:t>Así mismo se aborda</w:t>
      </w:r>
      <w:r w:rsidR="003C6224">
        <w:t xml:space="preserve"> el propósito de este documento </w:t>
      </w:r>
      <w:r w:rsidR="007022C5">
        <w:t xml:space="preserve">es </w:t>
      </w:r>
      <w:r w:rsidR="00271AE2">
        <w:t xml:space="preserve">descrito </w:t>
      </w:r>
      <w:r w:rsidR="003D6F99">
        <w:t xml:space="preserve">y </w:t>
      </w:r>
      <w:r w:rsidR="008F4659">
        <w:t xml:space="preserve">se provee una lista de </w:t>
      </w:r>
      <w:r w:rsidR="000128A8">
        <w:t>abreviaciones y definiciones.</w:t>
      </w:r>
    </w:p>
    <w:p w14:paraId="16FE98E4" w14:textId="1FE88066" w:rsidR="005B5772" w:rsidRPr="009A1927" w:rsidRDefault="005016A0" w:rsidP="00293FA9">
      <w:pPr>
        <w:pStyle w:val="Titulo2"/>
        <w:spacing w:before="400" w:after="21" w:line="360" w:lineRule="auto"/>
        <w:rPr>
          <w:szCs w:val="22"/>
        </w:rPr>
      </w:pPr>
      <w:bookmarkStart w:id="3" w:name="_Toc73515296"/>
      <w:r w:rsidRPr="00196243">
        <w:t>Propósito</w:t>
      </w:r>
      <w:bookmarkEnd w:id="3"/>
      <w:r w:rsidRPr="00196243">
        <w:t xml:space="preserve"> </w:t>
      </w:r>
    </w:p>
    <w:p w14:paraId="6B245767" w14:textId="77777777" w:rsidR="00A44F41" w:rsidRDefault="00DA560D" w:rsidP="00293FA9">
      <w:pPr>
        <w:spacing w:before="400" w:after="21" w:line="360" w:lineRule="auto"/>
        <w:ind w:firstLine="720"/>
        <w:jc w:val="both"/>
        <w:rPr>
          <w:rStyle w:val="normaltextrun"/>
          <w:color w:val="000000"/>
          <w:shd w:val="clear" w:color="auto" w:fill="FFFFFF"/>
        </w:rPr>
      </w:pPr>
      <w:r>
        <w:t xml:space="preserve">El presente documento busca definir el </w:t>
      </w:r>
      <w:r w:rsidR="00F8184F">
        <w:t>sistema</w:t>
      </w:r>
      <w:r w:rsidR="004A27D9">
        <w:t xml:space="preserve"> solicitado por la Dra. </w:t>
      </w:r>
      <w:r w:rsidR="004A27D9" w:rsidRPr="00B32557">
        <w:t>Vianey Cristina Hernández</w:t>
      </w:r>
      <w:r w:rsidR="004F29B1">
        <w:t>; el</w:t>
      </w:r>
      <w:r w:rsidR="00A805C2">
        <w:t xml:space="preserve"> objetivo </w:t>
      </w:r>
      <w:r w:rsidR="004F29B1">
        <w:t xml:space="preserve">del sistema </w:t>
      </w:r>
      <w:r w:rsidR="00A805C2">
        <w:t>es</w:t>
      </w:r>
      <w:r w:rsidR="0076297B">
        <w:t xml:space="preserve"> </w:t>
      </w:r>
      <w:r w:rsidR="00491EA3">
        <w:rPr>
          <w:rStyle w:val="normaltextrun"/>
          <w:color w:val="000000"/>
          <w:shd w:val="clear" w:color="auto" w:fill="FFFFFF"/>
        </w:rPr>
        <w:t>d</w:t>
      </w:r>
      <w:r w:rsidR="0076297B">
        <w:rPr>
          <w:rStyle w:val="normaltextrun"/>
          <w:color w:val="000000"/>
          <w:shd w:val="clear" w:color="auto" w:fill="FFFFFF"/>
        </w:rPr>
        <w:t>eterminar la composición corporal en base a las medidas de la certificación ISAK nivel 2, para conocer el estado nutricional de un paciente, así como su funcionalidad corporal</w:t>
      </w:r>
      <w:r w:rsidR="00A44F41">
        <w:rPr>
          <w:rStyle w:val="normaltextrun"/>
          <w:color w:val="000000"/>
          <w:shd w:val="clear" w:color="auto" w:fill="FFFFFF"/>
        </w:rPr>
        <w:t>.</w:t>
      </w:r>
    </w:p>
    <w:p w14:paraId="042A1C8A" w14:textId="0A97F3F1" w:rsidR="00DA560D" w:rsidRDefault="00FE41B0" w:rsidP="00293FA9">
      <w:pPr>
        <w:spacing w:before="400" w:after="21" w:line="360" w:lineRule="auto"/>
        <w:jc w:val="both"/>
      </w:pPr>
      <w:r>
        <w:t xml:space="preserve">Con la finalidad de comprender los requisitos solicitados por el cliente y la aprobación de </w:t>
      </w:r>
      <w:r w:rsidR="009615F5">
        <w:t>estos</w:t>
      </w:r>
      <w:r>
        <w:t xml:space="preserve">, </w:t>
      </w:r>
      <w:r w:rsidR="000C225C">
        <w:t xml:space="preserve">dentro del documento </w:t>
      </w:r>
      <w:r>
        <w:t xml:space="preserve">se detallan las características, interfaces y restricciones del </w:t>
      </w:r>
      <w:r w:rsidR="00383095">
        <w:t>producto</w:t>
      </w:r>
      <w:r w:rsidR="00586915">
        <w:t>. Cabe mencionar que d</w:t>
      </w:r>
      <w:r w:rsidR="00CC7CE2">
        <w:t>icho sistema</w:t>
      </w:r>
      <w:r w:rsidR="002850B9">
        <w:t xml:space="preserve"> será realizado </w:t>
      </w:r>
      <w:r w:rsidR="000C225C">
        <w:t xml:space="preserve">a lo largo de </w:t>
      </w:r>
      <w:r w:rsidR="00DD20A6">
        <w:t xml:space="preserve">las etapas </w:t>
      </w:r>
      <w:r w:rsidR="005041AB">
        <w:t xml:space="preserve">que engloban </w:t>
      </w:r>
      <w:r w:rsidR="00DD20A6">
        <w:t xml:space="preserve">las unidades de aprendizaje Trabajo </w:t>
      </w:r>
      <w:r w:rsidR="00257CBF">
        <w:t>T</w:t>
      </w:r>
      <w:r w:rsidR="00DD20A6">
        <w:t>erminal I y Trabajo Terminal II</w:t>
      </w:r>
      <w:r w:rsidR="00257CBF">
        <w:t xml:space="preserve"> de la carrera de Ingeniería en Sistemas Computacionales del Instituto Politécnico Nacional</w:t>
      </w:r>
      <w:r w:rsidR="00D0729B">
        <w:t>.</w:t>
      </w:r>
    </w:p>
    <w:p w14:paraId="7D513F23" w14:textId="66BB7A20" w:rsidR="00B96DA5" w:rsidRDefault="005016A0" w:rsidP="00293FA9">
      <w:pPr>
        <w:pStyle w:val="Titulo2"/>
        <w:spacing w:before="400" w:after="21" w:line="360" w:lineRule="auto"/>
        <w:rPr>
          <w:sz w:val="22"/>
          <w:szCs w:val="22"/>
        </w:rPr>
      </w:pPr>
      <w:bookmarkStart w:id="4" w:name="_Toc73515297"/>
      <w:r w:rsidRPr="00196243">
        <w:lastRenderedPageBreak/>
        <w:t>Alcance</w:t>
      </w:r>
      <w:bookmarkEnd w:id="4"/>
    </w:p>
    <w:p w14:paraId="7F90D992" w14:textId="5477B5ED" w:rsidR="00600FC6" w:rsidRPr="00011EB8" w:rsidRDefault="009442BF" w:rsidP="00293FA9">
      <w:pPr>
        <w:spacing w:before="400" w:after="21" w:line="360" w:lineRule="auto"/>
        <w:ind w:firstLine="360"/>
        <w:jc w:val="both"/>
        <w:rPr>
          <w:color w:val="000000"/>
        </w:rPr>
      </w:pPr>
      <w:r w:rsidRPr="00011EB8">
        <w:t xml:space="preserve">El “Sistema para el cálculo de medidas antropométricas basado en ISAK 2”, </w:t>
      </w:r>
      <w:r>
        <w:t>denominado</w:t>
      </w:r>
      <w:r w:rsidRPr="00011EB8">
        <w:t xml:space="preserve"> mediante las siglas “SiCMA”, se trata de un sistema conformado </w:t>
      </w:r>
      <w:r w:rsidRPr="00011EB8">
        <w:rPr>
          <w:color w:val="000000"/>
        </w:rPr>
        <w:t xml:space="preserve">de dos componentes: </w:t>
      </w:r>
    </w:p>
    <w:p w14:paraId="5EAEFD63" w14:textId="091D5016" w:rsidR="00765F7D" w:rsidRPr="00C00394" w:rsidRDefault="009442BF" w:rsidP="00AD4F53">
      <w:pPr>
        <w:numPr>
          <w:ilvl w:val="0"/>
          <w:numId w:val="11"/>
        </w:numPr>
        <w:pBdr>
          <w:top w:val="nil"/>
          <w:left w:val="nil"/>
          <w:bottom w:val="nil"/>
          <w:right w:val="nil"/>
          <w:between w:val="nil"/>
        </w:pBdr>
        <w:spacing w:before="400" w:after="21" w:line="360" w:lineRule="auto"/>
        <w:jc w:val="both"/>
        <w:rPr>
          <w:color w:val="000000"/>
        </w:rPr>
      </w:pPr>
      <w:r w:rsidRPr="00011EB8">
        <w:rPr>
          <w:color w:val="000000"/>
        </w:rPr>
        <w:t>Una aplicación móvil para el sistema operativo Android, cuya función sea el reconocimiento del cuerpo humano, realizado por medio de la</w:t>
      </w:r>
      <w:r>
        <w:rPr>
          <w:color w:val="000000"/>
        </w:rPr>
        <w:t xml:space="preserve"> cámara trasera de un teléfono inteligente, así como la obtención de las medidas antropométricas necesarias para el análisis de la composición corporal, todo ello mediante un sistema de visión artificial, además de </w:t>
      </w:r>
      <w:r>
        <w:t>permitir ver</w:t>
      </w:r>
      <w:r>
        <w:rPr>
          <w:color w:val="000000"/>
        </w:rPr>
        <w:t xml:space="preserve"> los registros de pacientes generados con la información obtenida dentro de la misma aplicación.</w:t>
      </w:r>
    </w:p>
    <w:p w14:paraId="3ED8B84B" w14:textId="7B74D028" w:rsidR="00F77A9A" w:rsidRPr="009442BF" w:rsidRDefault="009442BF" w:rsidP="00AD4F53">
      <w:pPr>
        <w:numPr>
          <w:ilvl w:val="0"/>
          <w:numId w:val="11"/>
        </w:numPr>
        <w:pBdr>
          <w:top w:val="nil"/>
          <w:left w:val="nil"/>
          <w:bottom w:val="nil"/>
          <w:right w:val="nil"/>
          <w:between w:val="nil"/>
        </w:pBdr>
        <w:spacing w:before="400" w:after="21" w:line="360" w:lineRule="auto"/>
        <w:jc w:val="both"/>
        <w:rPr>
          <w:color w:val="000000"/>
        </w:rPr>
      </w:pPr>
      <w:r>
        <w:rPr>
          <w:color w:val="000000"/>
        </w:rPr>
        <w:t>Un sistema embebido montado sobre un plicómetro que permita obtener las medidas en pliegues cutáneos y además sean enviados a la aplicación móvil mediante la tecnología de transferencia Bluetooth.</w:t>
      </w:r>
    </w:p>
    <w:p w14:paraId="22BBBF3A" w14:textId="6DE7AB7D" w:rsidR="00B96DA5" w:rsidRDefault="007B28FE" w:rsidP="00293FA9">
      <w:pPr>
        <w:pStyle w:val="Titulo2"/>
        <w:spacing w:before="400" w:after="21" w:line="360" w:lineRule="auto"/>
        <w:rPr>
          <w:sz w:val="22"/>
          <w:szCs w:val="22"/>
        </w:rPr>
      </w:pPr>
      <w:bookmarkStart w:id="5" w:name="_Toc73515298"/>
      <w:r w:rsidRPr="00196243">
        <w:rPr>
          <w:sz w:val="22"/>
          <w:szCs w:val="22"/>
        </w:rPr>
        <w:t>Definiciones, acrónimos</w:t>
      </w:r>
      <w:r w:rsidR="005016A0" w:rsidRPr="00196243">
        <w:rPr>
          <w:sz w:val="22"/>
          <w:szCs w:val="22"/>
        </w:rPr>
        <w:t xml:space="preserve"> y abreviaturas</w:t>
      </w:r>
      <w:bookmarkEnd w:id="5"/>
    </w:p>
    <w:p w14:paraId="74DF0D14" w14:textId="25B3DD2A" w:rsidR="00F31CDB" w:rsidRPr="00F8604F" w:rsidRDefault="00F31CDB" w:rsidP="00293FA9">
      <w:pPr>
        <w:spacing w:before="400" w:after="21" w:line="360" w:lineRule="auto"/>
        <w:jc w:val="both"/>
      </w:pPr>
      <w:r>
        <w:t>A continuación, serán presentadas las definiciones, acrónimos y abreviaturas que serán utilizadas a lo largo del proyecto, esto con el fin de proporcionar al lector un contexto y aclarar los términos técnicos tanto en el área de la antropometría como en el área computacional.</w:t>
      </w:r>
    </w:p>
    <w:p w14:paraId="09CC38F3" w14:textId="77777777" w:rsidR="008178DE" w:rsidRPr="00010DAA" w:rsidRDefault="008178DE" w:rsidP="00AD4F53">
      <w:pPr>
        <w:pStyle w:val="Prrafodelista"/>
        <w:numPr>
          <w:ilvl w:val="0"/>
          <w:numId w:val="10"/>
        </w:numPr>
        <w:spacing w:before="400" w:after="21" w:line="360" w:lineRule="auto"/>
        <w:jc w:val="both"/>
        <w:rPr>
          <w:color w:val="000000"/>
          <w:shd w:val="clear" w:color="auto" w:fill="FFFFFF"/>
        </w:rPr>
      </w:pPr>
      <w:r>
        <w:rPr>
          <w:b/>
          <w:bCs/>
          <w:i/>
          <w:iCs/>
        </w:rPr>
        <w:t>Administrar:</w:t>
      </w:r>
      <w:r w:rsidRPr="008178DE">
        <w:rPr>
          <w:color w:val="000000"/>
        </w:rPr>
        <w:t xml:space="preserve"> </w:t>
      </w:r>
      <w:r>
        <w:rPr>
          <w:color w:val="000000"/>
        </w:rPr>
        <w:t xml:space="preserve">Acción de agregar, modificar, eliminar y consultar la información de un determinado elemento. </w:t>
      </w:r>
    </w:p>
    <w:p w14:paraId="7AB180FD" w14:textId="77777777" w:rsidR="008178DE" w:rsidRPr="002022BD" w:rsidRDefault="008178DE" w:rsidP="00AD4F53">
      <w:pPr>
        <w:pStyle w:val="Prrafodelista"/>
        <w:numPr>
          <w:ilvl w:val="0"/>
          <w:numId w:val="10"/>
        </w:numPr>
        <w:spacing w:before="400" w:after="21" w:line="360" w:lineRule="auto"/>
        <w:jc w:val="both"/>
        <w:rPr>
          <w:rStyle w:val="normaltextrun"/>
          <w:color w:val="000000"/>
          <w:shd w:val="clear" w:color="auto" w:fill="FFFFFF"/>
        </w:rPr>
      </w:pPr>
      <w:r>
        <w:rPr>
          <w:b/>
          <w:bCs/>
          <w:i/>
          <w:iCs/>
        </w:rPr>
        <w:t>Adulto:</w:t>
      </w:r>
      <w:r w:rsidRPr="00C91956">
        <w:t xml:space="preserve"> Dicho de un ser vivo: Que ha llegado a la plenitud de crecimiento o desarrollo.</w:t>
      </w:r>
      <w:r>
        <w:fldChar w:fldCharType="begin" w:fldLock="1"/>
      </w:r>
      <w: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fldChar w:fldCharType="separate"/>
      </w:r>
      <w:r w:rsidRPr="005B4F68">
        <w:rPr>
          <w:noProof/>
        </w:rPr>
        <w:t>[2]</w:t>
      </w:r>
      <w:r>
        <w:fldChar w:fldCharType="end"/>
      </w:r>
    </w:p>
    <w:p w14:paraId="06AE6B64" w14:textId="77777777" w:rsidR="008178DE" w:rsidRPr="00C00394" w:rsidRDefault="008178DE" w:rsidP="00AD4F53">
      <w:pPr>
        <w:pStyle w:val="Prrafodelista"/>
        <w:numPr>
          <w:ilvl w:val="0"/>
          <w:numId w:val="10"/>
        </w:numPr>
        <w:spacing w:before="400" w:after="21" w:line="360" w:lineRule="auto"/>
        <w:jc w:val="both"/>
        <w:rPr>
          <w:color w:val="000000"/>
          <w:shd w:val="clear" w:color="auto" w:fill="FFFFFF"/>
        </w:rPr>
      </w:pPr>
      <w:r>
        <w:rPr>
          <w:b/>
          <w:bCs/>
          <w:i/>
          <w:iCs/>
        </w:rPr>
        <w:t>Antropometría:</w:t>
      </w:r>
      <w:r>
        <w:rPr>
          <w:rStyle w:val="normaltextrun"/>
          <w:color w:val="000000"/>
          <w:shd w:val="clear" w:color="auto" w:fill="FFFFFF"/>
        </w:rPr>
        <w:t xml:space="preserve"> </w:t>
      </w:r>
      <w:r w:rsidRPr="00EA4867">
        <w:rPr>
          <w:rStyle w:val="normaltextrun"/>
          <w:color w:val="000000"/>
          <w:shd w:val="clear" w:color="auto" w:fill="FFFFFF"/>
        </w:rPr>
        <w:t>el término antropometría es definido como el estudio de las proporciones y medidas del cuerpo humano</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Pr>
          <w:rStyle w:val="normaltextrun"/>
          <w:color w:val="000000"/>
          <w:shd w:val="clear" w:color="auto" w:fill="FFFFFF"/>
        </w:rPr>
        <w:fldChar w:fldCharType="separate"/>
      </w:r>
      <w:r w:rsidRPr="007C6509">
        <w:rPr>
          <w:rStyle w:val="normaltextrun"/>
          <w:noProof/>
          <w:color w:val="000000"/>
          <w:shd w:val="clear" w:color="auto" w:fill="FFFFFF"/>
        </w:rPr>
        <w:t>[2]</w:t>
      </w:r>
      <w:r>
        <w:rPr>
          <w:rStyle w:val="normaltextrun"/>
          <w:color w:val="000000"/>
          <w:shd w:val="clear" w:color="auto" w:fill="FFFFFF"/>
        </w:rPr>
        <w:fldChar w:fldCharType="end"/>
      </w:r>
    </w:p>
    <w:p w14:paraId="6C5A8A02" w14:textId="77777777" w:rsidR="008178DE" w:rsidRPr="00CD2010" w:rsidRDefault="008178DE" w:rsidP="00AD4F53">
      <w:pPr>
        <w:pStyle w:val="Prrafodelista"/>
        <w:numPr>
          <w:ilvl w:val="0"/>
          <w:numId w:val="10"/>
        </w:numPr>
        <w:spacing w:before="400" w:after="21" w:line="360" w:lineRule="auto"/>
        <w:jc w:val="both"/>
        <w:rPr>
          <w:color w:val="000000"/>
          <w:shd w:val="clear" w:color="auto" w:fill="FFFFFF"/>
        </w:rPr>
      </w:pPr>
      <w:r>
        <w:rPr>
          <w:b/>
          <w:bCs/>
          <w:i/>
          <w:iCs/>
        </w:rPr>
        <w:t>Aplicación móvil:</w:t>
      </w:r>
      <w:r>
        <w:rPr>
          <w:rStyle w:val="normaltextrun"/>
          <w:color w:val="000000"/>
          <w:shd w:val="clear" w:color="auto" w:fill="FFFFFF"/>
        </w:rPr>
        <w:t xml:space="preserve"> </w:t>
      </w:r>
      <w:r w:rsidRPr="00315867">
        <w:t>Programa informático destinado a ser ejecutado en teléfonos inteligentes, tabletas u otros dispositivos móviles.</w:t>
      </w:r>
      <w:r>
        <w:fldChar w:fldCharType="begin" w:fldLock="1"/>
      </w:r>
      <w: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df0ad10a-9bb6-4497-9b8f-7add4ceacc9c","http://www.mendeley.com/documents/?uuid=3d6f7c8a-3014-4d10-a25f-313cb2433096"]}],"mendeley":{"formattedCitation":"[3]","plainTextFormattedCitation":"[3]","previouslyFormattedCitation":"[3]"},"properties":{"noteIndex":0},"schema":"https://github.com/citation-style-language/schema/raw/master/csl-citation.json"}</w:instrText>
      </w:r>
      <w:r>
        <w:fldChar w:fldCharType="separate"/>
      </w:r>
      <w:r w:rsidRPr="00AB4E74">
        <w:rPr>
          <w:noProof/>
        </w:rPr>
        <w:t>[3]</w:t>
      </w:r>
      <w:r>
        <w:fldChar w:fldCharType="end"/>
      </w:r>
    </w:p>
    <w:p w14:paraId="686D4EC8"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t>ISAK</w:t>
      </w:r>
      <w:r w:rsidRPr="007E6163">
        <w:rPr>
          <w:b/>
          <w:bCs/>
          <w:i/>
          <w:iCs/>
        </w:rPr>
        <w:t>:</w:t>
      </w:r>
      <w:r w:rsidRPr="002022BD">
        <w:t xml:space="preserve"> </w:t>
      </w:r>
      <w:r w:rsidRPr="002022BD">
        <w:rPr>
          <w:rStyle w:val="normaltextrun"/>
          <w:color w:val="000000"/>
          <w:shd w:val="clear" w:color="auto" w:fill="FFFFFF"/>
        </w:rPr>
        <w:t>Sociedad Internacional para el Avance de la Cineantropometría (ISAK, por sus siglas en inglés)</w:t>
      </w:r>
      <w:r w:rsidRPr="002022BD">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http://www.mendeley.com/documents/?uuid=b42dc5ce-29ce-463e-8bd2-ca8a05bb47c4"]}],"mendeley":{"formattedCitation":"[4]","plainTextFormattedCitation":"[4]","previouslyFormattedCitation":"[4]"},"properties":{"noteIndex":0},"schema":"https://github.com/citation-style-language/schema/raw/master/csl-citation.json"}</w:instrText>
      </w:r>
      <w:r w:rsidRPr="002022BD">
        <w:rPr>
          <w:rStyle w:val="normaltextrun"/>
          <w:color w:val="000000"/>
          <w:shd w:val="clear" w:color="auto" w:fill="FFFFFF"/>
        </w:rPr>
        <w:fldChar w:fldCharType="separate"/>
      </w:r>
      <w:r w:rsidRPr="007C6509">
        <w:rPr>
          <w:rStyle w:val="normaltextrun"/>
          <w:noProof/>
          <w:color w:val="000000"/>
          <w:shd w:val="clear" w:color="auto" w:fill="FFFFFF"/>
        </w:rPr>
        <w:t>[4]</w:t>
      </w:r>
      <w:r w:rsidRPr="002022BD">
        <w:rPr>
          <w:rStyle w:val="normaltextrun"/>
          <w:color w:val="000000"/>
          <w:shd w:val="clear" w:color="auto" w:fill="FFFFFF"/>
        </w:rPr>
        <w:fldChar w:fldCharType="end"/>
      </w:r>
    </w:p>
    <w:p w14:paraId="447449C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1B5AF8">
        <w:rPr>
          <w:b/>
          <w:bCs/>
          <w:i/>
          <w:iCs/>
        </w:rPr>
        <w:t>SiCMA</w:t>
      </w:r>
      <w:r>
        <w:rPr>
          <w:b/>
          <w:bCs/>
          <w:i/>
          <w:iCs/>
        </w:rPr>
        <w:t>:</w:t>
      </w:r>
      <w:r w:rsidRPr="001B5AF8">
        <w:t xml:space="preserve"> Sistema para el cálculo de medidas antropométricas basado en ISAK 2</w:t>
      </w:r>
      <w:r>
        <w:t>.</w:t>
      </w:r>
    </w:p>
    <w:p w14:paraId="3C3EA86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lastRenderedPageBreak/>
        <w:t>Sistema</w:t>
      </w:r>
      <w:r>
        <w:rPr>
          <w:b/>
          <w:bCs/>
          <w:i/>
          <w:iCs/>
        </w:rPr>
        <w:t>:</w:t>
      </w:r>
      <w:r>
        <w:rPr>
          <w:rStyle w:val="normaltextrun"/>
          <w:color w:val="000000"/>
          <w:shd w:val="clear" w:color="auto" w:fill="FFFFFF"/>
        </w:rPr>
        <w:t xml:space="preserve"> </w:t>
      </w:r>
      <w:r w:rsidRPr="001B3680">
        <w:rPr>
          <w:rStyle w:val="normaltextrun"/>
          <w:color w:val="000000"/>
          <w:shd w:val="clear" w:color="auto" w:fill="FFFFFF"/>
        </w:rPr>
        <w:t>Aparato o grupo de aparatos interconectados o relacionados entre sí, uno o varios de los cuales realizan, mediante un programa, el tratamiento automático de datos informáticos, así como los datos informáticos almacenados, tratados, recuperados o transmitidos por estos últimos para su funcionamiento, utilización, protección y mantenimiento</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C31ABF">
        <w:rPr>
          <w:rStyle w:val="normaltextrun"/>
          <w:noProof/>
          <w:color w:val="000000"/>
          <w:shd w:val="clear" w:color="auto" w:fill="FFFFFF"/>
        </w:rPr>
        <w:t>[3]</w:t>
      </w:r>
      <w:r>
        <w:rPr>
          <w:rStyle w:val="normaltextrun"/>
          <w:color w:val="000000"/>
          <w:shd w:val="clear" w:color="auto" w:fill="FFFFFF"/>
        </w:rPr>
        <w:fldChar w:fldCharType="end"/>
      </w:r>
    </w:p>
    <w:p w14:paraId="4ACEC30B"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8E2CDA">
        <w:rPr>
          <w:rStyle w:val="normaltextrun"/>
          <w:b/>
          <w:bCs/>
          <w:i/>
          <w:iCs/>
          <w:color w:val="000000"/>
          <w:shd w:val="clear" w:color="auto" w:fill="FFFFFF"/>
        </w:rPr>
        <w:t>Teléfono inteligente</w:t>
      </w:r>
      <w:r>
        <w:rPr>
          <w:rStyle w:val="normaltextrun"/>
          <w:b/>
          <w:bCs/>
          <w:i/>
          <w:iCs/>
          <w:color w:val="000000"/>
          <w:shd w:val="clear" w:color="auto" w:fill="FFFFFF"/>
        </w:rPr>
        <w:t>:</w:t>
      </w:r>
      <w:r w:rsidRPr="008E2CDA">
        <w:rPr>
          <w:rStyle w:val="normaltextrun"/>
          <w:color w:val="000000"/>
          <w:shd w:val="clear" w:color="auto" w:fill="FFFFFF"/>
        </w:rPr>
        <w:t xml:space="preserve"> </w:t>
      </w:r>
      <w:r>
        <w:rPr>
          <w:rStyle w:val="normaltextrun"/>
          <w:color w:val="000000"/>
          <w:shd w:val="clear" w:color="auto" w:fill="FFFFFF"/>
        </w:rPr>
        <w:t>T</w:t>
      </w:r>
      <w:r w:rsidRPr="008E2CDA">
        <w:rPr>
          <w:rStyle w:val="normaltextrun"/>
          <w:color w:val="000000"/>
          <w:shd w:val="clear" w:color="auto" w:fill="FFFFFF"/>
        </w:rPr>
        <w:t>eléfono celular con pantalla táctil y con muchas de</w:t>
      </w:r>
      <w:r>
        <w:rPr>
          <w:rStyle w:val="normaltextrun"/>
          <w:color w:val="000000"/>
          <w:shd w:val="clear" w:color="auto" w:fill="FFFFFF"/>
        </w:rPr>
        <w:t xml:space="preserve"> </w:t>
      </w:r>
      <w:r w:rsidRPr="008E2CDA">
        <w:rPr>
          <w:rStyle w:val="normaltextrun"/>
          <w:color w:val="000000"/>
          <w:shd w:val="clear" w:color="auto" w:fill="FFFFFF"/>
        </w:rPr>
        <w:t>las prestaciones de una computadora</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8E2CDA">
        <w:rPr>
          <w:rStyle w:val="normaltextrun"/>
          <w:noProof/>
          <w:color w:val="000000"/>
          <w:shd w:val="clear" w:color="auto" w:fill="FFFFFF"/>
        </w:rPr>
        <w:t>[3]</w:t>
      </w:r>
      <w:r>
        <w:rPr>
          <w:rStyle w:val="normaltextrun"/>
          <w:color w:val="000000"/>
          <w:shd w:val="clear" w:color="auto" w:fill="FFFFFF"/>
        </w:rPr>
        <w:fldChar w:fldCharType="end"/>
      </w:r>
    </w:p>
    <w:p w14:paraId="3580AFFC" w14:textId="1EAC2FB5" w:rsidR="002E571F" w:rsidRDefault="00DF02CD" w:rsidP="00AD4F53">
      <w:pPr>
        <w:pStyle w:val="Prrafodelista"/>
        <w:numPr>
          <w:ilvl w:val="0"/>
          <w:numId w:val="10"/>
        </w:numPr>
        <w:spacing w:before="400" w:after="21" w:line="360" w:lineRule="auto"/>
        <w:jc w:val="both"/>
        <w:rPr>
          <w:rStyle w:val="normaltextrun"/>
          <w:color w:val="000000"/>
          <w:shd w:val="clear" w:color="auto" w:fill="FFFFFF"/>
        </w:rPr>
      </w:pPr>
      <w:r>
        <w:rPr>
          <w:rStyle w:val="normaltextrun"/>
          <w:b/>
          <w:bCs/>
          <w:i/>
          <w:iCs/>
          <w:color w:val="000000"/>
          <w:shd w:val="clear" w:color="auto" w:fill="FFFFFF"/>
        </w:rPr>
        <w:t>Plicómetro</w:t>
      </w:r>
      <w:r w:rsidR="002E571F">
        <w:rPr>
          <w:rStyle w:val="normaltextrun"/>
          <w:b/>
          <w:bCs/>
          <w:i/>
          <w:iCs/>
          <w:color w:val="000000"/>
          <w:shd w:val="clear" w:color="auto" w:fill="FFFFFF"/>
        </w:rPr>
        <w:t>:</w:t>
      </w:r>
      <w:r w:rsidR="00ED3527" w:rsidRPr="00ED3527">
        <w:t xml:space="preserve"> </w:t>
      </w:r>
      <w:r w:rsidR="00ED3527">
        <w:rPr>
          <w:rStyle w:val="normaltextrun"/>
          <w:color w:val="000000"/>
          <w:shd w:val="clear" w:color="auto" w:fill="FFFFFF"/>
        </w:rPr>
        <w:t>I</w:t>
      </w:r>
      <w:r w:rsidR="00ED3527" w:rsidRPr="00ED3527">
        <w:rPr>
          <w:rStyle w:val="normaltextrun"/>
          <w:color w:val="000000"/>
          <w:shd w:val="clear" w:color="auto" w:fill="FFFFFF"/>
        </w:rPr>
        <w:t>nstrumento de medición muy usado en el campo de la Nutrición, Medicina, área Deportiva e investigación, el cual ayuda a medir la grasa corporal a través de la medición de pliegues cutáneos.</w:t>
      </w:r>
      <w:r w:rsidR="003870DE">
        <w:rPr>
          <w:rStyle w:val="normaltextrun"/>
          <w:color w:val="000000"/>
          <w:shd w:val="clear" w:color="auto" w:fill="FFFFFF"/>
        </w:rPr>
        <w:fldChar w:fldCharType="begin" w:fldLock="1"/>
      </w:r>
      <w:r w:rsidR="00F44BCB">
        <w:rPr>
          <w:rStyle w:val="normaltextrun"/>
          <w:color w:val="000000"/>
          <w:shd w:val="clear" w:color="auto" w:fill="FFFFFF"/>
        </w:rPr>
        <w:instrText>ADDIN CSL_CITATION {"citationItems":[{"id":"ITEM-1","itemData":{"author":[{"dropping-particle":"","family":"sonolife","given":"","non-dropping-particle":"","parse-names":false,"suffix":""}],"id":"ITEM-1","issued":{"date-parts":[["2018"]]},"title":"Qué es un Plicómetro?","type":"webpage"},"uris":["http://www.mendeley.com/documents/?uuid=3a8a1d88-5744-466b-bca8-733a5e81a684"]}],"mendeley":{"formattedCitation":"[5]","plainTextFormattedCitation":"[5]","previouslyFormattedCitation":"[5]"},"properties":{"noteIndex":0},"schema":"https://github.com/citation-style-language/schema/raw/master/csl-citation.json"}</w:instrText>
      </w:r>
      <w:r w:rsidR="003870DE">
        <w:rPr>
          <w:rStyle w:val="normaltextrun"/>
          <w:color w:val="000000"/>
          <w:shd w:val="clear" w:color="auto" w:fill="FFFFFF"/>
        </w:rPr>
        <w:fldChar w:fldCharType="separate"/>
      </w:r>
      <w:r w:rsidR="003870DE" w:rsidRPr="003870DE">
        <w:rPr>
          <w:rStyle w:val="normaltextrun"/>
          <w:noProof/>
          <w:color w:val="000000"/>
          <w:shd w:val="clear" w:color="auto" w:fill="FFFFFF"/>
        </w:rPr>
        <w:t>[5]</w:t>
      </w:r>
      <w:r w:rsidR="003870DE">
        <w:rPr>
          <w:rStyle w:val="normaltextrun"/>
          <w:color w:val="000000"/>
          <w:shd w:val="clear" w:color="auto" w:fill="FFFFFF"/>
        </w:rPr>
        <w:fldChar w:fldCharType="end"/>
      </w:r>
    </w:p>
    <w:p w14:paraId="0B5DECFA" w14:textId="5A263D82" w:rsidR="006C774C" w:rsidRPr="00F8604F" w:rsidRDefault="006C774C" w:rsidP="00293FA9">
      <w:pPr>
        <w:pStyle w:val="Titulo3"/>
        <w:spacing w:before="400" w:after="21" w:line="360" w:lineRule="auto"/>
      </w:pPr>
      <w:r w:rsidRPr="00196243">
        <w:t xml:space="preserve"> </w:t>
      </w:r>
      <w:bookmarkStart w:id="6" w:name="_Toc73515299"/>
      <w:r w:rsidR="00F31CDB">
        <w:t>Antropometría</w:t>
      </w:r>
      <w:bookmarkEnd w:id="6"/>
    </w:p>
    <w:p w14:paraId="62D8A651" w14:textId="16A28594" w:rsidR="00B4375D" w:rsidRDefault="001B5AF8" w:rsidP="00293FA9">
      <w:pPr>
        <w:spacing w:before="400" w:after="21" w:line="360" w:lineRule="auto"/>
        <w:rPr>
          <w:color w:val="000000"/>
        </w:rPr>
      </w:pPr>
      <w:r>
        <w:rPr>
          <w:color w:val="000000"/>
        </w:rPr>
        <w:t>SiCMA</w:t>
      </w:r>
      <w:r w:rsidR="004A0B8F" w:rsidRPr="002022BD">
        <w:rPr>
          <w:color w:val="000000"/>
        </w:rPr>
        <w:t xml:space="preserve"> </w:t>
      </w:r>
      <w:r w:rsidR="00AB4D60" w:rsidRPr="002022BD">
        <w:rPr>
          <w:color w:val="000000"/>
        </w:rPr>
        <w:t>está</w:t>
      </w:r>
      <w:r w:rsidR="004A0B8F" w:rsidRPr="002022BD">
        <w:rPr>
          <w:color w:val="000000"/>
        </w:rPr>
        <w:t xml:space="preserve"> basado en la metodología ISAK, </w:t>
      </w:r>
      <w:r w:rsidR="00A17FCA" w:rsidRPr="002022BD">
        <w:rPr>
          <w:color w:val="000000"/>
        </w:rPr>
        <w:t xml:space="preserve">es por ello que los siguientes </w:t>
      </w:r>
      <w:r w:rsidR="000D211E" w:rsidRPr="002022BD">
        <w:rPr>
          <w:color w:val="000000"/>
        </w:rPr>
        <w:t>términos, definiciones y agrupaciones</w:t>
      </w:r>
      <w:r w:rsidR="00A17FCA" w:rsidRPr="002022BD">
        <w:rPr>
          <w:color w:val="000000"/>
        </w:rPr>
        <w:t xml:space="preserve"> </w:t>
      </w:r>
      <w:r w:rsidR="00E42987" w:rsidRPr="002022BD">
        <w:rPr>
          <w:color w:val="000000"/>
        </w:rPr>
        <w:t xml:space="preserve">a </w:t>
      </w:r>
      <w:r w:rsidR="004B0330" w:rsidRPr="002022BD">
        <w:rPr>
          <w:color w:val="000000"/>
        </w:rPr>
        <w:t xml:space="preserve">utilizar </w:t>
      </w:r>
      <w:r w:rsidR="00F8325C" w:rsidRPr="002022BD">
        <w:rPr>
          <w:color w:val="000000"/>
        </w:rPr>
        <w:t xml:space="preserve">dentro del sistema </w:t>
      </w:r>
      <w:r w:rsidR="008762FF" w:rsidRPr="002022BD">
        <w:rPr>
          <w:color w:val="000000"/>
        </w:rPr>
        <w:t xml:space="preserve">están basados en </w:t>
      </w:r>
      <w:r w:rsidR="00A70D11" w:rsidRPr="002022BD">
        <w:rPr>
          <w:color w:val="000000"/>
        </w:rPr>
        <w:fldChar w:fldCharType="begin" w:fldLock="1"/>
      </w:r>
      <w:r w:rsidR="00806758">
        <w:rPr>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b42dc5ce-29ce-463e-8bd2-ca8a05bb47c4","http://www.mendeley.com/documents/?uuid=34b77058-b4c7-4c54-b135-c8a4105afc05"]}],"mendeley":{"formattedCitation":"[4]","plainTextFormattedCitation":"[4]","previouslyFormattedCitation":"[4]"},"properties":{"noteIndex":0},"schema":"https://github.com/citation-style-language/schema/raw/master/csl-citation.json"}</w:instrText>
      </w:r>
      <w:r w:rsidR="00A70D11" w:rsidRPr="002022BD">
        <w:rPr>
          <w:color w:val="000000"/>
        </w:rPr>
        <w:fldChar w:fldCharType="separate"/>
      </w:r>
      <w:r w:rsidR="007C6509" w:rsidRPr="007C6509">
        <w:rPr>
          <w:noProof/>
          <w:color w:val="000000"/>
        </w:rPr>
        <w:t>[4]</w:t>
      </w:r>
      <w:r w:rsidR="00A70D11" w:rsidRPr="002022BD">
        <w:rPr>
          <w:color w:val="000000"/>
        </w:rPr>
        <w:fldChar w:fldCharType="end"/>
      </w:r>
      <w:r w:rsidR="006C774C" w:rsidRPr="002022BD">
        <w:rPr>
          <w:color w:val="000000"/>
        </w:rPr>
        <w:t>:</w:t>
      </w:r>
    </w:p>
    <w:p w14:paraId="608844F9" w14:textId="12DA543A" w:rsidR="000D211E" w:rsidRPr="00775E86" w:rsidRDefault="00280455" w:rsidP="00293FA9">
      <w:pPr>
        <w:pStyle w:val="Titulo4"/>
        <w:spacing w:before="400" w:after="21" w:line="360" w:lineRule="auto"/>
        <w:ind w:firstLine="360"/>
      </w:pPr>
      <w:r>
        <w:t xml:space="preserve"> </w:t>
      </w:r>
      <w:bookmarkStart w:id="7" w:name="_Toc73515300"/>
      <w:r w:rsidR="005411C5">
        <w:t>M</w:t>
      </w:r>
      <w:r w:rsidRPr="000D211E">
        <w:t>edidas básicas</w:t>
      </w:r>
      <w:bookmarkEnd w:id="7"/>
    </w:p>
    <w:p w14:paraId="7842F0F2" w14:textId="28D7F796"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nvergad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la distancia perpendicular entre los puntos dactylion izquierdo y derecho con los brazos extendidos horizontalmente.</w:t>
      </w:r>
    </w:p>
    <w:p w14:paraId="3B227757" w14:textId="7E2E25C2"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stat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también usado como talla. La distancia perpendicular entre los planos transversales del punto del vertex y el inferior de los pies.</w:t>
      </w:r>
    </w:p>
    <w:p w14:paraId="7693AB4C" w14:textId="770945F2" w:rsidR="00F826D7" w:rsidRDefault="00F826D7"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Masa corporal</w:t>
      </w:r>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masa</w:t>
      </w:r>
      <w:r w:rsidR="00610DB6">
        <w:rPr>
          <w:rStyle w:val="normaltextrun"/>
          <w:color w:val="000000"/>
          <w:shd w:val="clear" w:color="auto" w:fill="FFFFFF"/>
        </w:rPr>
        <w:t xml:space="preserve"> es la cantidad de materia del cuerpo</w:t>
      </w:r>
      <w:r w:rsidR="006A6F93">
        <w:rPr>
          <w:rStyle w:val="normaltextrun"/>
          <w:color w:val="000000"/>
          <w:shd w:val="clear" w:color="auto" w:fill="FFFFFF"/>
        </w:rPr>
        <w:t>.</w:t>
      </w:r>
    </w:p>
    <w:p w14:paraId="438D2DC5" w14:textId="739A1F5F" w:rsidR="00775E86" w:rsidRPr="00293FA9" w:rsidRDefault="00FF145A"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Talla sentad</w:t>
      </w:r>
      <w:r>
        <w:rPr>
          <w:rStyle w:val="normaltextrun"/>
          <w:b/>
          <w:i/>
          <w:color w:val="000000"/>
          <w:shd w:val="clear" w:color="auto" w:fill="FFFFFF"/>
        </w:rPr>
        <w:t>o</w:t>
      </w:r>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la</w:t>
      </w:r>
      <w:r w:rsidR="008378F6">
        <w:rPr>
          <w:rStyle w:val="normaltextrun"/>
          <w:color w:val="000000"/>
          <w:shd w:val="clear" w:color="auto" w:fill="FFFFFF"/>
        </w:rPr>
        <w:t xml:space="preserve"> distancia perpendicular entre los planos transversales del punto del </w:t>
      </w:r>
      <w:r w:rsidR="00280455" w:rsidRPr="00775E86">
        <w:rPr>
          <w:rStyle w:val="normaltextrun"/>
          <w:color w:val="000000"/>
          <w:shd w:val="clear" w:color="auto" w:fill="FFFFFF"/>
        </w:rPr>
        <w:t>vertex</w:t>
      </w:r>
      <w:r w:rsidR="008378F6">
        <w:rPr>
          <w:rStyle w:val="normaltextrun"/>
          <w:color w:val="000000"/>
          <w:shd w:val="clear" w:color="auto" w:fill="FFFFFF"/>
        </w:rPr>
        <w:t xml:space="preserve"> y la región inferior de las nalgas con el sujeto.</w:t>
      </w:r>
    </w:p>
    <w:p w14:paraId="3EB126B5" w14:textId="17509584" w:rsidR="00775E86" w:rsidRPr="00E066F6" w:rsidRDefault="005411C5" w:rsidP="00293FA9">
      <w:pPr>
        <w:pStyle w:val="Titulo4"/>
        <w:spacing w:before="400" w:after="21" w:line="360" w:lineRule="auto"/>
        <w:ind w:firstLine="360"/>
        <w:rPr>
          <w:rStyle w:val="normaltextrun"/>
        </w:rPr>
      </w:pPr>
      <w:bookmarkStart w:id="8" w:name="_Toc73515301"/>
      <w:r>
        <w:t>P</w:t>
      </w:r>
      <w:r w:rsidR="00280455" w:rsidRPr="001E3857">
        <w:t>untos antropométricos de referencia marcados</w:t>
      </w:r>
      <w:bookmarkEnd w:id="8"/>
      <w:r w:rsidR="00280455">
        <w:tab/>
      </w:r>
    </w:p>
    <w:p w14:paraId="22D9915E" w14:textId="2F2161D2" w:rsidR="00775E86" w:rsidRPr="005339EC"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5339EC">
        <w:rPr>
          <w:rStyle w:val="normaltextrun"/>
          <w:b/>
          <w:bCs/>
          <w:i/>
          <w:iCs/>
          <w:color w:val="000000"/>
          <w:shd w:val="clear" w:color="auto" w:fill="FFFFFF"/>
        </w:rPr>
        <w:t>Punto acromiale</w:t>
      </w:r>
      <w:r w:rsidR="0088267B" w:rsidRPr="0088267B">
        <w:rPr>
          <w:rStyle w:val="normaltextrun"/>
          <w:b/>
          <w:bCs/>
          <w:i/>
          <w:iCs/>
          <w:color w:val="000000"/>
          <w:shd w:val="clear" w:color="auto" w:fill="FFFFFF"/>
        </w:rPr>
        <w:t>:</w:t>
      </w:r>
      <w:r w:rsidRPr="005339EC">
        <w:rPr>
          <w:rStyle w:val="normaltextrun"/>
          <w:color w:val="000000"/>
          <w:shd w:val="clear" w:color="auto" w:fill="FFFFFF"/>
        </w:rPr>
        <w:t xml:space="preserve"> el punto en el borde superior de la parte más lateral del acromion.</w:t>
      </w:r>
    </w:p>
    <w:p w14:paraId="0FAA926D" w14:textId="139411E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cromiale-radiale medio</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quidistante entre las marcas acromiale y radiale.</w:t>
      </w:r>
    </w:p>
    <w:p w14:paraId="1DC019D2" w14:textId="3DB666B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abdomin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localizado horizontalmente a 5 cm en el lado derecho del ophalion.</w:t>
      </w:r>
    </w:p>
    <w:p w14:paraId="6DAB45EF" w14:textId="59FC5E18"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lastRenderedPageBreak/>
        <w:t>Punto del pliegue de la pierna medi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cara más medial de la pantorrilla a nivel de la circunferencia máxima.</w:t>
      </w:r>
    </w:p>
    <w:p w14:paraId="5EA6C7F3" w14:textId="7B851844"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bíceps</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superficie anterior del brazo, a nivel de la marca correspondiente al acromiale-radiale medio, en mitad del vientre muscular branquial.</w:t>
      </w:r>
    </w:p>
    <w:p w14:paraId="3F51A54C" w14:textId="1500715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muslo anterior</w:t>
      </w:r>
      <w:r w:rsidR="0088267B" w:rsidRPr="0088267B">
        <w:rPr>
          <w:rStyle w:val="normaltextrun"/>
          <w:b/>
          <w:bCs/>
          <w:i/>
          <w:iCs/>
          <w:color w:val="000000"/>
          <w:shd w:val="clear" w:color="auto" w:fill="FFFFFF"/>
        </w:rPr>
        <w:t>:</w:t>
      </w:r>
      <w:r w:rsidR="0088267B">
        <w:rPr>
          <w:rStyle w:val="normaltextrun"/>
          <w:color w:val="000000"/>
          <w:shd w:val="clear" w:color="auto" w:fill="FFFFFF"/>
        </w:rPr>
        <w:t xml:space="preserve"> </w:t>
      </w:r>
      <w:r w:rsidRPr="00775E86">
        <w:rPr>
          <w:rStyle w:val="normaltextrun"/>
          <w:color w:val="000000"/>
          <w:shd w:val="clear" w:color="auto" w:fill="FFFFFF"/>
        </w:rPr>
        <w:t>el punto medio entre e pliegue inguinal y el punto patellare.</w:t>
      </w:r>
    </w:p>
    <w:p w14:paraId="3A3F1D4A" w14:textId="6DEEE6D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subescapular</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stará localizado a 2 cm a lo largo de una línea que va hacia debajo de forma lateral y oblicua en un ángulo de 45° desde la marca subscapulare.</w:t>
      </w:r>
    </w:p>
    <w:p w14:paraId="22538111" w14:textId="11DC7186"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tríceps</w:t>
      </w:r>
      <w:r w:rsidR="0088267B" w:rsidRPr="0088267B">
        <w:rPr>
          <w:rStyle w:val="normaltextrun"/>
          <w:b/>
          <w:bCs/>
          <w:color w:val="000000"/>
          <w:shd w:val="clear" w:color="auto" w:fill="FFFFFF"/>
        </w:rPr>
        <w:t>:</w:t>
      </w:r>
      <w:r w:rsidRPr="00775E86">
        <w:rPr>
          <w:rStyle w:val="normaltextrun"/>
          <w:color w:val="000000"/>
          <w:shd w:val="clear" w:color="auto" w:fill="FFFFFF"/>
        </w:rPr>
        <w:t xml:space="preserve"> el punto en la cara posterior del brazo, en la línea media, a nivel de la marca correspondiente al acromiale-radiale medio.</w:t>
      </w:r>
    </w:p>
    <w:p w14:paraId="788B3334" w14:textId="6A01C79F"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supraespina</w:t>
      </w:r>
      <w:r w:rsidRPr="0088267B">
        <w:rPr>
          <w:rStyle w:val="normaltextrun"/>
          <w:b/>
          <w:bCs/>
          <w:i/>
          <w:iCs/>
          <w:color w:val="000000"/>
          <w:shd w:val="clear" w:color="auto" w:fill="FFFFFF"/>
        </w:rPr>
        <w:t>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resultante de la intersección de dos líneas:</w:t>
      </w:r>
    </w:p>
    <w:p w14:paraId="5F649C50" w14:textId="147B6591" w:rsidR="00CA1F89" w:rsidRPr="00B71155"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La línea desde la marca iliospinale hasta el borde axilar anterior y</w:t>
      </w:r>
    </w:p>
    <w:p w14:paraId="73A3B088" w14:textId="1B64B7F7" w:rsidR="00CA1F89" w:rsidRPr="00CA1F89"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 xml:space="preserve">La línea horizontal a </w:t>
      </w:r>
      <w:r>
        <w:rPr>
          <w:rStyle w:val="normaltextrun"/>
          <w:color w:val="000000"/>
          <w:shd w:val="clear" w:color="auto" w:fill="FFFFFF"/>
        </w:rPr>
        <w:t>n</w:t>
      </w:r>
      <w:r w:rsidRPr="00B71155">
        <w:rPr>
          <w:rStyle w:val="normaltextrun"/>
          <w:color w:val="000000"/>
          <w:shd w:val="clear" w:color="auto" w:fill="FFFFFF"/>
        </w:rPr>
        <w:t>ivel de la marca iliocristale.</w:t>
      </w:r>
    </w:p>
    <w:p w14:paraId="0F383D6B" w14:textId="750DD193"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cristale</w:t>
      </w:r>
      <w:r w:rsidR="0088267B" w:rsidRPr="00AF081D">
        <w:rPr>
          <w:rStyle w:val="normaltextrun"/>
          <w:b/>
          <w:bCs/>
          <w:i/>
          <w:iCs/>
          <w:color w:val="000000"/>
          <w:shd w:val="clear" w:color="auto" w:fill="FFFFFF"/>
        </w:rPr>
        <w:t>:</w:t>
      </w:r>
      <w:r w:rsidR="00AF081D">
        <w:rPr>
          <w:rStyle w:val="normaltextrun"/>
          <w:color w:val="000000"/>
          <w:shd w:val="clear" w:color="auto" w:fill="FFFFFF"/>
        </w:rPr>
        <w:t xml:space="preserve"> </w:t>
      </w:r>
      <w:r w:rsidRPr="00775E86">
        <w:rPr>
          <w:rStyle w:val="normaltextrun"/>
          <w:color w:val="000000"/>
          <w:shd w:val="clear" w:color="auto" w:fill="FFFFFF"/>
        </w:rPr>
        <w:t>el punto más superior de la cresta ilíaca que coincida con el lugar de cruce de la línea axilar media llevada hasta el ilion.</w:t>
      </w:r>
    </w:p>
    <w:p w14:paraId="7B98D828" w14:textId="16548B5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spinale</w:t>
      </w:r>
      <w:r w:rsidR="0088267B" w:rsidRPr="00AF081D">
        <w:rPr>
          <w:rStyle w:val="normaltextrun"/>
          <w:b/>
          <w:bCs/>
          <w:i/>
          <w:iCs/>
          <w:color w:val="000000"/>
          <w:shd w:val="clear" w:color="auto" w:fill="FFFFFF"/>
        </w:rPr>
        <w:t>:</w:t>
      </w:r>
      <w:r w:rsidRPr="00775E86">
        <w:rPr>
          <w:rStyle w:val="normaltextrun"/>
          <w:color w:val="000000"/>
          <w:shd w:val="clear" w:color="auto" w:fill="FFFFFF"/>
        </w:rPr>
        <w:t xml:space="preserve"> el </w:t>
      </w:r>
      <w:r>
        <w:rPr>
          <w:rStyle w:val="normaltextrun"/>
          <w:color w:val="000000"/>
          <w:shd w:val="clear" w:color="auto" w:fill="FFFFFF"/>
        </w:rPr>
        <w:t>extremo</w:t>
      </w:r>
      <w:r w:rsidRPr="00775E86">
        <w:rPr>
          <w:rStyle w:val="normaltextrun"/>
          <w:color w:val="000000"/>
          <w:shd w:val="clear" w:color="auto" w:fill="FFFFFF"/>
        </w:rPr>
        <w:t xml:space="preserve"> más inferior de la espina iliatica </w:t>
      </w:r>
      <w:r w:rsidR="00824DD1" w:rsidRPr="00775E86">
        <w:rPr>
          <w:rStyle w:val="normaltextrun"/>
          <w:color w:val="000000"/>
          <w:shd w:val="clear" w:color="auto" w:fill="FFFFFF"/>
        </w:rPr>
        <w:t>anterosuperior</w:t>
      </w:r>
      <w:r w:rsidRPr="00775E86">
        <w:rPr>
          <w:rStyle w:val="normaltextrun"/>
          <w:color w:val="000000"/>
          <w:shd w:val="clear" w:color="auto" w:fill="FFFFFF"/>
        </w:rPr>
        <w:t>.</w:t>
      </w:r>
    </w:p>
    <w:p w14:paraId="31A96FC4" w14:textId="4A0C4919"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mesosternal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del cuerpo del esternón a nivel del centro de la articulación de la cuarta costilla con el esternón.</w:t>
      </w:r>
    </w:p>
    <w:p w14:paraId="4C318825" w14:textId="11CDA9D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atellar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en la zona posterior del borde superior de la rótula.</w:t>
      </w:r>
    </w:p>
    <w:p w14:paraId="2340DA65" w14:textId="20493A5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radiale</w:t>
      </w:r>
      <w:r w:rsidR="0088267B" w:rsidRPr="00031FB8">
        <w:rPr>
          <w:rStyle w:val="normaltextrun"/>
          <w:b/>
          <w:bCs/>
          <w:i/>
          <w:iCs/>
          <w:color w:val="000000"/>
          <w:shd w:val="clear" w:color="auto" w:fill="FFFFFF"/>
        </w:rPr>
        <w:t>:</w:t>
      </w:r>
      <w:r w:rsidR="00031FB8">
        <w:rPr>
          <w:rStyle w:val="normaltextrun"/>
          <w:color w:val="000000"/>
          <w:shd w:val="clear" w:color="auto" w:fill="FFFFFF"/>
        </w:rPr>
        <w:t xml:space="preserve"> </w:t>
      </w:r>
      <w:r w:rsidRPr="00775E86">
        <w:rPr>
          <w:rStyle w:val="normaltextrun"/>
          <w:color w:val="000000"/>
          <w:shd w:val="clear" w:color="auto" w:fill="FFFFFF"/>
        </w:rPr>
        <w:t>el punto en el borde proximal y lateral de la cabeza del radio.</w:t>
      </w:r>
    </w:p>
    <w:p w14:paraId="0A071E33" w14:textId="6E04B01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phyrion tibiale</w:t>
      </w:r>
      <w:r w:rsidR="00031FB8">
        <w:rPr>
          <w:rStyle w:val="normaltextrun"/>
          <w:b/>
          <w:bCs/>
          <w:i/>
          <w:iCs/>
          <w:color w:val="000000"/>
          <w:shd w:val="clear" w:color="auto" w:fill="FFFFFF"/>
        </w:rPr>
        <w:t>:</w:t>
      </w:r>
      <w:r w:rsidRPr="00775E86">
        <w:rPr>
          <w:rStyle w:val="normaltextrun"/>
          <w:color w:val="000000"/>
          <w:shd w:val="clear" w:color="auto" w:fill="FFFFFF"/>
        </w:rPr>
        <w:t xml:space="preserve"> el borde más distal del maléolo medial.</w:t>
      </w:r>
    </w:p>
    <w:p w14:paraId="4E1E4545" w14:textId="2E8B454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edio, en la cara anterior de la muñeca, de la línea horizontal medida a nivel stylion.</w:t>
      </w:r>
    </w:p>
    <w:p w14:paraId="7A54517D" w14:textId="6322108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distal en el borde lateral de la apófisis estiloides del radio.</w:t>
      </w:r>
    </w:p>
    <w:p w14:paraId="0FC7180E" w14:textId="32CBF75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ubscapular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bajo del ángulo inferior de la escápula.</w:t>
      </w:r>
    </w:p>
    <w:p w14:paraId="63F29D70" w14:textId="3368A3E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later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condilo lateral de la tibia.</w:t>
      </w:r>
    </w:p>
    <w:p w14:paraId="6D8EAF0C" w14:textId="5A02E09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medi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en el borde del cóndilo medial de la tibia.</w:t>
      </w:r>
    </w:p>
    <w:p w14:paraId="15DE45A4" w14:textId="3E883ED0"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trocánter mayor del fémur.</w:t>
      </w:r>
    </w:p>
    <w:p w14:paraId="5574F5F1" w14:textId="72632DED"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tibiale lateral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equidistante entre los puntos trochanterion y tibiale laterale.</w:t>
      </w:r>
    </w:p>
    <w:p w14:paraId="7F8C6BBE" w14:textId="4C0ABEC5" w:rsidR="00775E86" w:rsidRPr="00E066F6" w:rsidRDefault="005411C5" w:rsidP="00293FA9">
      <w:pPr>
        <w:pStyle w:val="Titulo4"/>
        <w:spacing w:before="400" w:after="21" w:line="360" w:lineRule="auto"/>
        <w:ind w:firstLine="360"/>
        <w:rPr>
          <w:rStyle w:val="normaltextrun"/>
        </w:rPr>
      </w:pPr>
      <w:bookmarkStart w:id="9" w:name="_Toc73515302"/>
      <w:r>
        <w:lastRenderedPageBreak/>
        <w:t>P</w:t>
      </w:r>
      <w:r w:rsidR="00280455" w:rsidRPr="001E3857">
        <w:t>untos antropométricos de</w:t>
      </w:r>
      <w:r w:rsidR="00280455">
        <w:t xml:space="preserve"> no</w:t>
      </w:r>
      <w:r w:rsidR="00280455" w:rsidRPr="001E3857">
        <w:t xml:space="preserve"> referencia marcados</w:t>
      </w:r>
      <w:bookmarkEnd w:id="9"/>
    </w:p>
    <w:p w14:paraId="17E60639" w14:textId="0F0AC8F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kropodin</w:t>
      </w:r>
      <w:r w:rsidR="00180A8A">
        <w:rPr>
          <w:rStyle w:val="normaltextrun"/>
          <w:b/>
          <w:bCs/>
          <w:i/>
          <w:iCs/>
          <w:color w:val="000000"/>
          <w:shd w:val="clear" w:color="auto" w:fill="FFFFFF"/>
        </w:rPr>
        <w:t>:</w:t>
      </w:r>
      <w:r w:rsidRPr="00775E86">
        <w:rPr>
          <w:rStyle w:val="normaltextrun"/>
          <w:color w:val="000000"/>
          <w:shd w:val="clear" w:color="auto" w:fill="FFFFFF"/>
        </w:rPr>
        <w:t xml:space="preserve"> el punto más anterior del dedo del pie, estando el sujeto de pie. Este puede ser el primero o segundo dedo</w:t>
      </w:r>
      <w:r w:rsidR="0076456C">
        <w:rPr>
          <w:rStyle w:val="normaltextrun"/>
          <w:color w:val="000000"/>
          <w:shd w:val="clear" w:color="auto" w:fill="FFFFFF"/>
        </w:rPr>
        <w:t>.</w:t>
      </w:r>
    </w:p>
    <w:p w14:paraId="6E898043" w14:textId="19102507"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actylion</w:t>
      </w:r>
      <w:r w:rsidR="00180A8A">
        <w:rPr>
          <w:rStyle w:val="normaltextrun"/>
          <w:b/>
          <w:bCs/>
          <w:i/>
          <w:iCs/>
          <w:color w:val="000000"/>
          <w:shd w:val="clear" w:color="auto" w:fill="FFFFFF"/>
        </w:rPr>
        <w:t>:</w:t>
      </w:r>
      <w:r w:rsidRPr="00775E86">
        <w:rPr>
          <w:rStyle w:val="normaltextrun"/>
          <w:color w:val="000000"/>
          <w:shd w:val="clear" w:color="auto" w:fill="FFFFFF"/>
        </w:rPr>
        <w:t xml:space="preserve"> la punta del tercer dedo o dedo medio de la mano</w:t>
      </w:r>
      <w:r w:rsidR="0076456C">
        <w:rPr>
          <w:rStyle w:val="normaltextrun"/>
          <w:color w:val="000000"/>
          <w:shd w:val="clear" w:color="auto" w:fill="FFFFFF"/>
        </w:rPr>
        <w:t>.</w:t>
      </w:r>
    </w:p>
    <w:p w14:paraId="2C0A7617" w14:textId="35CA4BC5"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unto </w:t>
      </w:r>
      <w:r w:rsidR="00180A8A">
        <w:rPr>
          <w:rStyle w:val="normaltextrun"/>
          <w:b/>
          <w:bCs/>
          <w:i/>
          <w:iCs/>
          <w:color w:val="000000"/>
          <w:shd w:val="clear" w:color="auto" w:fill="FFFFFF"/>
        </w:rPr>
        <w:t>glabel</w:t>
      </w:r>
      <w:r w:rsidR="003D6E30">
        <w:rPr>
          <w:rStyle w:val="normaltextrun"/>
          <w:b/>
          <w:bCs/>
          <w:i/>
          <w:iCs/>
          <w:color w:val="000000"/>
          <w:shd w:val="clear" w:color="auto" w:fill="FFFFFF"/>
        </w:rPr>
        <w:t>l</w:t>
      </w:r>
      <w:r w:rsidR="00180A8A">
        <w:rPr>
          <w:rStyle w:val="normaltextrun"/>
          <w:b/>
          <w:bCs/>
          <w:i/>
          <w:iCs/>
          <w:color w:val="000000"/>
          <w:shd w:val="clear" w:color="auto" w:fill="FFFFFF"/>
        </w:rPr>
        <w:t>a:</w:t>
      </w:r>
      <w:r w:rsidRPr="00775E86">
        <w:rPr>
          <w:rStyle w:val="normaltextrun"/>
          <w:color w:val="000000"/>
          <w:shd w:val="clear" w:color="auto" w:fill="FFFFFF"/>
        </w:rPr>
        <w:t xml:space="preserve"> el punto medio situado ente los dos arcos superciliares.</w:t>
      </w:r>
    </w:p>
    <w:p w14:paraId="28610BA0" w14:textId="5C5A7D4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nguinal</w:t>
      </w:r>
      <w:r w:rsidR="00180A8A">
        <w:rPr>
          <w:rStyle w:val="normaltextrun"/>
          <w:b/>
          <w:bCs/>
          <w:i/>
          <w:iCs/>
          <w:color w:val="000000"/>
          <w:shd w:val="clear" w:color="auto" w:fill="FFFFFF"/>
        </w:rPr>
        <w:t xml:space="preserve">: </w:t>
      </w:r>
      <w:r w:rsidRPr="00775E86">
        <w:rPr>
          <w:rStyle w:val="normaltextrun"/>
          <w:color w:val="000000"/>
          <w:shd w:val="clear" w:color="auto" w:fill="FFFFFF"/>
        </w:rPr>
        <w:t xml:space="preserve">el punto que se encuentra en la intersección del pliegue inguinal y la línea que va desde el punto patellare hasta la región superior del muslo, con el sujeto sentado en </w:t>
      </w:r>
      <w:r>
        <w:rPr>
          <w:rStyle w:val="normaltextrun"/>
          <w:color w:val="000000"/>
          <w:shd w:val="clear" w:color="auto" w:fill="FFFFFF"/>
        </w:rPr>
        <w:t>el</w:t>
      </w:r>
      <w:r w:rsidRPr="00775E86">
        <w:rPr>
          <w:rStyle w:val="normaltextrun"/>
          <w:color w:val="000000"/>
          <w:shd w:val="clear" w:color="auto" w:fill="FFFFFF"/>
        </w:rPr>
        <w:t xml:space="preserve"> borde del cajón antropométrico.</w:t>
      </w:r>
    </w:p>
    <w:p w14:paraId="57C130C8" w14:textId="65734160" w:rsidR="00CA2E1E" w:rsidRPr="00E066F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liegue inguinal</w:t>
      </w:r>
      <w:r w:rsidR="00180A8A">
        <w:rPr>
          <w:rStyle w:val="normaltextrun"/>
          <w:b/>
          <w:bCs/>
          <w:i/>
          <w:iCs/>
          <w:color w:val="000000"/>
          <w:shd w:val="clear" w:color="auto" w:fill="FFFFFF"/>
        </w:rPr>
        <w:t>:</w:t>
      </w:r>
      <w:r w:rsidRPr="00775E86">
        <w:rPr>
          <w:rStyle w:val="normaltextrun"/>
          <w:color w:val="000000"/>
          <w:shd w:val="clear" w:color="auto" w:fill="FFFFFF"/>
        </w:rPr>
        <w:t xml:space="preserve"> el pliegue que se forma en la zona de unión anterior ente la parte del tronco y la parte proximal del muslo, con el sujeto sentado.</w:t>
      </w:r>
    </w:p>
    <w:p w14:paraId="2D4644CF" w14:textId="245A382B" w:rsidR="00CA2E1E" w:rsidRPr="00E066F6" w:rsidRDefault="005411C5" w:rsidP="00293FA9">
      <w:pPr>
        <w:pStyle w:val="Titulo4"/>
        <w:spacing w:before="400" w:after="21" w:line="360" w:lineRule="auto"/>
        <w:ind w:firstLine="360"/>
        <w:rPr>
          <w:rStyle w:val="normaltextrun"/>
        </w:rPr>
      </w:pPr>
      <w:bookmarkStart w:id="10" w:name="_Toc73515303"/>
      <w:r>
        <w:t>P</w:t>
      </w:r>
      <w:r w:rsidR="00280455" w:rsidRPr="00D25E3F">
        <w:t>liegues cutáneos</w:t>
      </w:r>
      <w:bookmarkEnd w:id="10"/>
    </w:p>
    <w:p w14:paraId="7CBC2D38" w14:textId="6D71FF13" w:rsidR="00775E86" w:rsidRPr="00180A8A"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abdominal</w:t>
      </w:r>
      <w:r w:rsidR="006B5605">
        <w:rPr>
          <w:rStyle w:val="normaltextrun"/>
          <w:b/>
          <w:bCs/>
          <w:i/>
          <w:iCs/>
          <w:color w:val="000000"/>
          <w:shd w:val="clear" w:color="auto" w:fill="FFFFFF"/>
        </w:rPr>
        <w:t>:</w:t>
      </w:r>
      <w:r w:rsidRPr="00180A8A">
        <w:rPr>
          <w:rStyle w:val="normaltextrun"/>
          <w:color w:val="000000"/>
          <w:shd w:val="clear" w:color="auto" w:fill="FFFFFF"/>
        </w:rPr>
        <w:t xml:space="preserve"> la medición tomada verticalmente en el punto del pliegue abdominal.</w:t>
      </w:r>
    </w:p>
    <w:p w14:paraId="5A1FBFDE" w14:textId="6B480D54"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b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en paralelo </w:t>
      </w:r>
      <w:r w:rsidRPr="002022BD">
        <w:rPr>
          <w:rStyle w:val="normaltextrun"/>
          <w:color w:val="000000"/>
          <w:shd w:val="clear" w:color="auto" w:fill="FFFFFF"/>
        </w:rPr>
        <w:t>al</w:t>
      </w:r>
      <w:r>
        <w:rPr>
          <w:rStyle w:val="normaltextrun"/>
          <w:color w:val="000000"/>
          <w:shd w:val="clear" w:color="auto" w:fill="FFFFFF"/>
        </w:rPr>
        <w:t xml:space="preserve"> </w:t>
      </w:r>
      <w:r w:rsidRPr="002022BD">
        <w:rPr>
          <w:rStyle w:val="normaltextrun"/>
          <w:color w:val="000000"/>
          <w:shd w:val="clear" w:color="auto" w:fill="FFFFFF"/>
        </w:rPr>
        <w:t>eje</w:t>
      </w:r>
      <w:r w:rsidRPr="00775E86">
        <w:rPr>
          <w:rStyle w:val="normaltextrun"/>
          <w:color w:val="000000"/>
          <w:shd w:val="clear" w:color="auto" w:fill="FFFFFF"/>
        </w:rPr>
        <w:t xml:space="preserve"> longitudinal del brazo en el punto del pliegue del bíceps.</w:t>
      </w:r>
    </w:p>
    <w:p w14:paraId="0F1091AD" w14:textId="5BD84625"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liegue de </w:t>
      </w:r>
      <w:r w:rsidRPr="0022335B">
        <w:rPr>
          <w:rStyle w:val="normaltextrun"/>
          <w:b/>
          <w:bCs/>
          <w:i/>
          <w:iCs/>
          <w:color w:val="000000"/>
          <w:shd w:val="clear" w:color="auto" w:fill="FFFFFF"/>
        </w:rPr>
        <w:t>cresta ilíaca</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o casi horizontalmente en el punto del pliegue de la cresta ilíatica.</w:t>
      </w:r>
    </w:p>
    <w:p w14:paraId="09B14E27" w14:textId="33182B17"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22335B">
        <w:rPr>
          <w:rStyle w:val="normaltextrun"/>
          <w:b/>
          <w:bCs/>
          <w:i/>
          <w:iCs/>
          <w:color w:val="000000"/>
          <w:shd w:val="clear" w:color="auto" w:fill="FFFFFF"/>
        </w:rPr>
        <w:t>Pliegue de muslo anterior</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a en paralelo al eje longitudinal del muslo en el punto del pliegue del muslo anterior.</w:t>
      </w:r>
    </w:p>
    <w:p w14:paraId="720FD966" w14:textId="6437A366"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pierna medi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verticalmente en el punto del pliegue de la pierna medial.</w:t>
      </w:r>
    </w:p>
    <w:p w14:paraId="651416D6" w14:textId="01DE1357"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bescapular</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mente hacia abajo en el punto del pliegue subescapular.</w:t>
      </w:r>
    </w:p>
    <w:p w14:paraId="4EBD0873" w14:textId="5F2BDC2C"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praespin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 y medialmente hacia abajo en el punto del pliegue supraespinal.</w:t>
      </w:r>
    </w:p>
    <w:p w14:paraId="39F89BF9" w14:textId="65B15E56" w:rsidR="00B8220E"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tr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paralelamente al eje longitudinal del brazo en e</w:t>
      </w:r>
      <w:r w:rsidR="00C76091">
        <w:rPr>
          <w:rStyle w:val="normaltextrun"/>
          <w:color w:val="000000"/>
          <w:shd w:val="clear" w:color="auto" w:fill="FFFFFF"/>
        </w:rPr>
        <w:t>l</w:t>
      </w:r>
      <w:r w:rsidRPr="00775E86">
        <w:rPr>
          <w:rStyle w:val="normaltextrun"/>
          <w:color w:val="000000"/>
          <w:shd w:val="clear" w:color="auto" w:fill="FFFFFF"/>
        </w:rPr>
        <w:t xml:space="preserve"> punto del pliegue del tríceps.</w:t>
      </w:r>
    </w:p>
    <w:p w14:paraId="1F45ABC7" w14:textId="5A546EEC" w:rsidR="00B8220E" w:rsidRDefault="006B5605" w:rsidP="00293FA9">
      <w:pPr>
        <w:pStyle w:val="Titulo4"/>
        <w:spacing w:before="400" w:after="21" w:line="360" w:lineRule="auto"/>
        <w:ind w:firstLine="426"/>
        <w:rPr>
          <w:rStyle w:val="normaltextrun"/>
          <w:color w:val="000000"/>
          <w:shd w:val="clear" w:color="auto" w:fill="FFFFFF"/>
        </w:rPr>
      </w:pPr>
      <w:bookmarkStart w:id="11" w:name="_Toc73515304"/>
      <w:r>
        <w:lastRenderedPageBreak/>
        <w:t>P</w:t>
      </w:r>
      <w:r w:rsidR="00280455">
        <w:t>erímetros</w:t>
      </w:r>
      <w:bookmarkEnd w:id="11"/>
      <w:r w:rsidR="00280455">
        <w:t xml:space="preserve"> </w:t>
      </w:r>
    </w:p>
    <w:p w14:paraId="65355087" w14:textId="3CB20AC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antebrazo</w:t>
      </w:r>
      <w:r w:rsidR="006B5605">
        <w:rPr>
          <w:rStyle w:val="normaltextrun"/>
          <w:b/>
          <w:bCs/>
          <w:i/>
          <w:iCs/>
          <w:color w:val="000000"/>
          <w:shd w:val="clear" w:color="auto" w:fill="FFFFFF"/>
        </w:rPr>
        <w:t>:</w:t>
      </w:r>
      <w:r w:rsidRPr="00775E86">
        <w:rPr>
          <w:rStyle w:val="normaltextrun"/>
          <w:color w:val="000000"/>
          <w:shd w:val="clear" w:color="auto" w:fill="FFFFFF"/>
        </w:rPr>
        <w:t xml:space="preserve"> el perímetro máximo del antebrazo perpendicular a su eje longitudinal, distal a los epicóndilos humerales.</w:t>
      </w:r>
    </w:p>
    <w:p w14:paraId="0127B933" w14:textId="35196613" w:rsidR="00E86753"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 xml:space="preserve">Perímetro de brazo </w:t>
      </w:r>
      <w:r w:rsidR="00E86753" w:rsidRPr="00775E86">
        <w:rPr>
          <w:rStyle w:val="normaltextrun"/>
          <w:b/>
          <w:i/>
          <w:color w:val="000000"/>
          <w:shd w:val="clear" w:color="auto" w:fill="FFFFFF"/>
        </w:rPr>
        <w:t xml:space="preserve">flexionado y en </w:t>
      </w:r>
      <w:r w:rsidR="002E6502" w:rsidRPr="00775E86">
        <w:rPr>
          <w:rStyle w:val="normaltextrun"/>
          <w:b/>
          <w:i/>
          <w:color w:val="000000"/>
          <w:shd w:val="clear" w:color="auto" w:fill="FFFFFF"/>
        </w:rPr>
        <w:t>contracción</w:t>
      </w:r>
      <w:r w:rsidR="006B5605">
        <w:rPr>
          <w:rStyle w:val="normaltextrun"/>
          <w:b/>
          <w:bCs/>
          <w:i/>
          <w:iCs/>
          <w:color w:val="000000"/>
          <w:shd w:val="clear" w:color="auto" w:fill="FFFFFF"/>
        </w:rPr>
        <w:t>:</w:t>
      </w:r>
      <w:r w:rsidRPr="00775E86">
        <w:rPr>
          <w:rStyle w:val="normaltextrun"/>
          <w:color w:val="000000"/>
          <w:shd w:val="clear" w:color="auto" w:fill="FFFFFF"/>
        </w:rPr>
        <w:t xml:space="preserve"> el</w:t>
      </w:r>
      <w:r w:rsidR="00DF24A9">
        <w:rPr>
          <w:rStyle w:val="normaltextrun"/>
          <w:color w:val="000000"/>
          <w:shd w:val="clear" w:color="auto" w:fill="FFFFFF"/>
        </w:rPr>
        <w:t xml:space="preserve"> perímetro perpendicular a si eje longitudinal a nivel del punto </w:t>
      </w:r>
      <w:r w:rsidR="003C5ED3">
        <w:rPr>
          <w:rStyle w:val="normaltextrun"/>
          <w:color w:val="000000"/>
          <w:shd w:val="clear" w:color="auto" w:fill="FFFFFF"/>
        </w:rPr>
        <w:t>más</w:t>
      </w:r>
      <w:r w:rsidR="00DF24A9">
        <w:rPr>
          <w:rStyle w:val="normaltextrun"/>
          <w:color w:val="000000"/>
          <w:shd w:val="clear" w:color="auto" w:fill="FFFFFF"/>
        </w:rPr>
        <w:t xml:space="preserve"> alto del bíceps branquial contraído</w:t>
      </w:r>
      <w:r w:rsidR="00D300AF">
        <w:rPr>
          <w:rStyle w:val="normaltextrun"/>
          <w:color w:val="000000"/>
          <w:shd w:val="clear" w:color="auto" w:fill="FFFFFF"/>
        </w:rPr>
        <w:t>,</w:t>
      </w:r>
      <w:r w:rsidR="002E6502">
        <w:rPr>
          <w:rStyle w:val="normaltextrun"/>
          <w:color w:val="000000"/>
          <w:shd w:val="clear" w:color="auto" w:fill="FFFFFF"/>
        </w:rPr>
        <w:t xml:space="preserve"> </w:t>
      </w:r>
      <w:r w:rsidR="00CD559D">
        <w:rPr>
          <w:rStyle w:val="normaltextrun"/>
          <w:color w:val="000000"/>
          <w:shd w:val="clear" w:color="auto" w:fill="FFFFFF"/>
        </w:rPr>
        <w:t>estando el brazo elevado</w:t>
      </w:r>
      <w:r w:rsidR="003E034C">
        <w:rPr>
          <w:rStyle w:val="normaltextrun"/>
          <w:color w:val="000000"/>
          <w:shd w:val="clear" w:color="auto" w:fill="FFFFFF"/>
        </w:rPr>
        <w:t xml:space="preserve"> delante</w:t>
      </w:r>
      <w:r w:rsidR="002E6502">
        <w:rPr>
          <w:rStyle w:val="normaltextrun"/>
          <w:color w:val="000000"/>
          <w:shd w:val="clear" w:color="auto" w:fill="FFFFFF"/>
        </w:rPr>
        <w:t xml:space="preserve"> del cuerpo de forma horizontal.</w:t>
      </w:r>
    </w:p>
    <w:p w14:paraId="67CB0213" w14:textId="34646269" w:rsidR="00775E86" w:rsidRPr="006B560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w:t>
      </w:r>
      <w:r w:rsidRPr="00C02C15">
        <w:rPr>
          <w:rStyle w:val="normaltextrun"/>
          <w:b/>
          <w:bCs/>
          <w:i/>
          <w:iCs/>
          <w:color w:val="000000"/>
          <w:shd w:val="clear" w:color="auto" w:fill="FFFFFF"/>
        </w:rPr>
        <w:t xml:space="preserve"> brazo relajado</w:t>
      </w:r>
      <w:r w:rsidR="00C02C15">
        <w:rPr>
          <w:rStyle w:val="normaltextrun"/>
          <w:b/>
          <w:bCs/>
          <w:i/>
          <w:iCs/>
          <w:color w:val="000000"/>
          <w:shd w:val="clear" w:color="auto" w:fill="FFFFFF"/>
        </w:rPr>
        <w:t>:</w:t>
      </w:r>
      <w:r w:rsidRPr="006B5605">
        <w:rPr>
          <w:rStyle w:val="normaltextrun"/>
          <w:color w:val="000000"/>
          <w:shd w:val="clear" w:color="auto" w:fill="FFFFFF"/>
        </w:rPr>
        <w:t xml:space="preserve"> el perímetro del brazo a nivel del punto acromiale-radiale medio, perpendicular al eje longitudinal del brazo.</w:t>
      </w:r>
    </w:p>
    <w:p w14:paraId="721B7CC6" w14:textId="69AE8922" w:rsidR="00775E86" w:rsidRPr="00C02C1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abeza</w:t>
      </w:r>
      <w:r w:rsidR="00FB3194">
        <w:rPr>
          <w:rStyle w:val="normaltextrun"/>
          <w:b/>
          <w:bCs/>
          <w:i/>
          <w:iCs/>
          <w:color w:val="000000"/>
          <w:shd w:val="clear" w:color="auto" w:fill="FFFFFF"/>
        </w:rPr>
        <w:t>:</w:t>
      </w:r>
      <w:r w:rsidR="00C02C15" w:rsidRPr="00C02C15">
        <w:rPr>
          <w:rStyle w:val="normaltextrun"/>
          <w:color w:val="000000"/>
          <w:shd w:val="clear" w:color="auto" w:fill="FFFFFF"/>
        </w:rPr>
        <w:t xml:space="preserve"> </w:t>
      </w:r>
      <w:r w:rsidRPr="00C02C15">
        <w:rPr>
          <w:rStyle w:val="normaltextrun"/>
          <w:color w:val="000000"/>
          <w:shd w:val="clear" w:color="auto" w:fill="FFFFFF"/>
        </w:rPr>
        <w:t>el perímetro de la cabeza inmediatamente por encima de la glabella y perpendicular al eje longitudinal de la cabeza.</w:t>
      </w:r>
    </w:p>
    <w:p w14:paraId="238EAB06" w14:textId="4B2F9CBE"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intur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abdomen en su punto más estrecho entre el borde costal lateral inferior (10ª costilla) y la parte superior de la cresta ilíaca, perpendicular al eje longitudinal del tronco.</w:t>
      </w:r>
    </w:p>
    <w:p w14:paraId="3343B8A8" w14:textId="312330D7"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ue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cuello inmediatamente superior al cartílago tiroides (nuez de adán), y perpendicular al eje longitudinal del cuello.</w:t>
      </w:r>
    </w:p>
    <w:p w14:paraId="480FD6B4" w14:textId="0B12A7FC"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glúte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w:t>
      </w:r>
      <w:r>
        <w:rPr>
          <w:rStyle w:val="normaltextrun"/>
          <w:color w:val="000000"/>
          <w:shd w:val="clear" w:color="auto" w:fill="FFFFFF"/>
        </w:rPr>
        <w:t>s</w:t>
      </w:r>
      <w:r w:rsidRPr="00775E86">
        <w:rPr>
          <w:rStyle w:val="normaltextrun"/>
          <w:color w:val="000000"/>
          <w:shd w:val="clear" w:color="auto" w:fill="FFFFFF"/>
        </w:rPr>
        <w:t xml:space="preserve"> nalgas a nivel de la prominencia posterior máxima, perpendicular al eje longitudinal del tronco.</w:t>
      </w:r>
    </w:p>
    <w:p w14:paraId="22AC90C8" w14:textId="0B0585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ñec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 la muñeca, perpendicular al eje longitudinal del antebrazo, distal a la apófisis estiloides.</w:t>
      </w:r>
    </w:p>
    <w:p w14:paraId="513B16E1" w14:textId="47F0685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a 1 cm</w:t>
      </w:r>
      <w:r w:rsidR="00FB3194">
        <w:rPr>
          <w:rStyle w:val="normaltextrun"/>
          <w:b/>
          <w:bCs/>
          <w:i/>
          <w:iCs/>
          <w:color w:val="000000"/>
          <w:shd w:val="clear" w:color="auto" w:fill="FFFFFF"/>
        </w:rPr>
        <w:t>:</w:t>
      </w:r>
      <w:r w:rsidRPr="00134D90">
        <w:rPr>
          <w:rStyle w:val="normaltextrun"/>
          <w:color w:val="000000"/>
          <w:shd w:val="clear" w:color="auto" w:fill="FFFFFF"/>
        </w:rPr>
        <w:t xml:space="preserve"> e</w:t>
      </w:r>
      <w:r w:rsidRPr="00775E86">
        <w:rPr>
          <w:rStyle w:val="normaltextrun"/>
          <w:color w:val="000000"/>
          <w:shd w:val="clear" w:color="auto" w:fill="FFFFFF"/>
        </w:rPr>
        <w:t>l perímetro del mulso 1cm por debajo del pliegue del glúteo, perpendicular al eje longitudinal.</w:t>
      </w:r>
    </w:p>
    <w:p w14:paraId="62E9A7DA" w14:textId="0AD2E7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medio</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l perímetro del muslo medio a nivel del punto trochanterion-tibiale-laterale medio, perpendicular a su eje longitudinal.</w:t>
      </w:r>
    </w:p>
    <w:p w14:paraId="38D94889" w14:textId="5D19B69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piern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 pierna nivel del punto del pliegue de la pierna medial, perpendicular a su eje longitudinal.</w:t>
      </w:r>
    </w:p>
    <w:p w14:paraId="02C090A8" w14:textId="74F19DB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obi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l tobillo superior al maléolo medial, perpendicular al eje longitudinal de la pierna.</w:t>
      </w:r>
    </w:p>
    <w:p w14:paraId="307A2B30" w14:textId="7AAD8F4B"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órax o pech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pecho a nivel del punto mesosternale, perpendicular al eje longitudinal del tórax.</w:t>
      </w:r>
    </w:p>
    <w:p w14:paraId="6E62667E" w14:textId="4EBF54DF" w:rsidR="00775E86" w:rsidRPr="00E066F6" w:rsidRDefault="00280455" w:rsidP="00293FA9">
      <w:pPr>
        <w:pStyle w:val="Titulo4"/>
        <w:spacing w:before="400" w:after="21" w:line="360" w:lineRule="auto"/>
        <w:ind w:firstLine="491"/>
        <w:rPr>
          <w:rStyle w:val="normaltextrun"/>
          <w:b/>
          <w:color w:val="000000"/>
          <w:shd w:val="clear" w:color="auto" w:fill="FFFFFF"/>
        </w:rPr>
      </w:pPr>
      <w:r>
        <w:lastRenderedPageBreak/>
        <w:t xml:space="preserve"> </w:t>
      </w:r>
      <w:bookmarkStart w:id="12" w:name="_Toc73515305"/>
      <w:r w:rsidR="00FB3194">
        <w:t>L</w:t>
      </w:r>
      <w:r>
        <w:t>ongitudes</w:t>
      </w:r>
      <w:bookmarkEnd w:id="12"/>
    </w:p>
    <w:p w14:paraId="4500BD46" w14:textId="19A074A4"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cromiale-radi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acromiale y radiale</w:t>
      </w:r>
      <w:r w:rsidR="00D44D7A">
        <w:rPr>
          <w:rStyle w:val="normaltextrun"/>
          <w:color w:val="000000"/>
          <w:shd w:val="clear" w:color="auto" w:fill="FFFFFF"/>
        </w:rPr>
        <w:t>.</w:t>
      </w:r>
    </w:p>
    <w:p w14:paraId="4869EF43" w14:textId="682E8D19"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iliospinale</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vertical desde el punto iliospinale al suelo.</w:t>
      </w:r>
    </w:p>
    <w:p w14:paraId="230CA619" w14:textId="4821B1BA"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ibial lateral</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la distancia vertical desde el punto tibiale laterale hasta el suelo.</w:t>
      </w:r>
    </w:p>
    <w:p w14:paraId="374CCEDF" w14:textId="18981820"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rocantérea</w:t>
      </w:r>
      <w:r w:rsidR="00FB3194">
        <w:rPr>
          <w:rStyle w:val="normaltextrun"/>
          <w:b/>
          <w:bCs/>
          <w:i/>
          <w:iCs/>
          <w:color w:val="000000"/>
          <w:shd w:val="clear" w:color="auto" w:fill="FFFFFF"/>
        </w:rPr>
        <w:t>:</w:t>
      </w:r>
      <w:r w:rsidRPr="00134D90">
        <w:rPr>
          <w:rStyle w:val="normaltextrun"/>
          <w:color w:val="000000"/>
          <w:shd w:val="clear" w:color="auto" w:fill="FFFFFF"/>
        </w:rPr>
        <w:t xml:space="preserve"> la</w:t>
      </w:r>
      <w:r w:rsidRPr="00775E86">
        <w:rPr>
          <w:rStyle w:val="normaltextrun"/>
          <w:color w:val="000000"/>
          <w:shd w:val="clear" w:color="auto" w:fill="FFFFFF"/>
        </w:rPr>
        <w:t xml:space="preserve"> distancia vertical desde el punto trochanterion al suelo.</w:t>
      </w:r>
    </w:p>
    <w:p w14:paraId="18A906EC" w14:textId="4DE88EA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midstylion-dactylion</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s la distancia lineal entre los puntos midstylion y dactylion</w:t>
      </w:r>
      <w:r w:rsidR="00FF5E59">
        <w:rPr>
          <w:rStyle w:val="normaltextrun"/>
          <w:color w:val="000000"/>
          <w:shd w:val="clear" w:color="auto" w:fill="FFFFFF"/>
        </w:rPr>
        <w:t>.</w:t>
      </w:r>
    </w:p>
    <w:p w14:paraId="277B5145" w14:textId="2FFA36D5"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radiale-stylion</w:t>
      </w:r>
      <w:r w:rsidR="00FB3194">
        <w:rPr>
          <w:rStyle w:val="normaltextrun"/>
          <w:b/>
          <w:bCs/>
          <w:i/>
          <w:iCs/>
          <w:color w:val="000000"/>
          <w:shd w:val="clear" w:color="auto" w:fill="FFFFFF"/>
        </w:rPr>
        <w:t>:</w:t>
      </w:r>
      <w:r w:rsidR="00134D90">
        <w:rPr>
          <w:rStyle w:val="normaltextrun"/>
          <w:b/>
          <w:bCs/>
          <w:i/>
          <w:iCs/>
          <w:color w:val="000000"/>
          <w:shd w:val="clear" w:color="auto" w:fill="FFFFFF"/>
        </w:rPr>
        <w:t xml:space="preserve"> </w:t>
      </w:r>
      <w:r w:rsidRPr="00775E86">
        <w:rPr>
          <w:rStyle w:val="normaltextrun"/>
          <w:color w:val="000000"/>
          <w:shd w:val="clear" w:color="auto" w:fill="FFFFFF"/>
        </w:rPr>
        <w:t>la distancia entre los puntos radiale y stylion</w:t>
      </w:r>
      <w:r w:rsidR="00B2153B">
        <w:rPr>
          <w:rStyle w:val="normaltextrun"/>
          <w:color w:val="000000"/>
          <w:shd w:val="clear" w:color="auto" w:fill="FFFFFF"/>
        </w:rPr>
        <w:t>.</w:t>
      </w:r>
    </w:p>
    <w:p w14:paraId="40E98D1F" w14:textId="6B6D89CB"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ibiale mediale-sphyrion tib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os puntos tibiale mediale y sphyrion tibiale.</w:t>
      </w:r>
    </w:p>
    <w:p w14:paraId="418C63B6" w14:textId="5827413B" w:rsidR="00CA1F89" w:rsidRP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rochanterion-tiabale later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trochanterion y tibiale laterale.</w:t>
      </w:r>
    </w:p>
    <w:p w14:paraId="6C7679CF" w14:textId="1DAC44CB" w:rsidR="00CA1F89" w:rsidRPr="00E066F6" w:rsidRDefault="005411C5" w:rsidP="00293FA9">
      <w:pPr>
        <w:pStyle w:val="Titulo4"/>
        <w:spacing w:before="400" w:after="21" w:line="360" w:lineRule="auto"/>
        <w:ind w:firstLine="491"/>
        <w:rPr>
          <w:rStyle w:val="normaltextrun"/>
          <w:b/>
          <w:color w:val="000000"/>
          <w:shd w:val="clear" w:color="auto" w:fill="FFFFFF"/>
        </w:rPr>
      </w:pPr>
      <w:bookmarkStart w:id="13" w:name="_Toc73515306"/>
      <w:r>
        <w:t>D</w:t>
      </w:r>
      <w:r w:rsidR="00280455" w:rsidRPr="00901FAF">
        <w:t>iámetros</w:t>
      </w:r>
      <w:bookmarkEnd w:id="13"/>
      <w:r w:rsidR="00280455" w:rsidRPr="00901FAF">
        <w:t xml:space="preserve"> </w:t>
      </w:r>
    </w:p>
    <w:p w14:paraId="6981F028" w14:textId="65EA2366"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824DD1" w:rsidRPr="00775E86">
        <w:rPr>
          <w:rStyle w:val="normaltextrun"/>
          <w:b/>
          <w:bCs/>
          <w:i/>
          <w:iCs/>
          <w:color w:val="000000"/>
          <w:shd w:val="clear" w:color="auto" w:fill="FFFFFF"/>
        </w:rPr>
        <w:t>anteroposterior</w:t>
      </w:r>
      <w:r w:rsidRPr="00775E86">
        <w:rPr>
          <w:rStyle w:val="normaltextrun"/>
          <w:b/>
          <w:bCs/>
          <w:i/>
          <w:iCs/>
          <w:color w:val="000000"/>
          <w:shd w:val="clear" w:color="auto" w:fill="FFFFFF"/>
        </w:rPr>
        <w:t xml:space="preserve"> del tórax</w:t>
      </w:r>
      <w:r w:rsidR="00FB3194">
        <w:rPr>
          <w:rStyle w:val="normaltextrun"/>
          <w:b/>
          <w:bCs/>
          <w:i/>
          <w:iCs/>
          <w:color w:val="000000"/>
          <w:shd w:val="clear" w:color="auto" w:fill="FFFFFF"/>
        </w:rPr>
        <w:t>:</w:t>
      </w:r>
      <w:r w:rsidRPr="00775E86">
        <w:rPr>
          <w:rStyle w:val="normaltextrun"/>
          <w:color w:val="000000"/>
          <w:shd w:val="clear" w:color="auto" w:fill="FFFFFF"/>
        </w:rPr>
        <w:t xml:space="preserve"> el diámetro del tórax en un eje </w:t>
      </w:r>
      <w:r w:rsidR="00824DD1" w:rsidRPr="00775E86">
        <w:rPr>
          <w:rStyle w:val="normaltextrun"/>
          <w:color w:val="000000"/>
          <w:shd w:val="clear" w:color="auto" w:fill="FFFFFF"/>
        </w:rPr>
        <w:t>anteroposterior</w:t>
      </w:r>
      <w:r w:rsidRPr="00775E86">
        <w:rPr>
          <w:rStyle w:val="normaltextrun"/>
          <w:color w:val="000000"/>
          <w:shd w:val="clear" w:color="auto" w:fill="FFFFFF"/>
        </w:rPr>
        <w:t>, perpendicular a su eje longitudinal, al nivel del punto mesosternale.</w:t>
      </w:r>
    </w:p>
    <w:p w14:paraId="38E72DD6" w14:textId="4922948D"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acrom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l acromion.</w:t>
      </w:r>
    </w:p>
    <w:p w14:paraId="17D63586" w14:textId="6421774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picondileo de fémur</w:t>
      </w:r>
      <w:r w:rsid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epicóndilos lateral y medial del fémur.</w:t>
      </w:r>
    </w:p>
    <w:p w14:paraId="0FD013CC" w14:textId="786B4BB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C20EAA" w:rsidRPr="00775E86">
        <w:rPr>
          <w:rStyle w:val="normaltextrun"/>
          <w:b/>
          <w:bCs/>
          <w:i/>
          <w:iCs/>
          <w:color w:val="000000"/>
          <w:shd w:val="clear" w:color="auto" w:fill="FFFFFF"/>
        </w:rPr>
        <w:t>biepicondileo</w:t>
      </w:r>
      <w:r w:rsidRPr="00775E86">
        <w:rPr>
          <w:rStyle w:val="normaltextrun"/>
          <w:b/>
          <w:bCs/>
          <w:i/>
          <w:iCs/>
          <w:color w:val="000000"/>
          <w:shd w:val="clear" w:color="auto" w:fill="FFFFFF"/>
        </w:rPr>
        <w:t xml:space="preserve"> del húmero</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 los epicóndilos lateral y medial del húmero.</w:t>
      </w:r>
    </w:p>
    <w:p w14:paraId="3C9442D7" w14:textId="3258AD5F" w:rsidR="00CA1F89" w:rsidRPr="00FB3194"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stiloideo</w:t>
      </w:r>
      <w:r w:rsidR="00FB3194">
        <w:rPr>
          <w:rStyle w:val="normaltextrun"/>
          <w:b/>
          <w:bCs/>
          <w:i/>
          <w:iCs/>
          <w:color w:val="000000"/>
          <w:shd w:val="clear" w:color="auto" w:fill="FFFFFF"/>
        </w:rPr>
        <w:t>:</w:t>
      </w:r>
      <w:r w:rsidR="00134D90" w:rsidRPr="00FB3194">
        <w:rPr>
          <w:rStyle w:val="normaltextrun"/>
          <w:color w:val="000000"/>
          <w:shd w:val="clear" w:color="auto" w:fill="FFFFFF"/>
        </w:rPr>
        <w:t xml:space="preserve"> </w:t>
      </w:r>
      <w:r w:rsidRPr="00FB3194">
        <w:rPr>
          <w:rStyle w:val="normaltextrun"/>
          <w:color w:val="000000"/>
          <w:shd w:val="clear" w:color="auto" w:fill="FFFFFF"/>
        </w:rPr>
        <w:t>la distancia lineal entre la zona más externas de las apófisis estiloides del cúbito y el radio.</w:t>
      </w:r>
    </w:p>
    <w:p w14:paraId="1ED501C2" w14:textId="087A84C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iliocrestal</w:t>
      </w:r>
      <w:r w:rsidR="00FB3194" w:rsidRP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puntos más laterales de las crestas ilíacas.</w:t>
      </w:r>
    </w:p>
    <w:p w14:paraId="6CB1262C" w14:textId="0FA586EF"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B274E8">
        <w:rPr>
          <w:rStyle w:val="normaltextrun"/>
          <w:b/>
          <w:bCs/>
          <w:i/>
          <w:iCs/>
          <w:color w:val="000000"/>
          <w:shd w:val="clear" w:color="auto" w:fill="FFFFFF"/>
        </w:rPr>
        <w:t>longitud del pie</w:t>
      </w:r>
      <w:r w:rsidR="00FB3194" w:rsidRPr="00B274E8">
        <w:rPr>
          <w:rStyle w:val="normaltextrun"/>
          <w:b/>
          <w:bCs/>
          <w:i/>
          <w:iCs/>
          <w:color w:val="000000"/>
          <w:shd w:val="clear" w:color="auto" w:fill="FFFFFF"/>
        </w:rPr>
        <w:t>:</w:t>
      </w:r>
      <w:r w:rsidRPr="00775E86">
        <w:rPr>
          <w:rStyle w:val="normaltextrun"/>
          <w:color w:val="000000"/>
          <w:shd w:val="clear" w:color="auto" w:fill="FFFFFF"/>
        </w:rPr>
        <w:t xml:space="preserve"> la distancia lineal entre el plano coronal de los puntos pternion y del akropodin.</w:t>
      </w:r>
    </w:p>
    <w:p w14:paraId="631256C0" w14:textId="3FCB06F6"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lastRenderedPageBreak/>
        <w:t>Diámetro</w:t>
      </w:r>
      <w:r w:rsidRPr="00775E86">
        <w:rPr>
          <w:rStyle w:val="normaltextrun"/>
          <w:b/>
          <w:bCs/>
          <w:i/>
          <w:iCs/>
          <w:color w:val="000000"/>
          <w:shd w:val="clear" w:color="auto" w:fill="FFFFFF"/>
        </w:rPr>
        <w:t xml:space="preserve"> </w:t>
      </w:r>
      <w:r w:rsidRPr="000B0CE7">
        <w:rPr>
          <w:rStyle w:val="normaltextrun"/>
          <w:b/>
          <w:bCs/>
          <w:i/>
          <w:iCs/>
          <w:color w:val="000000"/>
          <w:shd w:val="clear" w:color="auto" w:fill="FFFFFF"/>
        </w:rPr>
        <w:t>sagital abdominal</w:t>
      </w:r>
      <w:r w:rsidR="000B0CE7" w:rsidRPr="000B0CE7">
        <w:rPr>
          <w:rStyle w:val="normaltextrun"/>
          <w:b/>
          <w:bCs/>
          <w:i/>
          <w:iCs/>
          <w:color w:val="000000"/>
          <w:shd w:val="clear" w:color="auto" w:fill="FFFFFF"/>
        </w:rPr>
        <w:t>:</w:t>
      </w:r>
      <w:r w:rsidRPr="00775E86">
        <w:rPr>
          <w:rStyle w:val="normaltextrun"/>
          <w:color w:val="000000"/>
          <w:shd w:val="clear" w:color="auto" w:fill="FFFFFF"/>
        </w:rPr>
        <w:t xml:space="preserve"> la distancia lineal horizontal, situada en el plano sagital, entre el punto del abdomen inmediatamente inferior al ombligo, con el tronco erecto y la superficie dorsal correspondiente del tronco.</w:t>
      </w:r>
    </w:p>
    <w:p w14:paraId="5196EBD3" w14:textId="500480DC"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transverso del tórax</w:t>
      </w:r>
      <w:r w:rsidR="000B0CE7">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el diámetro del tórax en un eje transverso cuando el antropómetro est</w:t>
      </w:r>
      <w:r>
        <w:rPr>
          <w:rStyle w:val="normaltextrun"/>
          <w:color w:val="000000"/>
          <w:shd w:val="clear" w:color="auto" w:fill="FFFFFF"/>
        </w:rPr>
        <w:t>á</w:t>
      </w:r>
      <w:r w:rsidRPr="00775E86">
        <w:rPr>
          <w:rStyle w:val="normaltextrun"/>
          <w:color w:val="000000"/>
          <w:shd w:val="clear" w:color="auto" w:fill="FFFFFF"/>
        </w:rPr>
        <w:t xml:space="preserve"> en un plano inclinado a la altura del punto mesosternale y las ramas, con una inclinación posterior descendente de 30°.</w:t>
      </w:r>
    </w:p>
    <w:p w14:paraId="6B05D21B" w14:textId="2613C43C" w:rsidR="00B96DA5" w:rsidRPr="00196243" w:rsidRDefault="005016A0" w:rsidP="00293FA9">
      <w:pPr>
        <w:pStyle w:val="Titulo3"/>
        <w:spacing w:before="400" w:after="21" w:line="360" w:lineRule="auto"/>
        <w:rPr>
          <w:sz w:val="22"/>
          <w:szCs w:val="22"/>
        </w:rPr>
      </w:pPr>
      <w:bookmarkStart w:id="14" w:name="_Toc73515307"/>
      <w:r w:rsidRPr="00196243">
        <w:t>Tecnología</w:t>
      </w:r>
      <w:bookmarkEnd w:id="14"/>
      <w:r w:rsidRPr="00196243">
        <w:t xml:space="preserve"> </w:t>
      </w:r>
    </w:p>
    <w:p w14:paraId="49B21362" w14:textId="12D7E787" w:rsidR="00F67EC3" w:rsidRPr="000F73DE" w:rsidRDefault="00F67EC3" w:rsidP="00AD4F53">
      <w:pPr>
        <w:pStyle w:val="Prrafodelista"/>
        <w:numPr>
          <w:ilvl w:val="0"/>
          <w:numId w:val="13"/>
        </w:numPr>
        <w:spacing w:before="400" w:after="21" w:line="360" w:lineRule="auto"/>
        <w:jc w:val="both"/>
        <w:rPr>
          <w:b/>
          <w:bCs/>
        </w:rPr>
      </w:pPr>
      <w:r w:rsidRPr="006E0417">
        <w:rPr>
          <w:b/>
          <w:color w:val="000000"/>
        </w:rPr>
        <w:t>Arduino</w:t>
      </w:r>
      <w:r w:rsidR="0088267B">
        <w:rPr>
          <w:b/>
          <w:bCs/>
          <w:color w:val="000000"/>
        </w:rPr>
        <w:t>:</w:t>
      </w:r>
      <w:r>
        <w:rPr>
          <w:b/>
          <w:bCs/>
          <w:color w:val="000000"/>
        </w:rPr>
        <w:t xml:space="preserve"> </w:t>
      </w:r>
      <w:r w:rsidR="001605E3">
        <w:rPr>
          <w:color w:val="000000"/>
        </w:rPr>
        <w:t xml:space="preserve">Plataforma </w:t>
      </w:r>
      <w:r w:rsidR="00A96641">
        <w:rPr>
          <w:color w:val="000000"/>
        </w:rPr>
        <w:t xml:space="preserve">de código </w:t>
      </w:r>
      <w:r w:rsidR="008B055C">
        <w:rPr>
          <w:color w:val="000000"/>
        </w:rPr>
        <w:t xml:space="preserve">abierto de </w:t>
      </w:r>
      <w:r w:rsidR="00A01BA7">
        <w:rPr>
          <w:color w:val="000000"/>
        </w:rPr>
        <w:t xml:space="preserve">electrónica </w:t>
      </w:r>
      <w:r w:rsidR="00C3664D">
        <w:rPr>
          <w:color w:val="000000"/>
        </w:rPr>
        <w:t>basada en un “uso simple” de hardware</w:t>
      </w:r>
      <w:r w:rsidR="001C1FFC">
        <w:rPr>
          <w:color w:val="000000"/>
        </w:rPr>
        <w:t xml:space="preserve"> y software</w:t>
      </w:r>
      <w:r w:rsidR="00677083">
        <w:rPr>
          <w:color w:val="000000"/>
        </w:rPr>
        <w:t>.</w:t>
      </w:r>
      <w:r w:rsidR="000450C8">
        <w:rPr>
          <w:color w:val="000000"/>
        </w:rPr>
        <w:fldChar w:fldCharType="begin" w:fldLock="1"/>
      </w:r>
      <w:r w:rsidR="00F44BCB">
        <w:rPr>
          <w:color w:val="000000"/>
        </w:rPr>
        <w:instrText>ADDIN CSL_CITATION {"citationItems":[{"id":"ITEM-1","itemData":{"URL":"https://www.arduino.cc/","author":[{"dropping-particle":"","family":"Arduino","given":"","non-dropping-particle":"","parse-names":false,"suffix":""}],"id":"ITEM-1","issued":{"date-parts":[["0"]]},"title":"What is Arduino?","type":"webpage"},"uris":["http://www.mendeley.com/documents/?uuid=14cee3a7-cef2-4d59-8c2f-9d7261493066"]}],"mendeley":{"formattedCitation":"[6]","plainTextFormattedCitation":"[6]","previouslyFormattedCitation":"[6]"},"properties":{"noteIndex":0},"schema":"https://github.com/citation-style-language/schema/raw/master/csl-citation.json"}</w:instrText>
      </w:r>
      <w:r w:rsidR="000450C8">
        <w:rPr>
          <w:color w:val="000000"/>
        </w:rPr>
        <w:fldChar w:fldCharType="separate"/>
      </w:r>
      <w:r w:rsidR="003870DE" w:rsidRPr="003870DE">
        <w:rPr>
          <w:noProof/>
          <w:color w:val="000000"/>
        </w:rPr>
        <w:t>[6]</w:t>
      </w:r>
      <w:r w:rsidR="000450C8">
        <w:rPr>
          <w:color w:val="000000"/>
        </w:rPr>
        <w:fldChar w:fldCharType="end"/>
      </w:r>
    </w:p>
    <w:p w14:paraId="3FD25271" w14:textId="65DB08FC" w:rsidR="00935E37" w:rsidRPr="004779D5" w:rsidRDefault="00F74872" w:rsidP="00AD4F53">
      <w:pPr>
        <w:pStyle w:val="Prrafodelista"/>
        <w:numPr>
          <w:ilvl w:val="0"/>
          <w:numId w:val="13"/>
        </w:numPr>
        <w:spacing w:before="400" w:after="21" w:line="360" w:lineRule="auto"/>
        <w:jc w:val="both"/>
        <w:rPr>
          <w:b/>
          <w:bCs/>
        </w:rPr>
      </w:pPr>
      <w:r>
        <w:rPr>
          <w:b/>
          <w:bCs/>
          <w:color w:val="000000"/>
        </w:rPr>
        <w:t>Base de datos</w:t>
      </w:r>
      <w:r w:rsidR="009158AA">
        <w:rPr>
          <w:b/>
          <w:bCs/>
          <w:color w:val="000000"/>
        </w:rPr>
        <w:t xml:space="preserve"> (BD)</w:t>
      </w:r>
      <w:r w:rsidR="0088267B">
        <w:rPr>
          <w:b/>
          <w:bCs/>
        </w:rPr>
        <w:t>:</w:t>
      </w:r>
      <w:r w:rsidR="00F17435">
        <w:rPr>
          <w:b/>
          <w:bCs/>
        </w:rPr>
        <w:t xml:space="preserve"> </w:t>
      </w:r>
      <w:r w:rsidR="00F17435" w:rsidRPr="00F17435">
        <w:t xml:space="preserve">Colección organizada de información estructurada, o datos, típicamente almacenados electrónicamente en un sistema de computadora. </w:t>
      </w:r>
      <w:r w:rsidR="00A16062">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rsidR="00A16062">
        <w:fldChar w:fldCharType="separate"/>
      </w:r>
      <w:r w:rsidR="003870DE" w:rsidRPr="003870DE">
        <w:rPr>
          <w:noProof/>
        </w:rPr>
        <w:t>[7]</w:t>
      </w:r>
      <w:r w:rsidR="00A16062">
        <w:fldChar w:fldCharType="end"/>
      </w:r>
    </w:p>
    <w:p w14:paraId="4F9E608E" w14:textId="581EDEB7" w:rsidR="00F67EC3" w:rsidRPr="002813DF" w:rsidRDefault="00F67EC3" w:rsidP="00AD4F53">
      <w:pPr>
        <w:pStyle w:val="Prrafodelista"/>
        <w:numPr>
          <w:ilvl w:val="0"/>
          <w:numId w:val="13"/>
        </w:numPr>
        <w:spacing w:before="400" w:after="21" w:line="360" w:lineRule="auto"/>
        <w:jc w:val="both"/>
        <w:rPr>
          <w:b/>
          <w:bCs/>
        </w:rPr>
      </w:pPr>
      <w:r w:rsidRPr="002813DF">
        <w:rPr>
          <w:b/>
          <w:bCs/>
          <w:color w:val="000000"/>
        </w:rPr>
        <w:t>Bluetooth</w:t>
      </w:r>
      <w:r w:rsidR="0088267B">
        <w:rPr>
          <w:b/>
          <w:bCs/>
          <w:color w:val="000000"/>
        </w:rPr>
        <w:t>:</w:t>
      </w:r>
      <w:r w:rsidRPr="002813DF">
        <w:rPr>
          <w:rFonts w:ascii="Verdana" w:hAnsi="Verdana"/>
          <w:color w:val="000000"/>
          <w:shd w:val="clear" w:color="auto" w:fill="DCFCFC"/>
        </w:rPr>
        <w:t xml:space="preserve"> </w:t>
      </w:r>
      <w:r w:rsidRPr="002813DF">
        <w:t>Tecnología de acceso inalámbrico para la transmisión de datos por radiofrecuencia entre dispositivos como PDA, teléfonos móviles, tabletas, cámaras digitales, impresoras u ordenadores portátiles.</w:t>
      </w:r>
      <w:r>
        <w:fldChar w:fldCharType="begin" w:fldLock="1"/>
      </w:r>
      <w:r w:rsidR="00806758">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fldChar w:fldCharType="separate"/>
      </w:r>
      <w:r w:rsidRPr="002813DF">
        <w:rPr>
          <w:noProof/>
        </w:rPr>
        <w:t>[3]</w:t>
      </w:r>
      <w:r>
        <w:fldChar w:fldCharType="end"/>
      </w:r>
    </w:p>
    <w:p w14:paraId="09EB0C25" w14:textId="6E46BDE7" w:rsidR="002813DF" w:rsidRPr="00010DAA" w:rsidRDefault="00284CF5" w:rsidP="00AD4F53">
      <w:pPr>
        <w:pStyle w:val="Prrafodelista"/>
        <w:numPr>
          <w:ilvl w:val="0"/>
          <w:numId w:val="13"/>
        </w:numPr>
        <w:spacing w:before="400" w:after="21" w:line="360" w:lineRule="auto"/>
        <w:jc w:val="both"/>
        <w:rPr>
          <w:b/>
          <w:bCs/>
        </w:rPr>
      </w:pPr>
      <w:r>
        <w:rPr>
          <w:b/>
          <w:bCs/>
        </w:rPr>
        <w:t>C</w:t>
      </w:r>
      <w:r w:rsidR="00892635" w:rsidRPr="00892635">
        <w:rPr>
          <w:b/>
          <w:bCs/>
        </w:rPr>
        <w:t>opia de seguridad</w:t>
      </w:r>
      <w:r>
        <w:rPr>
          <w:b/>
          <w:bCs/>
        </w:rPr>
        <w:t xml:space="preserve"> (backup)</w:t>
      </w:r>
      <w:r w:rsidR="0088267B">
        <w:rPr>
          <w:b/>
          <w:bCs/>
        </w:rPr>
        <w:t>:</w:t>
      </w:r>
      <w:r w:rsidR="00892635" w:rsidRPr="00892635">
        <w:rPr>
          <w:b/>
          <w:bCs/>
        </w:rPr>
        <w:t xml:space="preserve"> </w:t>
      </w:r>
      <w:r w:rsidR="00892635" w:rsidRPr="00284CF5">
        <w:t>Duplicado de un archivo informático que se guarda en previsión de la pérdida o destrucción del original’</w:t>
      </w:r>
      <w:r w:rsidR="007C6509">
        <w:t xml:space="preserve">. </w:t>
      </w:r>
      <w:r w:rsidR="00892635" w:rsidRPr="00284CF5">
        <w:t>Se dice también</w:t>
      </w:r>
      <w:r w:rsidR="007C6509">
        <w:t xml:space="preserve"> </w:t>
      </w:r>
      <w:r w:rsidR="00892635" w:rsidRPr="00284CF5">
        <w:t>copia de resguardo o respaldo.</w:t>
      </w:r>
      <w:r w:rsidR="007C6509">
        <w:fldChar w:fldCharType="begin" w:fldLock="1"/>
      </w:r>
      <w:r w:rsidR="005B4F68">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sidR="007C6509">
        <w:fldChar w:fldCharType="separate"/>
      </w:r>
      <w:r w:rsidR="007C6509" w:rsidRPr="007C6509">
        <w:rPr>
          <w:noProof/>
        </w:rPr>
        <w:t>[2]</w:t>
      </w:r>
      <w:r w:rsidR="007C6509">
        <w:fldChar w:fldCharType="end"/>
      </w:r>
    </w:p>
    <w:p w14:paraId="2AF02854" w14:textId="29651FF9" w:rsidR="00010DAA" w:rsidRPr="002813DF" w:rsidRDefault="00010DAA" w:rsidP="00AD4F53">
      <w:pPr>
        <w:pStyle w:val="Prrafodelista"/>
        <w:numPr>
          <w:ilvl w:val="0"/>
          <w:numId w:val="13"/>
        </w:numPr>
        <w:spacing w:before="400" w:after="21" w:line="360" w:lineRule="auto"/>
        <w:jc w:val="both"/>
        <w:rPr>
          <w:b/>
          <w:bCs/>
        </w:rPr>
      </w:pPr>
      <w:r>
        <w:rPr>
          <w:b/>
          <w:bCs/>
        </w:rPr>
        <w:t>Google Drive:</w:t>
      </w:r>
      <w:r w:rsidR="00B70B01" w:rsidRPr="00B70B01">
        <w:rPr>
          <w:color w:val="222222"/>
          <w:sz w:val="21"/>
          <w:szCs w:val="21"/>
          <w:shd w:val="clear" w:color="auto" w:fill="FFFFFF"/>
        </w:rPr>
        <w:t xml:space="preserve"> </w:t>
      </w:r>
      <w:r w:rsidR="00B70B01" w:rsidRPr="00DD13EC">
        <w:rPr>
          <w:color w:val="222222"/>
          <w:shd w:val="clear" w:color="auto" w:fill="FFFFFF"/>
        </w:rPr>
        <w:t xml:space="preserve">Servicio de alojamiento de archivos </w:t>
      </w:r>
      <w:r w:rsidR="0028740A" w:rsidRPr="00DD13EC">
        <w:rPr>
          <w:color w:val="222222"/>
          <w:shd w:val="clear" w:color="auto" w:fill="FFFFFF"/>
        </w:rPr>
        <w:t xml:space="preserve">que fue </w:t>
      </w:r>
      <w:r w:rsidR="00B70B01" w:rsidRPr="00DD13EC">
        <w:rPr>
          <w:color w:val="222222"/>
          <w:shd w:val="clear" w:color="auto" w:fill="FFFFFF"/>
        </w:rPr>
        <w:t xml:space="preserve">lanzado por </w:t>
      </w:r>
      <w:r w:rsidR="0028740A" w:rsidRPr="00DD13EC">
        <w:rPr>
          <w:color w:val="222222"/>
          <w:shd w:val="clear" w:color="auto" w:fill="FFFFFF"/>
        </w:rPr>
        <w:t xml:space="preserve">la </w:t>
      </w:r>
      <w:r w:rsidR="00B70B01" w:rsidRPr="00DD13EC">
        <w:rPr>
          <w:color w:val="222222"/>
          <w:shd w:val="clear" w:color="auto" w:fill="FFFFFF"/>
        </w:rPr>
        <w:t>empresa estadounidense Google</w:t>
      </w:r>
      <w:r w:rsidR="00DD13EC" w:rsidRPr="00DD13EC">
        <w:rPr>
          <w:color w:val="222222"/>
          <w:shd w:val="clear" w:color="auto" w:fill="FFFFFF"/>
        </w:rPr>
        <w:t>.</w:t>
      </w:r>
      <w:r w:rsidR="00AD5937">
        <w:rPr>
          <w:color w:val="222222"/>
          <w:shd w:val="clear" w:color="auto" w:fill="FFFFFF"/>
        </w:rPr>
        <w:fldChar w:fldCharType="begin" w:fldLock="1"/>
      </w:r>
      <w:r w:rsidR="00F44BCB">
        <w:rPr>
          <w:color w:val="222222"/>
          <w:shd w:val="clear" w:color="auto" w:fill="FFFFFF"/>
        </w:rPr>
        <w:instrText>ADDIN CSL_CITATION {"citationItems":[{"id":"ITEM-1","itemData":{"URL":"https://www.google.com/intl/es-419_ALL/drive/using-drive/","author":[{"dropping-particle":"","family":"Google","given":"","non-dropping-particle":"","parse-names":false,"suffix":""}],"id":"ITEM-1","issued":{"date-parts":[["0"]]},"title":"Descubrir Drive","type":"webpage"},"uris":["http://www.mendeley.com/documents/?uuid=c1cc4bae-6092-4779-8b29-ecc0aba43d4b"]}],"mendeley":{"formattedCitation":"[8]","plainTextFormattedCitation":"[8]","previouslyFormattedCitation":"[8]"},"properties":{"noteIndex":0},"schema":"https://github.com/citation-style-language/schema/raw/master/csl-citation.json"}</w:instrText>
      </w:r>
      <w:r w:rsidR="00AD5937">
        <w:rPr>
          <w:color w:val="222222"/>
          <w:shd w:val="clear" w:color="auto" w:fill="FFFFFF"/>
        </w:rPr>
        <w:fldChar w:fldCharType="separate"/>
      </w:r>
      <w:r w:rsidR="003870DE" w:rsidRPr="003870DE">
        <w:rPr>
          <w:noProof/>
          <w:color w:val="222222"/>
          <w:shd w:val="clear" w:color="auto" w:fill="FFFFFF"/>
        </w:rPr>
        <w:t>[8]</w:t>
      </w:r>
      <w:r w:rsidR="00AD5937">
        <w:rPr>
          <w:color w:val="222222"/>
          <w:shd w:val="clear" w:color="auto" w:fill="FFFFFF"/>
        </w:rPr>
        <w:fldChar w:fldCharType="end"/>
      </w:r>
      <w:r w:rsidR="00DD13EC">
        <w:rPr>
          <w:color w:val="222222"/>
          <w:shd w:val="clear" w:color="auto" w:fill="FFFFFF"/>
        </w:rPr>
        <w:t xml:space="preserve"> </w:t>
      </w:r>
    </w:p>
    <w:p w14:paraId="6A0E4AD2" w14:textId="1CECC2EB" w:rsidR="00DC04DE" w:rsidRPr="006E05B5" w:rsidRDefault="00920738" w:rsidP="00AD4F53">
      <w:pPr>
        <w:pStyle w:val="Prrafodelista"/>
        <w:numPr>
          <w:ilvl w:val="0"/>
          <w:numId w:val="13"/>
        </w:numPr>
        <w:spacing w:before="400" w:after="21" w:line="360" w:lineRule="auto"/>
        <w:jc w:val="both"/>
        <w:rPr>
          <w:b/>
          <w:bCs/>
        </w:rPr>
      </w:pPr>
      <w:r>
        <w:rPr>
          <w:b/>
          <w:bCs/>
        </w:rPr>
        <w:t xml:space="preserve">Sistema </w:t>
      </w:r>
      <w:r w:rsidR="00F1662F">
        <w:rPr>
          <w:b/>
          <w:bCs/>
        </w:rPr>
        <w:t>e</w:t>
      </w:r>
      <w:r>
        <w:rPr>
          <w:b/>
          <w:bCs/>
        </w:rPr>
        <w:t>mbebido</w:t>
      </w:r>
      <w:r w:rsidR="0088267B">
        <w:rPr>
          <w:b/>
          <w:bCs/>
        </w:rPr>
        <w:t>:</w:t>
      </w:r>
      <w:r w:rsidRPr="00920738">
        <w:t xml:space="preserve"> </w:t>
      </w:r>
      <w:r>
        <w:t xml:space="preserve">Se trata de un sistema de computación diseñado para realizar una o algunas funciones dedicadas frecuentemente en un sistema de computación en tiempo real. En un sistema embebido la mayoría de los componentes se encuentran incluidos en la placa base. </w:t>
      </w:r>
      <w:r w:rsidR="00F1662F">
        <w:fldChar w:fldCharType="begin" w:fldLock="1"/>
      </w:r>
      <w:r w:rsidR="00F44BCB">
        <w:instrText>ADDIN CSL_CITATION {"citationItems":[{"id":"ITEM-1","itemData":{"author":[{"dropping-particle":"","family":"Lifelong Learning","given":"","non-dropping-particle":"","parse-names":false,"suffix":""}],"id":"ITEM-1","issued":{"date-parts":[["2011"]]},"page":"1-19","title":"Ingenieria de los sistemas embebidos.","type":"article-journal"},"uris":["http://www.mendeley.com/documents/?uuid=a478b7cf-074f-4f53-a5ff-ab9e27f8c8d7","http://www.mendeley.com/documents/?uuid=07a896a7-2816-4b67-bdf0-94d657ed5d79"]}],"mendeley":{"formattedCitation":"[9]","plainTextFormattedCitation":"[9]","previouslyFormattedCitation":"[9]"},"properties":{"noteIndex":0},"schema":"https://github.com/citation-style-language/schema/raw/master/csl-citation.json"}</w:instrText>
      </w:r>
      <w:r w:rsidR="00F1662F">
        <w:fldChar w:fldCharType="separate"/>
      </w:r>
      <w:r w:rsidR="003870DE" w:rsidRPr="003870DE">
        <w:rPr>
          <w:noProof/>
        </w:rPr>
        <w:t>[9]</w:t>
      </w:r>
      <w:r w:rsidR="00F1662F">
        <w:fldChar w:fldCharType="end"/>
      </w:r>
    </w:p>
    <w:p w14:paraId="49E5F6B9" w14:textId="6156FF9A" w:rsidR="006E05B5" w:rsidRPr="007079A5" w:rsidRDefault="006E05B5" w:rsidP="00AD4F53">
      <w:pPr>
        <w:pStyle w:val="Prrafodelista"/>
        <w:numPr>
          <w:ilvl w:val="0"/>
          <w:numId w:val="13"/>
        </w:numPr>
        <w:spacing w:before="400" w:after="21" w:line="360" w:lineRule="auto"/>
        <w:jc w:val="both"/>
        <w:rPr>
          <w:b/>
          <w:bCs/>
        </w:rPr>
      </w:pPr>
      <w:r w:rsidRPr="004779D5">
        <w:rPr>
          <w:b/>
          <w:bCs/>
        </w:rPr>
        <w:t xml:space="preserve">Sistema de gestión de base de datos (DBMS): </w:t>
      </w:r>
      <w:r w:rsidRPr="00DB5C81">
        <w:t>S</w:t>
      </w:r>
      <w:r w:rsidRPr="004779D5">
        <w:t>oftware de base de datos, facilita la supervisión y el control de las bases de datos, lo que permite una variedad de operaciones administrativas, como la supervisión del rendimiento, el ajuste, las copias de seguridad y la recuperación</w:t>
      </w:r>
      <w:r>
        <w:t>.</w:t>
      </w:r>
      <w:r>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fldChar w:fldCharType="separate"/>
      </w:r>
      <w:r w:rsidR="003870DE" w:rsidRPr="003870DE">
        <w:rPr>
          <w:noProof/>
        </w:rPr>
        <w:t>[7]</w:t>
      </w:r>
      <w:r>
        <w:fldChar w:fldCharType="end"/>
      </w:r>
    </w:p>
    <w:p w14:paraId="6198A9A9" w14:textId="77777777" w:rsidR="007079A5" w:rsidRPr="007079A5" w:rsidRDefault="007079A5" w:rsidP="007079A5">
      <w:pPr>
        <w:spacing w:before="400" w:after="21" w:line="360" w:lineRule="auto"/>
        <w:ind w:left="360"/>
        <w:jc w:val="both"/>
        <w:rPr>
          <w:b/>
          <w:bCs/>
        </w:rPr>
      </w:pPr>
    </w:p>
    <w:p w14:paraId="042AFA43" w14:textId="02751916" w:rsidR="00131BC8" w:rsidRPr="001C76CC" w:rsidRDefault="005016A0" w:rsidP="00293FA9">
      <w:pPr>
        <w:pStyle w:val="Titulo2"/>
        <w:spacing w:before="400" w:after="21" w:line="360" w:lineRule="auto"/>
        <w:rPr>
          <w:sz w:val="22"/>
          <w:szCs w:val="22"/>
        </w:rPr>
      </w:pPr>
      <w:bookmarkStart w:id="15" w:name="_Toc73515308"/>
      <w:r w:rsidRPr="002022BD">
        <w:lastRenderedPageBreak/>
        <w:t>Referencias</w:t>
      </w:r>
      <w:bookmarkEnd w:id="15"/>
    </w:p>
    <w:p w14:paraId="6E41EBC1" w14:textId="64864CA6" w:rsidR="004D186A" w:rsidRPr="004D186A" w:rsidRDefault="001E301D" w:rsidP="004D186A">
      <w:pPr>
        <w:widowControl w:val="0"/>
        <w:autoSpaceDE w:val="0"/>
        <w:autoSpaceDN w:val="0"/>
        <w:adjustRightInd w:val="0"/>
        <w:spacing w:before="400" w:after="20" w:line="360" w:lineRule="auto"/>
        <w:ind w:left="640" w:hanging="640"/>
        <w:rPr>
          <w:noProof/>
          <w:szCs w:val="24"/>
        </w:rPr>
      </w:pPr>
      <w:r>
        <w:rPr>
          <w:sz w:val="22"/>
        </w:rPr>
        <w:fldChar w:fldCharType="begin" w:fldLock="1"/>
      </w:r>
      <w:r w:rsidRPr="00D8162E">
        <w:rPr>
          <w:lang w:val="en-US"/>
        </w:rPr>
        <w:instrText xml:space="preserve">ADDIN Mendeley Bibliography CSL_BIBLIOGRAPHY </w:instrText>
      </w:r>
      <w:r>
        <w:rPr>
          <w:sz w:val="22"/>
        </w:rPr>
        <w:fldChar w:fldCharType="separate"/>
      </w:r>
      <w:r w:rsidR="004D186A" w:rsidRPr="00094F27">
        <w:rPr>
          <w:noProof/>
          <w:szCs w:val="24"/>
          <w:lang w:val="en-US"/>
        </w:rPr>
        <w:t>[1]</w:t>
      </w:r>
      <w:r w:rsidR="004D186A" w:rsidRPr="00094F27">
        <w:rPr>
          <w:noProof/>
          <w:szCs w:val="24"/>
          <w:lang w:val="en-US"/>
        </w:rPr>
        <w:tab/>
        <w:t xml:space="preserve">S. Engineering y S. Committee, </w:t>
      </w:r>
      <w:r w:rsidR="004D186A" w:rsidRPr="00094F27">
        <w:rPr>
          <w:i/>
          <w:iCs/>
          <w:noProof/>
          <w:szCs w:val="24"/>
          <w:lang w:val="en-US"/>
        </w:rPr>
        <w:t>IEEE Recommended Practice for Software Requirements SpeciÞcations IEEE Recommended Practice for Software Requirements Specifications</w:t>
      </w:r>
      <w:r w:rsidR="004D186A" w:rsidRPr="00094F27">
        <w:rPr>
          <w:noProof/>
          <w:szCs w:val="24"/>
          <w:lang w:val="en-US"/>
        </w:rPr>
        <w:t xml:space="preserve">, vol. 1998, núm. </w:t>
      </w:r>
      <w:r w:rsidR="004D186A" w:rsidRPr="004D186A">
        <w:rPr>
          <w:noProof/>
          <w:szCs w:val="24"/>
        </w:rPr>
        <w:t>October. 1998.</w:t>
      </w:r>
    </w:p>
    <w:p w14:paraId="71FE313D"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2]</w:t>
      </w:r>
      <w:r w:rsidRPr="004D186A">
        <w:rPr>
          <w:noProof/>
          <w:szCs w:val="24"/>
        </w:rPr>
        <w:tab/>
        <w:t xml:space="preserve">Real Academia Española, “Diccionario de la lengua española”, </w:t>
      </w:r>
      <w:r w:rsidRPr="004D186A">
        <w:rPr>
          <w:i/>
          <w:iCs/>
          <w:noProof/>
          <w:szCs w:val="24"/>
        </w:rPr>
        <w:t>Diccionario de la lengua española</w:t>
      </w:r>
      <w:r w:rsidRPr="004D186A">
        <w:rPr>
          <w:noProof/>
          <w:szCs w:val="24"/>
        </w:rPr>
        <w:t>. [En línea]. Disponible en: https://dle.rae.es.</w:t>
      </w:r>
    </w:p>
    <w:p w14:paraId="3FB3E12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3]</w:t>
      </w:r>
      <w:r w:rsidRPr="004D186A">
        <w:rPr>
          <w:noProof/>
          <w:szCs w:val="24"/>
        </w:rPr>
        <w:tab/>
        <w:t xml:space="preserve">Real Academia Española, “Diccionario del español juridico”, </w:t>
      </w:r>
      <w:r w:rsidRPr="004D186A">
        <w:rPr>
          <w:i/>
          <w:iCs/>
          <w:noProof/>
          <w:szCs w:val="24"/>
        </w:rPr>
        <w:t>Diccionario del español juridico</w:t>
      </w:r>
      <w:r w:rsidRPr="004D186A">
        <w:rPr>
          <w:noProof/>
          <w:szCs w:val="24"/>
        </w:rPr>
        <w:t>. 2020.</w:t>
      </w:r>
    </w:p>
    <w:p w14:paraId="72D26A77"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4]</w:t>
      </w:r>
      <w:r w:rsidRPr="004D186A">
        <w:rPr>
          <w:noProof/>
          <w:szCs w:val="24"/>
        </w:rPr>
        <w:tab/>
        <w:t xml:space="preserve">A. Stewart, M. Marfell-Jones, T. Olds, y H. De Ridder, </w:t>
      </w:r>
      <w:r w:rsidRPr="004D186A">
        <w:rPr>
          <w:i/>
          <w:iCs/>
          <w:noProof/>
          <w:szCs w:val="24"/>
        </w:rPr>
        <w:t>PROTOCOLO INTERNACIONAL PARA LA VALORACIÓN ANTROPOMÉTRICA</w:t>
      </w:r>
      <w:r w:rsidRPr="004D186A">
        <w:rPr>
          <w:noProof/>
          <w:szCs w:val="24"/>
        </w:rPr>
        <w:t>. 2011.</w:t>
      </w:r>
    </w:p>
    <w:p w14:paraId="0D4B3F6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5]</w:t>
      </w:r>
      <w:r w:rsidRPr="004D186A">
        <w:rPr>
          <w:noProof/>
          <w:szCs w:val="24"/>
        </w:rPr>
        <w:tab/>
        <w:t>sonolife, “Qué es un Plicómetro?”, 2018. .</w:t>
      </w:r>
    </w:p>
    <w:p w14:paraId="1ACB58A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6]</w:t>
      </w:r>
      <w:r w:rsidRPr="004D186A">
        <w:rPr>
          <w:noProof/>
          <w:szCs w:val="24"/>
        </w:rPr>
        <w:tab/>
        <w:t>Arduino, “What is Arduino?” [En línea]. Disponible en: https://www.arduino.cc/.</w:t>
      </w:r>
    </w:p>
    <w:p w14:paraId="06151E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7]</w:t>
      </w:r>
      <w:r w:rsidRPr="004D186A">
        <w:rPr>
          <w:noProof/>
          <w:szCs w:val="24"/>
        </w:rPr>
        <w:tab/>
        <w:t xml:space="preserve">Oracle, “¿Qué es Database?”, </w:t>
      </w:r>
      <w:r w:rsidRPr="004D186A">
        <w:rPr>
          <w:i/>
          <w:iCs/>
          <w:noProof/>
          <w:szCs w:val="24"/>
        </w:rPr>
        <w:t>2020</w:t>
      </w:r>
      <w:r w:rsidRPr="004D186A">
        <w:rPr>
          <w:noProof/>
          <w:szCs w:val="24"/>
        </w:rPr>
        <w:t>. [En línea]. Disponible en: https://www.oracle.com/mx/database/what-is-database.html#WhatIsDBMS.</w:t>
      </w:r>
    </w:p>
    <w:p w14:paraId="734DEB75"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8]</w:t>
      </w:r>
      <w:r w:rsidRPr="004D186A">
        <w:rPr>
          <w:noProof/>
          <w:szCs w:val="24"/>
        </w:rPr>
        <w:tab/>
        <w:t>Google, “Descubrir Drive”. [En línea]. Disponible en: https://www.google.com/intl/es-419_ALL/drive/using-drive/.</w:t>
      </w:r>
    </w:p>
    <w:p w14:paraId="0F4EEC48"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9]</w:t>
      </w:r>
      <w:r w:rsidRPr="004D186A">
        <w:rPr>
          <w:noProof/>
          <w:szCs w:val="24"/>
        </w:rPr>
        <w:tab/>
        <w:t>Lifelong Learning, “Ingenieria de los sistemas embebidos.”, pp. 1–19, 2011.</w:t>
      </w:r>
    </w:p>
    <w:p w14:paraId="61CB3489"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0]</w:t>
      </w:r>
      <w:r w:rsidRPr="004D186A">
        <w:rPr>
          <w:noProof/>
          <w:szCs w:val="24"/>
        </w:rPr>
        <w:tab/>
        <w:t xml:space="preserve">J. Paolinelli </w:t>
      </w:r>
      <w:r w:rsidRPr="004D186A">
        <w:rPr>
          <w:i/>
          <w:iCs/>
          <w:noProof/>
          <w:szCs w:val="24"/>
        </w:rPr>
        <w:t>et al.</w:t>
      </w:r>
      <w:r w:rsidRPr="004D186A">
        <w:rPr>
          <w:noProof/>
          <w:szCs w:val="24"/>
        </w:rPr>
        <w:t xml:space="preserve">, “Lista de referencias bibliográficas”, </w:t>
      </w:r>
      <w:r w:rsidRPr="004D186A">
        <w:rPr>
          <w:i/>
          <w:iCs/>
          <w:noProof/>
          <w:szCs w:val="24"/>
        </w:rPr>
        <w:t>Lotes sin dueño</w:t>
      </w:r>
      <w:r w:rsidRPr="004D186A">
        <w:rPr>
          <w:noProof/>
          <w:szCs w:val="24"/>
        </w:rPr>
        <w:t>, núm. cm, pp. 109–110, 2018.</w:t>
      </w:r>
    </w:p>
    <w:p w14:paraId="4BAB5651"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1]</w:t>
      </w:r>
      <w:r w:rsidRPr="004D186A">
        <w:rPr>
          <w:noProof/>
          <w:szCs w:val="24"/>
        </w:rPr>
        <w:tab/>
        <w:t xml:space="preserve">R. Farré, “Evaluación del estado nutricional ( dieta, composición corporal, bioquímica y clínica)”, </w:t>
      </w:r>
      <w:r w:rsidRPr="004D186A">
        <w:rPr>
          <w:i/>
          <w:iCs/>
          <w:noProof/>
          <w:szCs w:val="24"/>
        </w:rPr>
        <w:t>Man. Práctico Nutr. y Salud</w:t>
      </w:r>
      <w:r w:rsidRPr="004D186A">
        <w:rPr>
          <w:noProof/>
          <w:szCs w:val="24"/>
        </w:rPr>
        <w:t>, pp. 109–117, 2006.</w:t>
      </w:r>
    </w:p>
    <w:p w14:paraId="071B468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2]</w:t>
      </w:r>
      <w:r w:rsidRPr="004D186A">
        <w:rPr>
          <w:noProof/>
          <w:szCs w:val="24"/>
        </w:rPr>
        <w:tab/>
        <w:t xml:space="preserve">UNIVERSIDAD AUTÓNOMA DE NUEVO LEÓN. FACULTAD DE SALUD </w:t>
      </w:r>
      <w:r w:rsidRPr="004D186A">
        <w:rPr>
          <w:noProof/>
          <w:szCs w:val="24"/>
        </w:rPr>
        <w:lastRenderedPageBreak/>
        <w:t>PÚBLICA, “Intervalos válidos de IMC Ecuación Autor”, p. 2014, 2014.</w:t>
      </w:r>
    </w:p>
    <w:p w14:paraId="3C6C9DF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3]</w:t>
      </w:r>
      <w:r w:rsidRPr="004D186A">
        <w:rPr>
          <w:noProof/>
          <w:szCs w:val="24"/>
        </w:rPr>
        <w:tab/>
        <w:t xml:space="preserve">E. Jaime y C. Ruiz, “Correlatos antropométricos de la obsesión por la musculatura”, </w:t>
      </w:r>
      <w:r w:rsidRPr="004D186A">
        <w:rPr>
          <w:i/>
          <w:iCs/>
          <w:noProof/>
          <w:szCs w:val="24"/>
        </w:rPr>
        <w:t>Rev. Mex. Trastor. Aliment.</w:t>
      </w:r>
      <w:r w:rsidRPr="004D186A">
        <w:rPr>
          <w:noProof/>
          <w:szCs w:val="24"/>
        </w:rPr>
        <w:t>, vol. 1, núm. 2, pp. 125–131, 2010.</w:t>
      </w:r>
    </w:p>
    <w:p w14:paraId="2DF554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4]</w:t>
      </w:r>
      <w:r w:rsidRPr="004D186A">
        <w:rPr>
          <w:noProof/>
          <w:szCs w:val="24"/>
        </w:rPr>
        <w:tab/>
        <w:t>W. D. R. Kerr y A. Deborah, “Fraccionamiento de la Masa Corporal: Un Nuevo Método para Utilizar en Nutrición, Clínica y Medicina Deportiva”. [En línea]. Disponible en: https://g-se.com/fraccionamiento-de-la-masa-corporal-un-nuevo-metodo-para-utilizar-en-nutricion-clinica-y-medicina-deportiva-261-sa-Q57cfb27120415.</w:t>
      </w:r>
    </w:p>
    <w:p w14:paraId="37C58258" w14:textId="77777777" w:rsidR="004D186A" w:rsidRPr="004D186A" w:rsidRDefault="004D186A" w:rsidP="004D186A">
      <w:pPr>
        <w:widowControl w:val="0"/>
        <w:autoSpaceDE w:val="0"/>
        <w:autoSpaceDN w:val="0"/>
        <w:adjustRightInd w:val="0"/>
        <w:spacing w:before="400" w:after="20" w:line="360" w:lineRule="auto"/>
        <w:ind w:left="640" w:hanging="640"/>
        <w:rPr>
          <w:noProof/>
        </w:rPr>
      </w:pPr>
      <w:r w:rsidRPr="004D186A">
        <w:rPr>
          <w:noProof/>
          <w:szCs w:val="24"/>
        </w:rPr>
        <w:t>[15]</w:t>
      </w:r>
      <w:r w:rsidRPr="004D186A">
        <w:rPr>
          <w:noProof/>
          <w:szCs w:val="24"/>
        </w:rPr>
        <w:tab/>
        <w:t>A. Y. U. Servicios Médicos Grupo Pachuca, “HISTORIA CLÍNICA DEL DEPORTISTA”. [En línea]. Disponible en: http://www.cufcd.edu.mx:8080/HisClinica/exaMed.jsp?comp=3&amp;mat=111902926.</w:t>
      </w:r>
    </w:p>
    <w:p w14:paraId="0026D821" w14:textId="77777777" w:rsidR="00AB1B7F" w:rsidRDefault="001E301D" w:rsidP="00AB1B7F">
      <w:r>
        <w:fldChar w:fldCharType="end"/>
      </w:r>
    </w:p>
    <w:p w14:paraId="00AD0A8D" w14:textId="77777777" w:rsidR="00AB1B7F" w:rsidRDefault="00AB1B7F">
      <w:pPr>
        <w:rPr>
          <w:b/>
          <w:szCs w:val="32"/>
        </w:rPr>
      </w:pPr>
      <w:r>
        <w:br w:type="page"/>
      </w:r>
    </w:p>
    <w:p w14:paraId="198D33E3" w14:textId="6D3E0E07" w:rsidR="00B96DA5" w:rsidRPr="002E2E06" w:rsidRDefault="00383095" w:rsidP="00293FA9">
      <w:pPr>
        <w:pStyle w:val="Titulo2"/>
      </w:pPr>
      <w:bookmarkStart w:id="16" w:name="_Toc73515309"/>
      <w:r w:rsidRPr="002E2E06">
        <w:lastRenderedPageBreak/>
        <w:t>Perspectiva</w:t>
      </w:r>
      <w:r w:rsidR="005016A0" w:rsidRPr="002E2E06">
        <w:t xml:space="preserve"> general</w:t>
      </w:r>
      <w:bookmarkEnd w:id="16"/>
    </w:p>
    <w:p w14:paraId="3D9925E2" w14:textId="1BEAC24D" w:rsidR="002977D8" w:rsidRPr="000E775C" w:rsidRDefault="00EA2825" w:rsidP="00293FA9">
      <w:pPr>
        <w:spacing w:before="400" w:after="21" w:line="360" w:lineRule="auto"/>
        <w:ind w:firstLine="720"/>
        <w:jc w:val="both"/>
        <w:rPr>
          <w:rFonts w:eastAsia="Times New Roman"/>
          <w:color w:val="000000"/>
        </w:rPr>
      </w:pPr>
      <w:r>
        <w:rPr>
          <w:rFonts w:eastAsia="Times New Roman"/>
          <w:color w:val="000000"/>
        </w:rPr>
        <w:t>E</w:t>
      </w:r>
      <w:r w:rsidR="00F35D6D">
        <w:rPr>
          <w:rFonts w:eastAsia="Times New Roman"/>
          <w:color w:val="000000"/>
        </w:rPr>
        <w:t xml:space="preserve">ste </w:t>
      </w:r>
      <w:r w:rsidR="00901FAF" w:rsidRPr="00901FAF">
        <w:rPr>
          <w:rFonts w:eastAsia="Times New Roman"/>
          <w:color w:val="000000"/>
        </w:rPr>
        <w:t xml:space="preserve">documento </w:t>
      </w:r>
      <w:r>
        <w:rPr>
          <w:rFonts w:eastAsia="Times New Roman"/>
          <w:color w:val="000000"/>
        </w:rPr>
        <w:t xml:space="preserve">está conformado por </w:t>
      </w:r>
      <w:r w:rsidR="00901FAF" w:rsidRPr="00901FAF">
        <w:rPr>
          <w:rFonts w:eastAsia="Times New Roman"/>
          <w:color w:val="000000"/>
        </w:rPr>
        <w:t>cuatro</w:t>
      </w:r>
      <w:r>
        <w:rPr>
          <w:rFonts w:eastAsia="Times New Roman"/>
          <w:color w:val="000000"/>
        </w:rPr>
        <w:t xml:space="preserve"> secciones</w:t>
      </w:r>
      <w:r w:rsidR="00901FAF" w:rsidRPr="00901FAF">
        <w:rPr>
          <w:rFonts w:eastAsia="Times New Roman"/>
          <w:color w:val="000000"/>
        </w:rPr>
        <w:t xml:space="preserve">, a través de los cuales se hace referencia siempre al mismo sistema </w:t>
      </w:r>
      <w:r w:rsidR="00901FAF" w:rsidRPr="002022BD">
        <w:rPr>
          <w:rFonts w:eastAsia="Times New Roman"/>
          <w:color w:val="000000"/>
        </w:rPr>
        <w:t>(</w:t>
      </w:r>
      <w:r w:rsidR="001B5AF8">
        <w:rPr>
          <w:color w:val="000000"/>
        </w:rPr>
        <w:t>SiCMA</w:t>
      </w:r>
      <w:r w:rsidRPr="002022BD">
        <w:rPr>
          <w:rFonts w:eastAsia="Times New Roman"/>
          <w:color w:val="000000"/>
        </w:rPr>
        <w:t>)</w:t>
      </w:r>
      <w:r w:rsidR="00F35D6D" w:rsidRPr="002022BD">
        <w:rPr>
          <w:rFonts w:eastAsia="Times New Roman"/>
          <w:color w:val="000000"/>
        </w:rPr>
        <w:t>.</w:t>
      </w:r>
      <w:r w:rsidR="008A59EC">
        <w:rPr>
          <w:rFonts w:eastAsia="Times New Roman"/>
          <w:color w:val="000000"/>
        </w:rPr>
        <w:t xml:space="preserve"> E</w:t>
      </w:r>
      <w:r w:rsidR="00901FAF" w:rsidRPr="00901FAF">
        <w:rPr>
          <w:rFonts w:eastAsia="Times New Roman"/>
          <w:color w:val="000000"/>
        </w:rPr>
        <w:t xml:space="preserve">l primer capítulo está exclusivamente dedicado </w:t>
      </w:r>
      <w:r>
        <w:rPr>
          <w:rFonts w:eastAsia="Times New Roman"/>
          <w:color w:val="000000"/>
        </w:rPr>
        <w:t xml:space="preserve">al </w:t>
      </w:r>
      <w:r w:rsidR="00901FAF" w:rsidRPr="00901FAF">
        <w:rPr>
          <w:rFonts w:eastAsia="Times New Roman"/>
          <w:color w:val="000000"/>
        </w:rPr>
        <w:t>registro de las versiones del documento, describiendo de manera general los cambios realizados, fecha y número de versión</w:t>
      </w:r>
      <w:r>
        <w:rPr>
          <w:rFonts w:eastAsia="Times New Roman"/>
          <w:color w:val="000000"/>
        </w:rPr>
        <w:t>.</w:t>
      </w:r>
      <w:r w:rsidR="00F35D6D">
        <w:rPr>
          <w:rFonts w:eastAsia="Times New Roman"/>
          <w:color w:val="000000"/>
        </w:rPr>
        <w:t xml:space="preserve"> </w:t>
      </w:r>
      <w:r w:rsidR="00901FAF" w:rsidRPr="00901FAF">
        <w:rPr>
          <w:rFonts w:eastAsia="Times New Roman"/>
          <w:color w:val="000000"/>
        </w:rPr>
        <w:t>Para el segundo y tercer capítulo, se describe en su totalidad el sistema</w:t>
      </w:r>
      <w:r>
        <w:rPr>
          <w:rFonts w:eastAsia="Times New Roman"/>
          <w:color w:val="000000"/>
        </w:rPr>
        <w:t xml:space="preserve"> mediante</w:t>
      </w:r>
      <w:r w:rsidR="00901FAF" w:rsidRPr="00901FAF">
        <w:rPr>
          <w:rFonts w:eastAsia="Times New Roman"/>
          <w:color w:val="000000"/>
        </w:rPr>
        <w:t xml:space="preserve"> sus requerimientos, limitaciones y conceptos</w:t>
      </w:r>
      <w:r>
        <w:rPr>
          <w:rFonts w:eastAsia="Times New Roman"/>
          <w:color w:val="000000"/>
        </w:rPr>
        <w:t>. Mientras que en e</w:t>
      </w:r>
      <w:r w:rsidR="00901FAF" w:rsidRPr="00901FAF">
        <w:rPr>
          <w:rFonts w:eastAsia="Times New Roman"/>
          <w:color w:val="000000"/>
        </w:rPr>
        <w:t>l cuarto capítul</w:t>
      </w:r>
      <w:r>
        <w:rPr>
          <w:rFonts w:eastAsia="Times New Roman"/>
          <w:color w:val="000000"/>
        </w:rPr>
        <w:t>o</w:t>
      </w:r>
      <w:r w:rsidR="00901FAF" w:rsidRPr="00901FAF">
        <w:rPr>
          <w:rFonts w:eastAsia="Times New Roman"/>
          <w:color w:val="000000"/>
        </w:rPr>
        <w:t xml:space="preserve"> se realiza una especificación de requerimientos formal, asegura</w:t>
      </w:r>
      <w:r>
        <w:rPr>
          <w:rFonts w:eastAsia="Times New Roman"/>
          <w:color w:val="000000"/>
        </w:rPr>
        <w:t>ndo</w:t>
      </w:r>
      <w:r w:rsidR="00901FAF" w:rsidRPr="00901FAF">
        <w:rPr>
          <w:rFonts w:eastAsia="Times New Roman"/>
          <w:color w:val="000000"/>
        </w:rPr>
        <w:t xml:space="preserve"> </w:t>
      </w:r>
      <w:r w:rsidR="00F35D6D">
        <w:rPr>
          <w:rFonts w:eastAsia="Times New Roman"/>
          <w:color w:val="000000"/>
        </w:rPr>
        <w:t xml:space="preserve">la </w:t>
      </w:r>
      <w:r w:rsidR="00F35D6D" w:rsidRPr="00901FAF">
        <w:rPr>
          <w:rFonts w:eastAsia="Times New Roman"/>
          <w:color w:val="000000"/>
        </w:rPr>
        <w:t>descri</w:t>
      </w:r>
      <w:r w:rsidR="00F35D6D">
        <w:rPr>
          <w:rFonts w:eastAsia="Times New Roman"/>
          <w:color w:val="000000"/>
        </w:rPr>
        <w:t>pción</w:t>
      </w:r>
      <w:r w:rsidR="00901FAF" w:rsidRPr="00901FAF">
        <w:rPr>
          <w:rFonts w:eastAsia="Times New Roman"/>
          <w:color w:val="000000"/>
        </w:rPr>
        <w:t xml:space="preserve"> y encontrar una a una las necesidades técnicas del sistema, para así poder satisfacerlas</w:t>
      </w:r>
      <w:r w:rsidR="00F35D6D">
        <w:rPr>
          <w:rFonts w:eastAsia="Times New Roman"/>
          <w:color w:val="000000"/>
        </w:rPr>
        <w:t>.</w:t>
      </w:r>
    </w:p>
    <w:p w14:paraId="664FBC09" w14:textId="01CF01BD" w:rsidR="0027416B" w:rsidRDefault="008D237C" w:rsidP="00293FA9">
      <w:pPr>
        <w:pStyle w:val="Titulo1"/>
      </w:pPr>
      <w:bookmarkStart w:id="17" w:name="_Toc73515310"/>
      <w:r>
        <w:t>Resumen del producto</w:t>
      </w:r>
      <w:bookmarkEnd w:id="17"/>
    </w:p>
    <w:p w14:paraId="000000AA" w14:textId="2EE5EED8" w:rsidR="00B96DA5" w:rsidRPr="00196243" w:rsidRDefault="005016A0" w:rsidP="00293FA9">
      <w:pPr>
        <w:pStyle w:val="Titulo2"/>
        <w:spacing w:before="400" w:after="21" w:line="360" w:lineRule="auto"/>
        <w:rPr>
          <w:sz w:val="22"/>
          <w:szCs w:val="22"/>
        </w:rPr>
      </w:pPr>
      <w:bookmarkStart w:id="18" w:name="_3rdcrjn" w:colFirst="0" w:colLast="0"/>
      <w:bookmarkStart w:id="19" w:name="_Toc73515311"/>
      <w:bookmarkEnd w:id="18"/>
      <w:r w:rsidRPr="00196243">
        <w:t>Perspectiva del producto</w:t>
      </w:r>
      <w:bookmarkEnd w:id="19"/>
    </w:p>
    <w:p w14:paraId="2CCAA305" w14:textId="018C065E" w:rsidR="00AB116D" w:rsidRDefault="00AB116D" w:rsidP="00293FA9">
      <w:pPr>
        <w:pBdr>
          <w:top w:val="nil"/>
          <w:left w:val="nil"/>
          <w:bottom w:val="nil"/>
          <w:right w:val="nil"/>
          <w:between w:val="nil"/>
        </w:pBdr>
        <w:spacing w:before="400" w:after="21" w:line="360" w:lineRule="auto"/>
        <w:ind w:firstLine="708"/>
        <w:jc w:val="both"/>
        <w:rPr>
          <w:color w:val="000000"/>
        </w:rPr>
      </w:pPr>
      <w:r>
        <w:rPr>
          <w:color w:val="000000"/>
        </w:rPr>
        <w:t xml:space="preserve">El sistema busca facilitar la obtención de las mediciones antropométricas de un paciente, proporcionando precisión al minimizar el error humano y reduciendo tiempo tanto en la toma de medidas como en el proceso del cálculo, además de presentar interpretaciones </w:t>
      </w:r>
      <w:r>
        <w:t>de los resultados, dando solución a las necesidades previamente presentadas, todo ello</w:t>
      </w:r>
      <w:r>
        <w:rPr>
          <w:color w:val="000000"/>
        </w:rPr>
        <w:t xml:space="preserve"> a un bajo costo, siendo así una herramienta accesible.</w:t>
      </w:r>
    </w:p>
    <w:p w14:paraId="5AB825B5" w14:textId="6CCAC4B3" w:rsidR="00901FAF" w:rsidRPr="00901FAF" w:rsidRDefault="00AB116D" w:rsidP="00293FA9">
      <w:pPr>
        <w:spacing w:before="400" w:after="21" w:line="360" w:lineRule="auto"/>
        <w:jc w:val="both"/>
      </w:pPr>
      <w:r>
        <w:rPr>
          <w:color w:val="000000"/>
        </w:rPr>
        <w:t>Los beneficios aportados por este proyecto no sólo están reflejados en la optimización del reconocimiento en la composición corporal, si no también se realizan aportaciones a la inserción de las ciencias computacionales en áreas de salud, nutrición y deporte</w:t>
      </w:r>
      <w:r w:rsidR="00E64348">
        <w:rPr>
          <w:color w:val="000000"/>
        </w:rPr>
        <w:t>.</w:t>
      </w:r>
    </w:p>
    <w:p w14:paraId="000000AC" w14:textId="284A0061" w:rsidR="00B96DA5" w:rsidRPr="00196243" w:rsidRDefault="005016A0" w:rsidP="00293FA9">
      <w:pPr>
        <w:pStyle w:val="Titulo2"/>
        <w:spacing w:before="400" w:after="21" w:line="360" w:lineRule="auto"/>
        <w:rPr>
          <w:sz w:val="22"/>
          <w:szCs w:val="22"/>
        </w:rPr>
      </w:pPr>
      <w:bookmarkStart w:id="20" w:name="_Toc73515312"/>
      <w:r w:rsidRPr="00196243">
        <w:t>Funciones del producto</w:t>
      </w:r>
      <w:bookmarkEnd w:id="20"/>
      <w:r w:rsidRPr="00196243">
        <w:t xml:space="preserve"> </w:t>
      </w:r>
    </w:p>
    <w:p w14:paraId="0277CB0A" w14:textId="1D23591D" w:rsidR="008D237C" w:rsidRDefault="008D237C" w:rsidP="00293FA9">
      <w:pPr>
        <w:spacing w:before="400" w:after="21" w:line="360" w:lineRule="auto"/>
        <w:ind w:firstLine="720"/>
        <w:jc w:val="both"/>
      </w:pPr>
      <w:r>
        <w:t xml:space="preserve">Permitir a los especialistas en el área de nutrición obtener las medidas necesarias para la valoración de la composición corporal de un paciente. Siendo la antropometría el método seleccionado para su mejora, al reducir el margen de error presentado en la obtención de mediciones y lograr minimizar el tiempo que toma realizarlas. Considerando como base los índices y mediciones evaluadas en la certificación ISAK nivel 2, la cual se basa en el estudio de la cineantropometría, que además de obtener los porcentajes de los tejidos del cuerpo </w:t>
      </w:r>
      <w:r>
        <w:lastRenderedPageBreak/>
        <w:t>humano, también identifica un deporte o actividad física que sea más conveniente a realizar por el paciente.</w:t>
      </w:r>
    </w:p>
    <w:p w14:paraId="7775EFA7" w14:textId="2865A2BB" w:rsidR="008D237C" w:rsidRPr="008D237C" w:rsidRDefault="008D237C" w:rsidP="00293FA9">
      <w:pPr>
        <w:pBdr>
          <w:top w:val="nil"/>
          <w:left w:val="nil"/>
          <w:bottom w:val="nil"/>
          <w:right w:val="nil"/>
          <w:between w:val="nil"/>
        </w:pBdr>
        <w:spacing w:before="400" w:after="21" w:line="360" w:lineRule="auto"/>
        <w:jc w:val="both"/>
        <w:rPr>
          <w:color w:val="000000"/>
        </w:rPr>
      </w:pPr>
      <w:r w:rsidRPr="00E71C79">
        <w:rPr>
          <w:color w:val="000000"/>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w:t>
      </w:r>
    </w:p>
    <w:p w14:paraId="59CF5C85" w14:textId="60DBB109" w:rsidR="00B96DA5" w:rsidRPr="00196243" w:rsidRDefault="005016A0" w:rsidP="00293FA9">
      <w:pPr>
        <w:pStyle w:val="Titulo2"/>
        <w:spacing w:before="400" w:after="21" w:line="360" w:lineRule="auto"/>
      </w:pPr>
      <w:bookmarkStart w:id="21" w:name="_Toc73515313"/>
      <w:r w:rsidRPr="00196243">
        <w:t>Características de usuario</w:t>
      </w:r>
      <w:bookmarkEnd w:id="21"/>
      <w:r w:rsidRPr="00196243">
        <w:t xml:space="preserve"> </w:t>
      </w:r>
    </w:p>
    <w:p w14:paraId="12CC7311" w14:textId="77777777" w:rsidR="000429B3" w:rsidRDefault="00787FDE" w:rsidP="00AD4F53">
      <w:pPr>
        <w:pStyle w:val="Prrafodelista"/>
        <w:numPr>
          <w:ilvl w:val="0"/>
          <w:numId w:val="12"/>
        </w:numPr>
        <w:spacing w:before="400" w:after="21" w:line="360" w:lineRule="auto"/>
        <w:jc w:val="both"/>
      </w:pPr>
      <w:r>
        <w:t>Habilidades y conocimiento</w:t>
      </w:r>
      <w:r w:rsidR="00F16A9E">
        <w:t xml:space="preserve"> previos</w:t>
      </w:r>
    </w:p>
    <w:p w14:paraId="5DB406BE" w14:textId="517E70BB" w:rsidR="000429B3" w:rsidRDefault="00787FDE" w:rsidP="00AD4F53">
      <w:pPr>
        <w:pStyle w:val="Prrafodelista"/>
        <w:numPr>
          <w:ilvl w:val="1"/>
          <w:numId w:val="12"/>
        </w:numPr>
        <w:spacing w:before="400" w:after="21" w:line="360" w:lineRule="auto"/>
        <w:jc w:val="both"/>
      </w:pPr>
      <w:r>
        <w:t>Nivel de estudios:</w:t>
      </w:r>
      <w:r w:rsidR="00CA67A0" w:rsidRPr="00CA67A0">
        <w:t xml:space="preserve"> </w:t>
      </w:r>
      <w:r w:rsidR="00CA67A0">
        <w:t>Profesionales en el área de nutrición, salud y deporte</w:t>
      </w:r>
      <w:r w:rsidR="006C24B8">
        <w:t>.</w:t>
      </w:r>
    </w:p>
    <w:p w14:paraId="34919D18" w14:textId="77777777" w:rsidR="000429B3" w:rsidRDefault="00B039B4" w:rsidP="00AD4F53">
      <w:pPr>
        <w:pStyle w:val="Prrafodelista"/>
        <w:numPr>
          <w:ilvl w:val="1"/>
          <w:numId w:val="12"/>
        </w:numPr>
        <w:spacing w:before="400" w:after="21" w:line="360" w:lineRule="auto"/>
        <w:jc w:val="both"/>
      </w:pPr>
      <w:r>
        <w:t>Entrenamiento o experiencia:</w:t>
      </w:r>
      <w:r w:rsidR="00CA67A0" w:rsidRPr="00CA67A0">
        <w:t xml:space="preserve"> </w:t>
      </w:r>
      <w:r w:rsidR="00CA67A0">
        <w:t>Conocedores y practicantes de la metodología ISAK.</w:t>
      </w:r>
    </w:p>
    <w:p w14:paraId="5E77B803" w14:textId="0AAD919C" w:rsidR="006C183D" w:rsidRDefault="00DE39DF" w:rsidP="00AD4F53">
      <w:pPr>
        <w:pStyle w:val="Prrafodelista"/>
        <w:numPr>
          <w:ilvl w:val="1"/>
          <w:numId w:val="12"/>
        </w:numPr>
        <w:spacing w:before="400" w:after="21" w:line="360" w:lineRule="auto"/>
        <w:jc w:val="both"/>
      </w:pPr>
      <w:r>
        <w:t>Experiencia con</w:t>
      </w:r>
      <w:r w:rsidR="00364120">
        <w:t xml:space="preserve"> </w:t>
      </w:r>
      <w:r w:rsidR="000C7599">
        <w:t xml:space="preserve">dispositivos </w:t>
      </w:r>
      <w:r w:rsidR="00A24538">
        <w:t>móviles</w:t>
      </w:r>
      <w:r w:rsidR="000C7599">
        <w:t>:</w:t>
      </w:r>
      <w:r w:rsidR="00ED1FFA">
        <w:t xml:space="preserve"> </w:t>
      </w:r>
      <w:r w:rsidR="00EF68D0">
        <w:t xml:space="preserve">Familiarizado con el uso de aplicaciones </w:t>
      </w:r>
      <w:r w:rsidR="009B0908">
        <w:t>móviles</w:t>
      </w:r>
      <w:r w:rsidR="00EF68D0">
        <w:t xml:space="preserve"> para </w:t>
      </w:r>
      <w:r w:rsidR="009B0908">
        <w:t>dispositivos</w:t>
      </w:r>
      <w:r w:rsidR="00EF68D0">
        <w:t xml:space="preserve"> inteligentes</w:t>
      </w:r>
      <w:r w:rsidR="009B0908">
        <w:t xml:space="preserve"> con sistema operativo Android.</w:t>
      </w:r>
    </w:p>
    <w:p w14:paraId="194A5CFB" w14:textId="7AB7941D" w:rsidR="00364120" w:rsidRDefault="006C183D" w:rsidP="00AD4F53">
      <w:pPr>
        <w:pStyle w:val="Prrafodelista"/>
        <w:numPr>
          <w:ilvl w:val="0"/>
          <w:numId w:val="12"/>
        </w:numPr>
        <w:spacing w:before="400" w:after="21" w:line="360" w:lineRule="auto"/>
        <w:jc w:val="both"/>
      </w:pPr>
      <w:r>
        <w:t>Rol en el sistema</w:t>
      </w:r>
      <w:r w:rsidR="00B21056">
        <w:t xml:space="preserve">: </w:t>
      </w:r>
      <w:r>
        <w:t>Directo</w:t>
      </w:r>
      <w:r w:rsidR="006C24B8">
        <w:t>.</w:t>
      </w:r>
    </w:p>
    <w:p w14:paraId="000000D2" w14:textId="65010F87" w:rsidR="00B96DA5" w:rsidRPr="00196243" w:rsidRDefault="005016A0" w:rsidP="00293FA9">
      <w:pPr>
        <w:pStyle w:val="Titulo2"/>
        <w:spacing w:before="400" w:after="21" w:line="360" w:lineRule="auto"/>
      </w:pPr>
      <w:bookmarkStart w:id="22" w:name="_Toc73515314"/>
      <w:r w:rsidRPr="00196243">
        <w:t>Restricciones</w:t>
      </w:r>
      <w:bookmarkEnd w:id="22"/>
      <w:r w:rsidRPr="00196243">
        <w:t xml:space="preserve"> </w:t>
      </w:r>
    </w:p>
    <w:p w14:paraId="7715D14A" w14:textId="071DC509" w:rsidR="00D634FE" w:rsidRPr="0071050D" w:rsidRDefault="00B772C2" w:rsidP="00AD4F53">
      <w:pPr>
        <w:pStyle w:val="Prrafodelista"/>
        <w:numPr>
          <w:ilvl w:val="0"/>
          <w:numId w:val="18"/>
        </w:numPr>
        <w:spacing w:before="240" w:after="21" w:line="360" w:lineRule="auto"/>
        <w:jc w:val="both"/>
      </w:pPr>
      <w:r w:rsidRPr="009A1927">
        <w:rPr>
          <w:b/>
        </w:rPr>
        <w:t>Desarrollo móvil</w:t>
      </w:r>
      <w:r w:rsidR="005016A0" w:rsidRPr="009A1927">
        <w:rPr>
          <w:b/>
        </w:rPr>
        <w:t>:</w:t>
      </w:r>
      <w:r w:rsidR="005016A0">
        <w:t xml:space="preserve"> </w:t>
      </w:r>
      <w:r w:rsidR="00306EB5">
        <w:t>La aplicación será desarrollada para dispositivos móviles</w:t>
      </w:r>
      <w:r w:rsidR="00164C6C">
        <w:t xml:space="preserve"> con sistema operativo </w:t>
      </w:r>
      <w:r w:rsidR="00613859">
        <w:t>Android</w:t>
      </w:r>
      <w:r w:rsidR="00AE523F">
        <w:t xml:space="preserve"> </w:t>
      </w:r>
      <w:r w:rsidR="007B0A16">
        <w:t xml:space="preserve">desde la </w:t>
      </w:r>
      <w:r w:rsidR="00AE523F" w:rsidRPr="008C4C2A">
        <w:t xml:space="preserve">versión </w:t>
      </w:r>
      <w:r w:rsidR="00D8778D">
        <w:t>6</w:t>
      </w:r>
      <w:r w:rsidR="007B0A16">
        <w:t xml:space="preserve"> hasta la </w:t>
      </w:r>
      <w:r w:rsidR="00280AFE" w:rsidRPr="008C4C2A">
        <w:t>9</w:t>
      </w:r>
      <w:r w:rsidR="00613859" w:rsidRPr="008C4C2A">
        <w:t>.</w:t>
      </w:r>
    </w:p>
    <w:p w14:paraId="23B39CC6" w14:textId="31D1121A" w:rsidR="00A64EC7" w:rsidRPr="009A1927" w:rsidRDefault="00C003E7" w:rsidP="00AD4F53">
      <w:pPr>
        <w:pStyle w:val="Prrafodelista"/>
        <w:numPr>
          <w:ilvl w:val="0"/>
          <w:numId w:val="18"/>
        </w:numPr>
        <w:spacing w:before="240" w:after="21" w:line="360" w:lineRule="auto"/>
        <w:jc w:val="both"/>
        <w:rPr>
          <w:bCs/>
        </w:rPr>
      </w:pPr>
      <w:r w:rsidRPr="009A1927">
        <w:rPr>
          <w:b/>
        </w:rPr>
        <w:t>Pacientes</w:t>
      </w:r>
      <w:r w:rsidR="00A64EC7" w:rsidRPr="009A1927">
        <w:rPr>
          <w:b/>
        </w:rPr>
        <w:t>:</w:t>
      </w:r>
      <w:r w:rsidR="00306EB5" w:rsidRPr="009A1927">
        <w:rPr>
          <w:bCs/>
        </w:rPr>
        <w:t xml:space="preserve"> </w:t>
      </w:r>
      <w:r w:rsidR="008D1461" w:rsidRPr="009A1927">
        <w:rPr>
          <w:bCs/>
        </w:rPr>
        <w:t>S</w:t>
      </w:r>
      <w:r w:rsidR="00550ADB" w:rsidRPr="009A1927">
        <w:rPr>
          <w:bCs/>
        </w:rPr>
        <w:t>olo se consideran</w:t>
      </w:r>
      <w:r w:rsidR="008D1461" w:rsidRPr="009A1927">
        <w:rPr>
          <w:bCs/>
        </w:rPr>
        <w:t xml:space="preserve"> </w:t>
      </w:r>
      <w:r w:rsidR="00386670" w:rsidRPr="009A1927">
        <w:rPr>
          <w:bCs/>
        </w:rPr>
        <w:t>adultos</w:t>
      </w:r>
      <w:r w:rsidR="0010411D" w:rsidRPr="009A1927">
        <w:rPr>
          <w:bCs/>
        </w:rPr>
        <w:t>.</w:t>
      </w:r>
    </w:p>
    <w:p w14:paraId="7F596FBC" w14:textId="483684AD" w:rsidR="00FD72AB" w:rsidRPr="009A1927" w:rsidRDefault="00FD72AB" w:rsidP="00AD4F53">
      <w:pPr>
        <w:pStyle w:val="Prrafodelista"/>
        <w:numPr>
          <w:ilvl w:val="0"/>
          <w:numId w:val="18"/>
        </w:numPr>
        <w:spacing w:before="240" w:after="21" w:line="360" w:lineRule="auto"/>
        <w:jc w:val="both"/>
        <w:rPr>
          <w:bCs/>
        </w:rPr>
      </w:pPr>
      <w:r w:rsidRPr="009A1927">
        <w:rPr>
          <w:b/>
        </w:rPr>
        <w:t>ISAK:</w:t>
      </w:r>
      <w:r w:rsidRPr="009A1927">
        <w:rPr>
          <w:bCs/>
        </w:rPr>
        <w:t xml:space="preserve"> </w:t>
      </w:r>
      <w:r w:rsidR="00EF75F3" w:rsidRPr="009A1927">
        <w:rPr>
          <w:bCs/>
        </w:rPr>
        <w:t xml:space="preserve">Las mediciones antropométricas </w:t>
      </w:r>
      <w:r w:rsidR="008F7ECF" w:rsidRPr="009A1927">
        <w:rPr>
          <w:bCs/>
        </w:rPr>
        <w:t xml:space="preserve">están basadas en la certificación ISAK </w:t>
      </w:r>
      <w:r w:rsidR="009A1927">
        <w:rPr>
          <w:bCs/>
        </w:rPr>
        <w:t xml:space="preserve">nivel </w:t>
      </w:r>
      <w:r w:rsidR="008F7ECF" w:rsidRPr="009A1927">
        <w:rPr>
          <w:bCs/>
        </w:rPr>
        <w:t>2</w:t>
      </w:r>
      <w:r w:rsidR="0010411D" w:rsidRPr="009A1927">
        <w:rPr>
          <w:bCs/>
        </w:rPr>
        <w:t>.</w:t>
      </w:r>
    </w:p>
    <w:p w14:paraId="0A84C52A" w14:textId="7B3DD259" w:rsidR="00010DAA" w:rsidRDefault="00010DAA" w:rsidP="00AD4F53">
      <w:pPr>
        <w:pStyle w:val="Prrafodelista"/>
        <w:numPr>
          <w:ilvl w:val="0"/>
          <w:numId w:val="18"/>
        </w:numPr>
        <w:spacing w:before="240" w:after="21" w:line="360" w:lineRule="auto"/>
        <w:jc w:val="both"/>
        <w:rPr>
          <w:bCs/>
        </w:rPr>
      </w:pPr>
      <w:r>
        <w:rPr>
          <w:b/>
        </w:rPr>
        <w:t>Respaldo</w:t>
      </w:r>
      <w:r w:rsidR="00102555">
        <w:rPr>
          <w:b/>
        </w:rPr>
        <w:t xml:space="preserve"> y recuperación</w:t>
      </w:r>
      <w:r w:rsidR="006259E7" w:rsidRPr="009A1927">
        <w:rPr>
          <w:b/>
        </w:rPr>
        <w:t>:</w:t>
      </w:r>
      <w:r>
        <w:rPr>
          <w:bCs/>
        </w:rPr>
        <w:t xml:space="preserve"> </w:t>
      </w:r>
      <w:r w:rsidR="004F77D6">
        <w:rPr>
          <w:bCs/>
        </w:rPr>
        <w:t>El respaldo</w:t>
      </w:r>
      <w:r w:rsidR="00E05626">
        <w:rPr>
          <w:bCs/>
        </w:rPr>
        <w:t xml:space="preserve"> y </w:t>
      </w:r>
      <w:r w:rsidR="00655B38">
        <w:rPr>
          <w:bCs/>
        </w:rPr>
        <w:t>recuperación</w:t>
      </w:r>
      <w:r w:rsidR="004F77D6">
        <w:rPr>
          <w:bCs/>
        </w:rPr>
        <w:t xml:space="preserve"> de información se realizará </w:t>
      </w:r>
      <w:r w:rsidR="00102555">
        <w:rPr>
          <w:bCs/>
        </w:rPr>
        <w:t xml:space="preserve">mediante el uso del servicio de Google Drive. </w:t>
      </w:r>
    </w:p>
    <w:p w14:paraId="4F89C64A" w14:textId="77777777" w:rsidR="00010DAA" w:rsidRPr="00010DAA" w:rsidRDefault="00F74872" w:rsidP="00AD4F53">
      <w:pPr>
        <w:pStyle w:val="Prrafodelista"/>
        <w:numPr>
          <w:ilvl w:val="0"/>
          <w:numId w:val="18"/>
        </w:numPr>
        <w:spacing w:before="240" w:after="21" w:line="360" w:lineRule="auto"/>
        <w:jc w:val="both"/>
        <w:rPr>
          <w:bCs/>
        </w:rPr>
      </w:pPr>
      <w:r w:rsidRPr="00010DAA">
        <w:rPr>
          <w:b/>
        </w:rPr>
        <w:t>Almacenamiento</w:t>
      </w:r>
      <w:r w:rsidR="00F30CB0" w:rsidRPr="00010DAA">
        <w:rPr>
          <w:b/>
        </w:rPr>
        <w:t xml:space="preserve">: </w:t>
      </w:r>
      <w:r w:rsidR="0086688D" w:rsidRPr="00010DAA">
        <w:rPr>
          <w:bCs/>
        </w:rPr>
        <w:t xml:space="preserve">Las medidas calculadas y registradas mediante el sistema, </w:t>
      </w:r>
      <w:r w:rsidR="004829B3" w:rsidRPr="00010DAA">
        <w:rPr>
          <w:bCs/>
        </w:rPr>
        <w:t xml:space="preserve">junto con la información </w:t>
      </w:r>
      <w:r w:rsidR="004829B3" w:rsidRPr="004829B3">
        <w:t>involucrada en el historial clínico,</w:t>
      </w:r>
      <w:r w:rsidR="004829B3" w:rsidRPr="00010DAA">
        <w:rPr>
          <w:bCs/>
        </w:rPr>
        <w:t xml:space="preserve"> </w:t>
      </w:r>
      <w:r w:rsidR="0086688D" w:rsidRPr="00010DAA">
        <w:rPr>
          <w:bCs/>
        </w:rPr>
        <w:t xml:space="preserve">serán los </w:t>
      </w:r>
      <w:r w:rsidR="00E44B23" w:rsidRPr="004829B3">
        <w:t xml:space="preserve">únicos datos que </w:t>
      </w:r>
      <w:r w:rsidR="004829B3" w:rsidRPr="004829B3">
        <w:t>estarán</w:t>
      </w:r>
      <w:r w:rsidR="00E44B23" w:rsidRPr="004829B3">
        <w:t xml:space="preserve"> </w:t>
      </w:r>
      <w:r w:rsidR="00A43C46" w:rsidRPr="004829B3">
        <w:t>almacenados</w:t>
      </w:r>
      <w:r w:rsidR="00E44B23" w:rsidRPr="004829B3">
        <w:t xml:space="preserve"> </w:t>
      </w:r>
      <w:r w:rsidR="00A43C46" w:rsidRPr="004829B3">
        <w:t>en el sistema</w:t>
      </w:r>
      <w:r w:rsidR="004829B3" w:rsidRPr="004829B3">
        <w:t>.</w:t>
      </w:r>
    </w:p>
    <w:p w14:paraId="23911709" w14:textId="3470340E" w:rsidR="0063798E" w:rsidRPr="00010DAA" w:rsidRDefault="004829B3" w:rsidP="00AD4F53">
      <w:pPr>
        <w:pStyle w:val="Prrafodelista"/>
        <w:numPr>
          <w:ilvl w:val="0"/>
          <w:numId w:val="18"/>
        </w:numPr>
        <w:spacing w:before="240" w:after="21" w:line="360" w:lineRule="auto"/>
        <w:jc w:val="both"/>
        <w:rPr>
          <w:bCs/>
        </w:rPr>
      </w:pPr>
      <w:r w:rsidRPr="00010DAA">
        <w:rPr>
          <w:b/>
          <w:bCs/>
        </w:rPr>
        <w:t>Cuenta de usuario local</w:t>
      </w:r>
      <w:r w:rsidR="0063798E" w:rsidRPr="00010DAA">
        <w:rPr>
          <w:b/>
          <w:bCs/>
        </w:rPr>
        <w:t xml:space="preserve">: </w:t>
      </w:r>
      <w:r w:rsidRPr="004829B3">
        <w:t xml:space="preserve">La cuenta de usuario será creada en </w:t>
      </w:r>
      <w:r w:rsidR="0063798E" w:rsidRPr="004829B3">
        <w:t>un dispositivo, específic</w:t>
      </w:r>
      <w:r w:rsidRPr="004829B3">
        <w:t>a</w:t>
      </w:r>
      <w:r w:rsidR="0063798E" w:rsidRPr="004829B3">
        <w:t xml:space="preserve"> </w:t>
      </w:r>
      <w:r w:rsidRPr="004829B3">
        <w:t xml:space="preserve">para el </w:t>
      </w:r>
      <w:r w:rsidR="0063798E" w:rsidRPr="004829B3">
        <w:t>usuario</w:t>
      </w:r>
      <w:r w:rsidRPr="004829B3">
        <w:t xml:space="preserve"> </w:t>
      </w:r>
      <w:r w:rsidR="00416F38" w:rsidRPr="004829B3">
        <w:t>y permanecerá</w:t>
      </w:r>
      <w:r w:rsidRPr="004829B3">
        <w:t xml:space="preserve"> de forma </w:t>
      </w:r>
      <w:r w:rsidR="0063798E" w:rsidRPr="004829B3">
        <w:t xml:space="preserve">local </w:t>
      </w:r>
      <w:r w:rsidRPr="004829B3">
        <w:t>en el</w:t>
      </w:r>
      <w:r w:rsidR="0063798E" w:rsidRPr="004829B3">
        <w:t xml:space="preserve"> </w:t>
      </w:r>
      <w:r>
        <w:t>dispositivo móvil</w:t>
      </w:r>
      <w:r w:rsidRPr="004829B3">
        <w:t>.</w:t>
      </w:r>
    </w:p>
    <w:p w14:paraId="000000DD" w14:textId="17B767B3" w:rsidR="00B96DA5" w:rsidRPr="00196243" w:rsidRDefault="005016A0" w:rsidP="00293FA9">
      <w:pPr>
        <w:pStyle w:val="Titulo2"/>
        <w:spacing w:before="400" w:after="21" w:line="360" w:lineRule="auto"/>
      </w:pPr>
      <w:r w:rsidRPr="00196243">
        <w:lastRenderedPageBreak/>
        <w:t xml:space="preserve"> </w:t>
      </w:r>
      <w:bookmarkStart w:id="23" w:name="_Toc73515315"/>
      <w:r w:rsidRPr="00196243">
        <w:t>Suposiciones y dependencias</w:t>
      </w:r>
      <w:bookmarkEnd w:id="23"/>
      <w:r w:rsidRPr="00196243">
        <w:t xml:space="preserve"> </w:t>
      </w:r>
    </w:p>
    <w:p w14:paraId="461DAC83" w14:textId="77777777" w:rsidR="008C4C2A" w:rsidRDefault="00600DBF" w:rsidP="00AD4F53">
      <w:pPr>
        <w:numPr>
          <w:ilvl w:val="0"/>
          <w:numId w:val="2"/>
        </w:numPr>
        <w:spacing w:after="21" w:line="360" w:lineRule="auto"/>
        <w:jc w:val="both"/>
      </w:pPr>
      <w:r w:rsidRPr="00600DBF">
        <w:t xml:space="preserve">Se asume que los requisitos aquí descritos son estables y satisfacen las necesidades del sistema. </w:t>
      </w:r>
    </w:p>
    <w:p w14:paraId="3D6E1AC0" w14:textId="011963FE" w:rsidR="00676007" w:rsidRDefault="005016A0" w:rsidP="00AD4F53">
      <w:pPr>
        <w:numPr>
          <w:ilvl w:val="0"/>
          <w:numId w:val="2"/>
        </w:numPr>
        <w:spacing w:after="21" w:line="360" w:lineRule="auto"/>
        <w:jc w:val="both"/>
      </w:pPr>
      <w:r>
        <w:t xml:space="preserve">El usuario </w:t>
      </w:r>
      <w:r w:rsidR="00A12988">
        <w:t>cumple con</w:t>
      </w:r>
      <w:r>
        <w:t xml:space="preserve"> las características </w:t>
      </w:r>
      <w:r w:rsidR="00991B48">
        <w:t xml:space="preserve">ya descritas </w:t>
      </w:r>
      <w:r w:rsidR="00111B97">
        <w:t>en el apartado anterior.</w:t>
      </w:r>
      <w:r w:rsidR="00676007" w:rsidRPr="00676007">
        <w:t xml:space="preserve"> </w:t>
      </w:r>
    </w:p>
    <w:p w14:paraId="5D5806CC" w14:textId="21372725" w:rsidR="009C27B1" w:rsidRDefault="00676007" w:rsidP="00AD4F53">
      <w:pPr>
        <w:numPr>
          <w:ilvl w:val="0"/>
          <w:numId w:val="2"/>
        </w:numPr>
        <w:spacing w:after="21" w:line="360" w:lineRule="auto"/>
        <w:jc w:val="both"/>
      </w:pPr>
      <w:r>
        <w:t>El usuario tiene un dispositivo móvil co</w:t>
      </w:r>
      <w:r w:rsidR="009C27B1">
        <w:t>n las características mínimas</w:t>
      </w:r>
      <w:r w:rsidR="00DB08C1">
        <w:t xml:space="preserve"> necesarias.</w:t>
      </w:r>
    </w:p>
    <w:p w14:paraId="000000E0" w14:textId="567D2A91" w:rsidR="00B96DA5" w:rsidRDefault="001B743D" w:rsidP="00AD4F53">
      <w:pPr>
        <w:numPr>
          <w:ilvl w:val="0"/>
          <w:numId w:val="2"/>
        </w:numPr>
        <w:spacing w:after="21" w:line="360" w:lineRule="auto"/>
        <w:jc w:val="both"/>
      </w:pPr>
      <w:r>
        <w:t xml:space="preserve">El usuario tiene una cuenta de Google con la cual vincular </w:t>
      </w:r>
      <w:r w:rsidR="00655B38">
        <w:t>el servicio de Google Drive</w:t>
      </w:r>
      <w:r>
        <w:t>.</w:t>
      </w:r>
    </w:p>
    <w:p w14:paraId="000000E1" w14:textId="4B6B7D12" w:rsidR="00B96DA5" w:rsidRPr="00196243" w:rsidRDefault="00191F16" w:rsidP="00293FA9">
      <w:pPr>
        <w:pStyle w:val="Titulo1"/>
      </w:pPr>
      <w:bookmarkStart w:id="24" w:name="_Toc73515316"/>
      <w:r>
        <w:t>R</w:t>
      </w:r>
      <w:r w:rsidR="005016A0" w:rsidRPr="00196243">
        <w:t>equerimientos</w:t>
      </w:r>
      <w:r>
        <w:t xml:space="preserve"> </w:t>
      </w:r>
      <w:r w:rsidR="008852BF">
        <w:t>Específicos</w:t>
      </w:r>
      <w:bookmarkEnd w:id="24"/>
    </w:p>
    <w:p w14:paraId="2BB2FFA9" w14:textId="35A245A6" w:rsidR="002C78FB" w:rsidRDefault="000B00A4" w:rsidP="00293FA9">
      <w:pPr>
        <w:pStyle w:val="Titulo2"/>
        <w:spacing w:before="400" w:after="21" w:line="360" w:lineRule="auto"/>
      </w:pPr>
      <w:bookmarkStart w:id="25" w:name="_Toc73515317"/>
      <w:r w:rsidRPr="00DD60D4">
        <w:t>Interfaces de usuario</w:t>
      </w:r>
      <w:bookmarkEnd w:id="25"/>
    </w:p>
    <w:p w14:paraId="756F9311" w14:textId="2C73BBE1" w:rsidR="00260B54" w:rsidRDefault="00B33AAA" w:rsidP="00A77275">
      <w:pPr>
        <w:pStyle w:val="Titulo3"/>
        <w:spacing w:before="400" w:after="21" w:line="360" w:lineRule="auto"/>
        <w:ind w:left="720" w:hanging="720"/>
      </w:pPr>
      <w:bookmarkStart w:id="26" w:name="_Toc73515318"/>
      <w:r w:rsidRPr="00AF3B30">
        <w:rPr>
          <w:bCs/>
        </w:rPr>
        <w:t>Interfaces de hardware</w:t>
      </w:r>
      <w:bookmarkEnd w:id="26"/>
    </w:p>
    <w:p w14:paraId="588689F1" w14:textId="35DBECAA" w:rsidR="002C78FB" w:rsidRDefault="000B00A4" w:rsidP="00293FA9">
      <w:pPr>
        <w:spacing w:before="400" w:after="21" w:line="360" w:lineRule="auto"/>
        <w:ind w:firstLine="720"/>
        <w:jc w:val="both"/>
      </w:pPr>
      <w:r w:rsidRPr="000B00A4">
        <w:t xml:space="preserve">La interfaz </w:t>
      </w:r>
      <w:r w:rsidR="008F7586">
        <w:t xml:space="preserve">de hardware </w:t>
      </w:r>
      <w:r w:rsidR="00002792">
        <w:t xml:space="preserve">consistirá </w:t>
      </w:r>
      <w:r w:rsidR="000B686C">
        <w:t>principalmente en dos dispositivos, un teléfono inteligente móvil y un sistema embebido</w:t>
      </w:r>
      <w:r w:rsidR="00F5078E">
        <w:t>, cuyas características mínimas requeridas son:</w:t>
      </w:r>
    </w:p>
    <w:p w14:paraId="511316B7" w14:textId="63DCA556" w:rsidR="002F45F0" w:rsidRPr="002022BD" w:rsidRDefault="002F45F0" w:rsidP="00293FA9">
      <w:pPr>
        <w:spacing w:before="400" w:after="21" w:line="360" w:lineRule="auto"/>
        <w:ind w:firstLine="720"/>
        <w:jc w:val="both"/>
      </w:pPr>
      <w:r>
        <w:t>Dispositivo móvil:</w:t>
      </w:r>
    </w:p>
    <w:p w14:paraId="1A598B53" w14:textId="2BA4B407" w:rsidR="00F5078E" w:rsidRPr="00AB1B7F" w:rsidRDefault="00F5078E" w:rsidP="00AD4F53">
      <w:pPr>
        <w:pStyle w:val="Prrafodelista"/>
        <w:numPr>
          <w:ilvl w:val="1"/>
          <w:numId w:val="2"/>
        </w:numPr>
        <w:spacing w:before="400" w:after="21" w:line="360" w:lineRule="auto"/>
        <w:jc w:val="both"/>
        <w:rPr>
          <w:lang w:val="pt-BR"/>
        </w:rPr>
      </w:pPr>
      <w:r w:rsidRPr="00AB1B7F">
        <w:rPr>
          <w:lang w:val="pt-BR"/>
        </w:rPr>
        <w:t>Cámara Trasera: 8 megapíxeles o superior.</w:t>
      </w:r>
    </w:p>
    <w:p w14:paraId="689B3CAB" w14:textId="72B5E2EF" w:rsidR="0031743A" w:rsidRDefault="0031743A" w:rsidP="00AD4F53">
      <w:pPr>
        <w:pStyle w:val="Prrafodelista"/>
        <w:numPr>
          <w:ilvl w:val="1"/>
          <w:numId w:val="2"/>
        </w:numPr>
        <w:spacing w:before="400" w:after="21" w:line="360" w:lineRule="auto"/>
        <w:jc w:val="both"/>
      </w:pPr>
      <w:r>
        <w:t>Bluetooth</w:t>
      </w:r>
      <w:r w:rsidR="0056474D">
        <w:t xml:space="preserve">: </w:t>
      </w:r>
      <w:r w:rsidR="0031230A" w:rsidRPr="0031230A">
        <w:t>Bluetooth 3.0.</w:t>
      </w:r>
      <w:r w:rsidR="0031230A">
        <w:t xml:space="preserve"> o superior.</w:t>
      </w:r>
    </w:p>
    <w:p w14:paraId="0497A13F" w14:textId="693ADAA6" w:rsidR="00CC7E23" w:rsidRPr="00AB1B7F" w:rsidRDefault="00D91B97" w:rsidP="00AD4F53">
      <w:pPr>
        <w:pStyle w:val="Prrafodelista"/>
        <w:numPr>
          <w:ilvl w:val="1"/>
          <w:numId w:val="2"/>
        </w:numPr>
        <w:spacing w:before="400" w:after="21" w:line="360" w:lineRule="auto"/>
        <w:jc w:val="both"/>
        <w:rPr>
          <w:lang w:val="pt-BR"/>
        </w:rPr>
      </w:pPr>
      <w:r w:rsidRPr="00AB1B7F">
        <w:rPr>
          <w:lang w:val="pt-BR"/>
        </w:rPr>
        <w:t xml:space="preserve">Memoria </w:t>
      </w:r>
      <w:r w:rsidR="009A3BE3" w:rsidRPr="00AB1B7F">
        <w:rPr>
          <w:lang w:val="pt-BR"/>
        </w:rPr>
        <w:t>RAM</w:t>
      </w:r>
      <w:r w:rsidRPr="00AB1B7F">
        <w:rPr>
          <w:lang w:val="pt-BR"/>
        </w:rPr>
        <w:t>: 3GB o superior.</w:t>
      </w:r>
    </w:p>
    <w:p w14:paraId="5CCB5970" w14:textId="739A2F3B" w:rsidR="00E514FF" w:rsidRDefault="00E514FF" w:rsidP="00AD4F53">
      <w:pPr>
        <w:pStyle w:val="Prrafodelista"/>
        <w:numPr>
          <w:ilvl w:val="1"/>
          <w:numId w:val="2"/>
        </w:numPr>
        <w:spacing w:before="400" w:after="21" w:line="360" w:lineRule="auto"/>
        <w:jc w:val="both"/>
      </w:pPr>
      <w:r>
        <w:t xml:space="preserve">Sistema Operativo: Android 6 o </w:t>
      </w:r>
      <w:r w:rsidR="009A3EB6" w:rsidRPr="00655B38">
        <w:t>superior</w:t>
      </w:r>
      <w:r w:rsidR="00655B38">
        <w:t xml:space="preserve">es </w:t>
      </w:r>
      <w:r w:rsidR="009A3EB6" w:rsidRPr="00655B38">
        <w:t xml:space="preserve">hasta la versión </w:t>
      </w:r>
      <w:r w:rsidR="00D31FCE" w:rsidRPr="00655B38">
        <w:t>9</w:t>
      </w:r>
      <w:r w:rsidRPr="00655B38">
        <w:t>.</w:t>
      </w:r>
    </w:p>
    <w:p w14:paraId="0B47DBC2" w14:textId="0B0667A8" w:rsidR="002F45F0" w:rsidRDefault="002F45F0" w:rsidP="00293FA9">
      <w:pPr>
        <w:spacing w:before="400" w:after="21" w:line="360" w:lineRule="auto"/>
        <w:ind w:left="720"/>
        <w:jc w:val="both"/>
      </w:pPr>
      <w:r>
        <w:t>Sistema embebido:</w:t>
      </w:r>
    </w:p>
    <w:p w14:paraId="7D15087F" w14:textId="46A8EE8E" w:rsidR="004940EC" w:rsidRDefault="002F45F0" w:rsidP="00AD4F53">
      <w:pPr>
        <w:pStyle w:val="Prrafodelista"/>
        <w:numPr>
          <w:ilvl w:val="1"/>
          <w:numId w:val="2"/>
        </w:numPr>
        <w:spacing w:before="400" w:after="21" w:line="360" w:lineRule="auto"/>
        <w:jc w:val="both"/>
      </w:pPr>
      <w:r>
        <w:t>Placa</w:t>
      </w:r>
      <w:r w:rsidR="006D5869">
        <w:t xml:space="preserve"> de desarrollo</w:t>
      </w:r>
      <w:r w:rsidR="004940EC">
        <w:t>: Puertos de entrada y salida suficientes para el sistema, así como compatibilidad con módulos adicionales.</w:t>
      </w:r>
    </w:p>
    <w:p w14:paraId="1A3F728D" w14:textId="3C84177A" w:rsidR="004940EC" w:rsidRDefault="004940EC" w:rsidP="00AD4F53">
      <w:pPr>
        <w:pStyle w:val="Prrafodelista"/>
        <w:numPr>
          <w:ilvl w:val="1"/>
          <w:numId w:val="2"/>
        </w:numPr>
        <w:spacing w:before="400" w:after="21" w:line="360" w:lineRule="auto"/>
        <w:jc w:val="both"/>
      </w:pPr>
      <w:r>
        <w:t>Sensor</w:t>
      </w:r>
      <w:r w:rsidR="00BC4A87">
        <w:t xml:space="preserve"> angular</w:t>
      </w:r>
    </w:p>
    <w:p w14:paraId="328582C8" w14:textId="6780DB45" w:rsidR="00BC4A87" w:rsidRDefault="00BC4A87" w:rsidP="00AD4F53">
      <w:pPr>
        <w:pStyle w:val="Prrafodelista"/>
        <w:numPr>
          <w:ilvl w:val="1"/>
          <w:numId w:val="2"/>
        </w:numPr>
        <w:spacing w:before="400" w:after="21" w:line="360" w:lineRule="auto"/>
        <w:jc w:val="both"/>
      </w:pPr>
      <w:r>
        <w:t>Módulo Bluetooth</w:t>
      </w:r>
    </w:p>
    <w:p w14:paraId="7B4E9FEC" w14:textId="5DDFF1A7" w:rsidR="006454FD" w:rsidRPr="002022BD" w:rsidRDefault="000B00A4" w:rsidP="00293FA9">
      <w:pPr>
        <w:pStyle w:val="Titulo3"/>
        <w:spacing w:before="400" w:after="21" w:line="360" w:lineRule="auto"/>
      </w:pPr>
      <w:bookmarkStart w:id="27" w:name="_Toc73515319"/>
      <w:r w:rsidRPr="00AF3B30">
        <w:rPr>
          <w:bCs/>
        </w:rPr>
        <w:t>Interfaces de software</w:t>
      </w:r>
      <w:bookmarkEnd w:id="27"/>
      <w:r w:rsidRPr="00AF3B30">
        <w:rPr>
          <w:bCs/>
        </w:rPr>
        <w:t xml:space="preserve"> </w:t>
      </w:r>
    </w:p>
    <w:p w14:paraId="70949504" w14:textId="13E58657" w:rsidR="00151D88" w:rsidRPr="00CA79EB" w:rsidRDefault="00CD2D60" w:rsidP="00293FA9">
      <w:pPr>
        <w:spacing w:before="400" w:after="21" w:line="360" w:lineRule="auto"/>
        <w:jc w:val="both"/>
        <w:rPr>
          <w:shd w:val="clear" w:color="auto" w:fill="FFFFFF"/>
        </w:rPr>
      </w:pPr>
      <w:r>
        <w:rPr>
          <w:b/>
          <w:bCs/>
        </w:rPr>
        <w:tab/>
      </w:r>
      <w:r w:rsidR="000F1681">
        <w:t xml:space="preserve">La aplicación móvil </w:t>
      </w:r>
      <w:r w:rsidR="00891D91">
        <w:t>que integra al sistema</w:t>
      </w:r>
      <w:r w:rsidR="00D91B97">
        <w:t xml:space="preserve"> </w:t>
      </w:r>
      <w:r w:rsidR="00896EB5">
        <w:t xml:space="preserve">deberá </w:t>
      </w:r>
      <w:r w:rsidR="00E514FF" w:rsidRPr="00E514FF">
        <w:t>contener una</w:t>
      </w:r>
      <w:r w:rsidR="00832854" w:rsidRPr="000B00A4">
        <w:t xml:space="preserve"> interfaz </w:t>
      </w:r>
      <w:r w:rsidR="00832854">
        <w:t xml:space="preserve">gráfica de </w:t>
      </w:r>
      <w:r w:rsidR="000B00A4" w:rsidRPr="000B00A4">
        <w:t xml:space="preserve">usuario </w:t>
      </w:r>
      <w:r w:rsidR="00E514FF" w:rsidRPr="00E514FF">
        <w:t xml:space="preserve">que </w:t>
      </w:r>
      <w:r w:rsidR="000B00A4" w:rsidRPr="000B00A4">
        <w:t xml:space="preserve">consistirá en un conjunto de </w:t>
      </w:r>
      <w:r w:rsidR="00832854" w:rsidRPr="000B00A4">
        <w:t>v</w:t>
      </w:r>
      <w:r w:rsidR="00832854">
        <w:t>istas</w:t>
      </w:r>
      <w:r w:rsidR="000B00A4" w:rsidRPr="000B00A4">
        <w:t xml:space="preserve"> con botones, listas y campos de textos. Ésta </w:t>
      </w:r>
      <w:r w:rsidR="000B00A4" w:rsidRPr="000B00A4">
        <w:lastRenderedPageBreak/>
        <w:t>deberá ser construida específicamente para el sistema propuesto</w:t>
      </w:r>
      <w:r w:rsidR="00E514FF" w:rsidRPr="00E514FF">
        <w:t xml:space="preserve">, además de </w:t>
      </w:r>
      <w:r w:rsidR="00896EB5" w:rsidRPr="00E514FF">
        <w:t>se</w:t>
      </w:r>
      <w:r w:rsidR="00896EB5" w:rsidRPr="00E514FF">
        <w:rPr>
          <w:shd w:val="clear" w:color="auto" w:fill="FFFFFF"/>
        </w:rPr>
        <w:t>r amigable e intuitiva.</w:t>
      </w:r>
    </w:p>
    <w:p w14:paraId="1C028CFF" w14:textId="6DEF4A0C" w:rsidR="006454FD" w:rsidRPr="00AF3B30" w:rsidRDefault="00832854" w:rsidP="00293FA9">
      <w:pPr>
        <w:pStyle w:val="Titulo3"/>
        <w:spacing w:before="400" w:after="21" w:line="360" w:lineRule="auto"/>
      </w:pPr>
      <w:r>
        <w:rPr>
          <w:bCs/>
        </w:rPr>
        <w:t xml:space="preserve"> </w:t>
      </w:r>
      <w:bookmarkStart w:id="28" w:name="_Toc73515320"/>
      <w:r w:rsidR="000B00A4" w:rsidRPr="00AF3B30">
        <w:rPr>
          <w:bCs/>
        </w:rPr>
        <w:t>Interfaces</w:t>
      </w:r>
      <w:r w:rsidR="000B00A4" w:rsidRPr="00AF3B30">
        <w:t xml:space="preserve"> de comunicación</w:t>
      </w:r>
      <w:bookmarkEnd w:id="28"/>
      <w:r w:rsidR="000B00A4" w:rsidRPr="00AF3B30">
        <w:t xml:space="preserve"> </w:t>
      </w:r>
    </w:p>
    <w:p w14:paraId="35CED131" w14:textId="2F0A60C8" w:rsidR="00AA7160" w:rsidRDefault="000B00A4" w:rsidP="00293FA9">
      <w:pPr>
        <w:spacing w:before="400" w:after="21" w:line="360" w:lineRule="auto"/>
        <w:ind w:firstLine="720"/>
        <w:jc w:val="both"/>
      </w:pPr>
      <w:r w:rsidRPr="000B00A4">
        <w:t>L</w:t>
      </w:r>
      <w:r w:rsidR="00791F79">
        <w:t>a aplicación y sistema embebido</w:t>
      </w:r>
      <w:r w:rsidRPr="000B00A4">
        <w:t xml:space="preserve"> se comunicarán entre sí, mediante </w:t>
      </w:r>
      <w:r w:rsidR="00553970">
        <w:t xml:space="preserve">el </w:t>
      </w:r>
      <w:r w:rsidRPr="000B00A4">
        <w:t>protocolo</w:t>
      </w:r>
      <w:r w:rsidR="00553970">
        <w:t xml:space="preserve"> </w:t>
      </w:r>
      <w:r w:rsidR="00A40697">
        <w:t>bluetooth</w:t>
      </w:r>
      <w:r w:rsidR="009563B9">
        <w:t>, de igual manera dicha aplicación implementar</w:t>
      </w:r>
      <w:r w:rsidR="00154D50">
        <w:t>á</w:t>
      </w:r>
      <w:r w:rsidR="009563B9">
        <w:t xml:space="preserve"> el uso de </w:t>
      </w:r>
      <w:r w:rsidRPr="000B00A4">
        <w:t xml:space="preserve">protocolos </w:t>
      </w:r>
      <w:r w:rsidR="009563B9">
        <w:t>de</w:t>
      </w:r>
      <w:r w:rsidRPr="000B00A4">
        <w:t xml:space="preserve"> internet</w:t>
      </w:r>
      <w:r w:rsidR="009563B9">
        <w:t xml:space="preserve"> para </w:t>
      </w:r>
      <w:r w:rsidR="00CB2245">
        <w:t>el respaldo</w:t>
      </w:r>
      <w:r w:rsidR="00F24335">
        <w:t xml:space="preserve"> y recuperación</w:t>
      </w:r>
      <w:r w:rsidR="00CB2245">
        <w:t xml:space="preserve"> de datos en la nube, </w:t>
      </w:r>
      <w:r w:rsidR="00CB2245" w:rsidRPr="00740916">
        <w:t xml:space="preserve">cuando </w:t>
      </w:r>
      <w:r w:rsidR="00740916" w:rsidRPr="00740916">
        <w:t>el usuario lo requiera.</w:t>
      </w:r>
    </w:p>
    <w:p w14:paraId="573EF497" w14:textId="7A83F37C" w:rsidR="00E74711" w:rsidRDefault="00E74711" w:rsidP="00293FA9">
      <w:pPr>
        <w:pStyle w:val="Titulo3"/>
        <w:spacing w:before="400" w:after="21" w:line="360" w:lineRule="auto"/>
        <w:ind w:left="720" w:hanging="720"/>
      </w:pPr>
      <w:bookmarkStart w:id="29" w:name="_Toc73515321"/>
      <w:r>
        <w:rPr>
          <w:bCs/>
        </w:rPr>
        <w:t>Operaciones</w:t>
      </w:r>
      <w:bookmarkEnd w:id="29"/>
    </w:p>
    <w:p w14:paraId="49D305DD" w14:textId="154D2B13" w:rsidR="00766021" w:rsidRDefault="004E1ED3" w:rsidP="00AD4F53">
      <w:pPr>
        <w:pStyle w:val="Prrafodelista"/>
        <w:numPr>
          <w:ilvl w:val="0"/>
          <w:numId w:val="14"/>
        </w:numPr>
        <w:spacing w:before="400" w:after="21" w:line="360" w:lineRule="auto"/>
        <w:jc w:val="both"/>
      </w:pPr>
      <w:r>
        <w:t>Períodos de operaciones interactivas y períodos de operaciones desatendidas</w:t>
      </w:r>
      <w:r w:rsidR="00DD071A">
        <w:t>.</w:t>
      </w:r>
    </w:p>
    <w:p w14:paraId="22FF176A" w14:textId="1FB80788" w:rsidR="008B1454" w:rsidRPr="002022BD" w:rsidRDefault="008D0BC0" w:rsidP="00293FA9">
      <w:pPr>
        <w:pStyle w:val="Prrafodelista"/>
        <w:spacing w:before="400" w:after="21" w:line="360" w:lineRule="auto"/>
        <w:ind w:left="360" w:firstLine="360"/>
        <w:jc w:val="both"/>
      </w:pPr>
      <w:r>
        <w:t xml:space="preserve">La información </w:t>
      </w:r>
      <w:r w:rsidR="00735B46">
        <w:t>registrada</w:t>
      </w:r>
      <w:r>
        <w:t xml:space="preserve"> </w:t>
      </w:r>
      <w:r w:rsidR="00735B46">
        <w:t xml:space="preserve">en un periodo mayor de 2 años </w:t>
      </w:r>
      <w:r w:rsidR="00815CAF">
        <w:t>dejar</w:t>
      </w:r>
      <w:r w:rsidR="002C6427">
        <w:t>á</w:t>
      </w:r>
      <w:r w:rsidR="00815CAF">
        <w:t xml:space="preserve"> de ser </w:t>
      </w:r>
      <w:r w:rsidR="00277F35">
        <w:t>procesada y</w:t>
      </w:r>
      <w:r w:rsidR="00146952">
        <w:t xml:space="preserve"> almacenada en la memoria local del dispositivo</w:t>
      </w:r>
      <w:r w:rsidR="00C01529">
        <w:t>.</w:t>
      </w:r>
    </w:p>
    <w:p w14:paraId="572BFF04" w14:textId="37571017" w:rsidR="004E1ED3" w:rsidRPr="004E1ED3" w:rsidRDefault="0074659E" w:rsidP="00293FA9">
      <w:pPr>
        <w:pStyle w:val="Prrafodelista"/>
        <w:spacing w:before="400" w:after="21" w:line="360" w:lineRule="auto"/>
        <w:ind w:left="360" w:firstLine="360"/>
        <w:jc w:val="both"/>
      </w:pPr>
      <w:r>
        <w:t xml:space="preserve">El análisis de datos seleccionados para los cálculos comparativos solo considerará </w:t>
      </w:r>
      <w:r w:rsidR="00E35F2E">
        <w:t xml:space="preserve">aquellos datos </w:t>
      </w:r>
      <w:r w:rsidR="00B60D0A">
        <w:t>que hayan sido obtenidos con</w:t>
      </w:r>
      <w:r w:rsidR="009F7DD7">
        <w:t xml:space="preserve"> históricos m</w:t>
      </w:r>
      <w:r w:rsidR="007C5618">
        <w:t xml:space="preserve">ensuales </w:t>
      </w:r>
      <w:r w:rsidR="00234E77">
        <w:t>continuos</w:t>
      </w:r>
      <w:r>
        <w:t>.</w:t>
      </w:r>
    </w:p>
    <w:p w14:paraId="5433F5EC" w14:textId="114BDE98" w:rsidR="00496BDE" w:rsidRDefault="00E74711" w:rsidP="00AD4F53">
      <w:pPr>
        <w:pStyle w:val="Prrafodelista"/>
        <w:numPr>
          <w:ilvl w:val="0"/>
          <w:numId w:val="14"/>
        </w:numPr>
        <w:spacing w:before="400" w:after="21" w:line="360" w:lineRule="auto"/>
        <w:jc w:val="both"/>
      </w:pPr>
      <w:r w:rsidRPr="00E74711">
        <w:t>Operaciones de respaldo y recuperación</w:t>
      </w:r>
      <w:r w:rsidR="00DD6309">
        <w:t>.</w:t>
      </w:r>
    </w:p>
    <w:p w14:paraId="779ACD29" w14:textId="658A3190" w:rsidR="00E170BF" w:rsidRDefault="00E170BF" w:rsidP="00AD4F53">
      <w:pPr>
        <w:pStyle w:val="Prrafodelista"/>
        <w:numPr>
          <w:ilvl w:val="1"/>
          <w:numId w:val="14"/>
        </w:numPr>
        <w:spacing w:before="400" w:after="21" w:line="360" w:lineRule="auto"/>
        <w:jc w:val="both"/>
      </w:pPr>
      <w:r>
        <w:t>Respaldo de información</w:t>
      </w:r>
      <w:r w:rsidR="005418F8">
        <w:t>: La aplicación será capaz de realizar</w:t>
      </w:r>
      <w:r w:rsidR="0073157E">
        <w:t xml:space="preserve"> operaciones de respaldo a la nube utilizando los servicios proporcionados por Google, con ello el usuario podrá hacer uso de su cuenta </w:t>
      </w:r>
      <w:r w:rsidR="00882B5E">
        <w:t xml:space="preserve">en Google </w:t>
      </w:r>
      <w:r w:rsidR="00381DD8">
        <w:t xml:space="preserve">para el respaldo de información </w:t>
      </w:r>
      <w:r w:rsidR="00D30342">
        <w:t>de forma periódica</w:t>
      </w:r>
      <w:r w:rsidR="008F7D41">
        <w:t xml:space="preserve"> que est</w:t>
      </w:r>
      <w:r w:rsidR="009C2A99">
        <w:t>á</w:t>
      </w:r>
      <w:r w:rsidR="00381DD8">
        <w:t xml:space="preserve"> </w:t>
      </w:r>
      <w:r w:rsidR="00982083">
        <w:t xml:space="preserve">almacenada </w:t>
      </w:r>
      <w:r w:rsidR="00381DD8">
        <w:t xml:space="preserve">de </w:t>
      </w:r>
      <w:r w:rsidR="007B27E6">
        <w:t xml:space="preserve">manera local en el dispositivo </w:t>
      </w:r>
      <w:r w:rsidR="008F7D41">
        <w:t>del usuario.</w:t>
      </w:r>
    </w:p>
    <w:p w14:paraId="0DB6432E" w14:textId="51CEBFEA" w:rsidR="007079A5" w:rsidRDefault="003A472A" w:rsidP="00AD4F53">
      <w:pPr>
        <w:pStyle w:val="Prrafodelista"/>
        <w:numPr>
          <w:ilvl w:val="1"/>
          <w:numId w:val="14"/>
        </w:numPr>
        <w:spacing w:before="400" w:after="21" w:line="360" w:lineRule="auto"/>
        <w:jc w:val="both"/>
      </w:pPr>
      <w:r>
        <w:t xml:space="preserve">Recuperación: Dado al respaldo </w:t>
      </w:r>
      <w:r w:rsidR="00272F7E">
        <w:t>almacenado en la nube, la aplicación deberá ser capaz de restaurar la última versión de los datos almacenados</w:t>
      </w:r>
      <w:r w:rsidR="00EE75E2">
        <w:t xml:space="preserve"> a la memoria local del dispositivo donde el usuario este utilizando la aplicación.</w:t>
      </w:r>
    </w:p>
    <w:p w14:paraId="03A56408" w14:textId="77777777" w:rsidR="007079A5" w:rsidRDefault="007079A5">
      <w:r>
        <w:br w:type="page"/>
      </w:r>
    </w:p>
    <w:p w14:paraId="0F0F0DA6" w14:textId="515A1272" w:rsidR="00E74711" w:rsidRDefault="00496BDE" w:rsidP="00293FA9">
      <w:pPr>
        <w:pStyle w:val="Titulo2"/>
        <w:spacing w:before="400" w:after="21" w:line="360" w:lineRule="auto"/>
      </w:pPr>
      <w:r w:rsidRPr="00196243">
        <w:lastRenderedPageBreak/>
        <w:t xml:space="preserve"> </w:t>
      </w:r>
      <w:bookmarkStart w:id="30" w:name="_Toc73515322"/>
      <w:r w:rsidRPr="00196243">
        <w:t>Requerimientos</w:t>
      </w:r>
      <w:bookmarkEnd w:id="30"/>
      <w:r w:rsidRPr="00196243">
        <w:t xml:space="preserve"> </w:t>
      </w:r>
    </w:p>
    <w:p w14:paraId="000000E3" w14:textId="162674E8" w:rsidR="00B96DA5" w:rsidRDefault="005016A0" w:rsidP="00293FA9">
      <w:pPr>
        <w:spacing w:before="400" w:after="21" w:line="360" w:lineRule="auto"/>
        <w:ind w:firstLine="720"/>
        <w:jc w:val="both"/>
      </w:pPr>
      <w:r>
        <w:t xml:space="preserve">En este apartado se describen los requerimientos tanto funcionales como no funcionales, </w:t>
      </w:r>
      <w:r w:rsidR="00383095">
        <w:t>cuya</w:t>
      </w:r>
      <w:r>
        <w:t xml:space="preserve"> </w:t>
      </w:r>
      <w:r w:rsidR="00383095">
        <w:t xml:space="preserve">presentación se rige bajo </w:t>
      </w:r>
      <w:r w:rsidR="00AB116D">
        <w:t>el</w:t>
      </w:r>
      <w:r>
        <w:t xml:space="preserve"> siguiente formato:</w:t>
      </w:r>
    </w:p>
    <w:p w14:paraId="234AFF27" w14:textId="16D188C9" w:rsidR="004848E4" w:rsidRDefault="004848E4" w:rsidP="004848E4">
      <w:pPr>
        <w:pStyle w:val="Descripcin"/>
        <w:keepNext/>
      </w:pPr>
      <w:bookmarkStart w:id="31" w:name="_Toc73515279"/>
      <w:r>
        <w:t xml:space="preserve">Tabla </w:t>
      </w:r>
      <w:r w:rsidR="00963FF2">
        <w:fldChar w:fldCharType="begin"/>
      </w:r>
      <w:r w:rsidR="00963FF2">
        <w:instrText xml:space="preserve"> SEQ Tabla \* ARABIC </w:instrText>
      </w:r>
      <w:r w:rsidR="00963FF2">
        <w:fldChar w:fldCharType="separate"/>
      </w:r>
      <w:r w:rsidR="00973031">
        <w:rPr>
          <w:noProof/>
        </w:rPr>
        <w:t>1</w:t>
      </w:r>
      <w:r w:rsidR="00963FF2">
        <w:rPr>
          <w:noProof/>
        </w:rPr>
        <w:fldChar w:fldCharType="end"/>
      </w:r>
      <w:r>
        <w:t>Descripción de requerimientos</w:t>
      </w:r>
      <w:bookmarkEnd w:id="31"/>
    </w:p>
    <w:tbl>
      <w:tblPr>
        <w:tblStyle w:val="Tabladecuadrcula2"/>
        <w:tblW w:w="9030" w:type="dxa"/>
        <w:tblLayout w:type="fixed"/>
        <w:tblLook w:val="0600" w:firstRow="0" w:lastRow="0" w:firstColumn="0" w:lastColumn="0" w:noHBand="1" w:noVBand="1"/>
      </w:tblPr>
      <w:tblGrid>
        <w:gridCol w:w="1833"/>
        <w:gridCol w:w="7197"/>
      </w:tblGrid>
      <w:tr w:rsidR="00DB44FC" w:rsidRPr="00DB44FC" w14:paraId="76C1388E" w14:textId="77777777" w:rsidTr="00DB44FC">
        <w:trPr>
          <w:trHeight w:val="440"/>
        </w:trPr>
        <w:tc>
          <w:tcPr>
            <w:tcW w:w="9030" w:type="dxa"/>
            <w:gridSpan w:val="2"/>
          </w:tcPr>
          <w:p w14:paraId="000000E5" w14:textId="6477BB26" w:rsidR="00B96DA5" w:rsidRPr="00DB44FC" w:rsidRDefault="005016A0" w:rsidP="00DB44FC">
            <w:r w:rsidRPr="00DB44FC">
              <w:t xml:space="preserve"> Identificador del Requerimiento</w:t>
            </w:r>
          </w:p>
        </w:tc>
      </w:tr>
      <w:tr w:rsidR="00DB44FC" w:rsidRPr="00DB44FC" w14:paraId="69245353" w14:textId="77777777" w:rsidTr="00DB44FC">
        <w:trPr>
          <w:trHeight w:val="700"/>
        </w:trPr>
        <w:tc>
          <w:tcPr>
            <w:tcW w:w="1833" w:type="dxa"/>
          </w:tcPr>
          <w:p w14:paraId="000000E7" w14:textId="77777777" w:rsidR="00B96DA5" w:rsidRPr="00DB44FC" w:rsidRDefault="005016A0" w:rsidP="00DB44FC">
            <w:r w:rsidRPr="00DB44FC">
              <w:t xml:space="preserve">Nombre corto: </w:t>
            </w:r>
          </w:p>
        </w:tc>
        <w:tc>
          <w:tcPr>
            <w:tcW w:w="7197" w:type="dxa"/>
          </w:tcPr>
          <w:p w14:paraId="000000E9" w14:textId="2DB88498" w:rsidR="00B96DA5" w:rsidRPr="00DB44FC" w:rsidRDefault="005016A0" w:rsidP="00DB44FC">
            <w:r w:rsidRPr="00DB44FC">
              <w:t xml:space="preserve"> Nombre de referencia para el requerimiento </w:t>
            </w:r>
          </w:p>
        </w:tc>
      </w:tr>
      <w:tr w:rsidR="00DB44FC" w:rsidRPr="00DB44FC" w14:paraId="0BACA870" w14:textId="77777777" w:rsidTr="00DB44FC">
        <w:trPr>
          <w:trHeight w:val="700"/>
        </w:trPr>
        <w:tc>
          <w:tcPr>
            <w:tcW w:w="1833" w:type="dxa"/>
          </w:tcPr>
          <w:p w14:paraId="000000EA" w14:textId="77777777" w:rsidR="00B96DA5" w:rsidRPr="00DB44FC" w:rsidRDefault="005016A0" w:rsidP="00DB44FC">
            <w:r w:rsidRPr="00DB44FC">
              <w:t>Estatus:</w:t>
            </w:r>
          </w:p>
        </w:tc>
        <w:tc>
          <w:tcPr>
            <w:tcW w:w="7197" w:type="dxa"/>
          </w:tcPr>
          <w:p w14:paraId="000000EB" w14:textId="7A8D59CE" w:rsidR="00B96DA5" w:rsidRPr="00DB44FC" w:rsidRDefault="005016A0" w:rsidP="00DB44FC">
            <w:r w:rsidRPr="00DB44FC">
              <w:t>Referente a si el cliente ha aprobado la existencia y descripción del requerimiento.</w:t>
            </w:r>
          </w:p>
          <w:p w14:paraId="1C31F477" w14:textId="77777777" w:rsidR="005A5AEC" w:rsidRPr="00DB44FC" w:rsidRDefault="005016A0" w:rsidP="00DB44FC">
            <w:r w:rsidRPr="00DB44FC">
              <w:t xml:space="preserve">Pendiente </w:t>
            </w:r>
          </w:p>
          <w:p w14:paraId="000000ED" w14:textId="196AA6EE" w:rsidR="005A5AEC" w:rsidRPr="00DB44FC" w:rsidRDefault="005016A0" w:rsidP="00DB44FC">
            <w:r w:rsidRPr="00DB44FC">
              <w:t>Aprobado</w:t>
            </w:r>
          </w:p>
        </w:tc>
      </w:tr>
      <w:tr w:rsidR="00DB44FC" w:rsidRPr="00DB44FC" w14:paraId="450D61D1" w14:textId="77777777" w:rsidTr="00DB44FC">
        <w:trPr>
          <w:trHeight w:val="760"/>
        </w:trPr>
        <w:tc>
          <w:tcPr>
            <w:tcW w:w="1833" w:type="dxa"/>
          </w:tcPr>
          <w:p w14:paraId="000000EE" w14:textId="75626E79" w:rsidR="00B96DA5" w:rsidRPr="00DB44FC" w:rsidRDefault="005016A0" w:rsidP="00DB44FC">
            <w:r w:rsidRPr="00DB44FC">
              <w:t xml:space="preserve">Descripción: </w:t>
            </w:r>
          </w:p>
        </w:tc>
        <w:tc>
          <w:tcPr>
            <w:tcW w:w="7197" w:type="dxa"/>
          </w:tcPr>
          <w:p w14:paraId="000000EF" w14:textId="77777777" w:rsidR="00B96DA5" w:rsidRPr="00DB44FC" w:rsidRDefault="005016A0" w:rsidP="00DB44FC">
            <w:r w:rsidRPr="00DB44FC">
              <w:t>Breve explicación de las actividades específicas que están involucradas y los actores involucrados.</w:t>
            </w:r>
          </w:p>
        </w:tc>
      </w:tr>
      <w:tr w:rsidR="00DB44FC" w:rsidRPr="00DB44FC" w14:paraId="7E1EE45D" w14:textId="77777777" w:rsidTr="00DB44FC">
        <w:trPr>
          <w:trHeight w:val="700"/>
        </w:trPr>
        <w:tc>
          <w:tcPr>
            <w:tcW w:w="1833" w:type="dxa"/>
          </w:tcPr>
          <w:p w14:paraId="000000F0" w14:textId="77777777" w:rsidR="00B96DA5" w:rsidRPr="00DB44FC" w:rsidRDefault="005016A0" w:rsidP="00DB44FC">
            <w:r w:rsidRPr="00DB44FC">
              <w:t>Necesidades que resuelve:</w:t>
            </w:r>
          </w:p>
        </w:tc>
        <w:tc>
          <w:tcPr>
            <w:tcW w:w="7197" w:type="dxa"/>
          </w:tcPr>
          <w:p w14:paraId="000000F1" w14:textId="77777777" w:rsidR="00B96DA5" w:rsidRPr="00DB44FC" w:rsidRDefault="005016A0" w:rsidP="00DB44FC">
            <w:r w:rsidRPr="00DB44FC">
              <w:t>Solución que da nuestro requerimiento.</w:t>
            </w:r>
          </w:p>
        </w:tc>
      </w:tr>
      <w:tr w:rsidR="00DB44FC" w:rsidRPr="00DB44FC" w14:paraId="2CAF359C" w14:textId="77777777" w:rsidTr="00DB44FC">
        <w:trPr>
          <w:trHeight w:val="440"/>
        </w:trPr>
        <w:tc>
          <w:tcPr>
            <w:tcW w:w="1833" w:type="dxa"/>
          </w:tcPr>
          <w:p w14:paraId="000000F2" w14:textId="77777777" w:rsidR="00B96DA5" w:rsidRPr="00DB44FC" w:rsidRDefault="005016A0" w:rsidP="00DB44FC">
            <w:r w:rsidRPr="00DB44FC">
              <w:t xml:space="preserve">Métrica de satisfacción: </w:t>
            </w:r>
          </w:p>
        </w:tc>
        <w:tc>
          <w:tcPr>
            <w:tcW w:w="7197" w:type="dxa"/>
          </w:tcPr>
          <w:p w14:paraId="000000F3" w14:textId="77777777" w:rsidR="00B96DA5" w:rsidRPr="00DB44FC" w:rsidRDefault="005016A0" w:rsidP="00DB44FC">
            <w:r w:rsidRPr="00DB44FC">
              <w:t>Mediciones o comprobaciones de la implementación correcta del requerimiento.</w:t>
            </w:r>
          </w:p>
        </w:tc>
      </w:tr>
    </w:tbl>
    <w:p w14:paraId="089FA5EF" w14:textId="3A2B498B" w:rsidR="006C5418" w:rsidRPr="006C5418" w:rsidRDefault="005016A0" w:rsidP="00293FA9">
      <w:pPr>
        <w:pStyle w:val="Titulo3"/>
        <w:spacing w:before="400" w:after="21" w:line="360" w:lineRule="auto"/>
      </w:pPr>
      <w:bookmarkStart w:id="32" w:name="_b4a1ntjx50ll" w:colFirst="0" w:colLast="0"/>
      <w:bookmarkStart w:id="33" w:name="_uukztbgb73ti" w:colFirst="0" w:colLast="0"/>
      <w:bookmarkEnd w:id="32"/>
      <w:bookmarkEnd w:id="33"/>
      <w:r w:rsidRPr="00196243">
        <w:t xml:space="preserve"> </w:t>
      </w:r>
      <w:bookmarkStart w:id="34" w:name="_Toc73515323"/>
      <w:r w:rsidRPr="00196243">
        <w:t>Requerimientos funcionales</w:t>
      </w:r>
      <w:bookmarkEnd w:id="34"/>
    </w:p>
    <w:p w14:paraId="3E8E4C88" w14:textId="7B25554C" w:rsidR="004848E4" w:rsidRDefault="004848E4" w:rsidP="004848E4">
      <w:pPr>
        <w:pStyle w:val="Descripcin"/>
        <w:keepNext/>
      </w:pPr>
      <w:bookmarkStart w:id="35" w:name="_Toc73515280"/>
      <w:r>
        <w:t xml:space="preserve">Tabla </w:t>
      </w:r>
      <w:r w:rsidR="00963FF2">
        <w:fldChar w:fldCharType="begin"/>
      </w:r>
      <w:r w:rsidR="00963FF2">
        <w:instrText xml:space="preserve"> SEQ Tabla \* ARABIC </w:instrText>
      </w:r>
      <w:r w:rsidR="00963FF2">
        <w:fldChar w:fldCharType="separate"/>
      </w:r>
      <w:r w:rsidR="00973031">
        <w:rPr>
          <w:noProof/>
        </w:rPr>
        <w:t>2</w:t>
      </w:r>
      <w:r w:rsidR="00963FF2">
        <w:rPr>
          <w:noProof/>
        </w:rPr>
        <w:fldChar w:fldCharType="end"/>
      </w:r>
      <w:r>
        <w:t xml:space="preserve"> RF1 Reconocer el cuerpo humano</w:t>
      </w:r>
      <w:bookmarkEnd w:id="35"/>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344D81C6" w14:textId="77777777" w:rsidTr="005F111B">
        <w:trPr>
          <w:trHeight w:val="440"/>
        </w:trPr>
        <w:tc>
          <w:tcPr>
            <w:tcW w:w="9030" w:type="dxa"/>
            <w:gridSpan w:val="2"/>
          </w:tcPr>
          <w:p w14:paraId="000000F9" w14:textId="6A35BACB" w:rsidR="00B96DA5" w:rsidRPr="005F111B" w:rsidRDefault="005016A0" w:rsidP="007079A5">
            <w:pPr>
              <w:pStyle w:val="Ttulo4"/>
              <w:spacing w:before="0" w:after="21" w:line="360" w:lineRule="auto"/>
              <w:ind w:left="60"/>
              <w:jc w:val="both"/>
              <w:outlineLvl w:val="3"/>
              <w:rPr>
                <w:b/>
                <w:color w:val="auto"/>
              </w:rPr>
            </w:pPr>
            <w:r w:rsidRPr="005F111B">
              <w:rPr>
                <w:color w:val="auto"/>
              </w:rPr>
              <w:t>R</w:t>
            </w:r>
            <w:r w:rsidR="00EC5303" w:rsidRPr="005F111B">
              <w:rPr>
                <w:color w:val="auto"/>
              </w:rPr>
              <w:t>F</w:t>
            </w:r>
            <w:r w:rsidRPr="005F111B">
              <w:rPr>
                <w:color w:val="auto"/>
              </w:rPr>
              <w:t>1</w:t>
            </w:r>
          </w:p>
        </w:tc>
      </w:tr>
      <w:tr w:rsidR="005F111B" w:rsidRPr="005F111B" w14:paraId="09233C1A" w14:textId="77777777" w:rsidTr="007079A5">
        <w:trPr>
          <w:trHeight w:val="410"/>
        </w:trPr>
        <w:tc>
          <w:tcPr>
            <w:tcW w:w="2280" w:type="dxa"/>
          </w:tcPr>
          <w:p w14:paraId="000000FB" w14:textId="77777777" w:rsidR="00B96DA5" w:rsidRPr="005F111B" w:rsidRDefault="005016A0" w:rsidP="007079A5">
            <w:pPr>
              <w:spacing w:after="21" w:line="360" w:lineRule="auto"/>
              <w:ind w:left="60"/>
              <w:rPr>
                <w:b/>
                <w:szCs w:val="24"/>
              </w:rPr>
            </w:pPr>
            <w:r w:rsidRPr="005F111B">
              <w:rPr>
                <w:b/>
                <w:szCs w:val="24"/>
              </w:rPr>
              <w:t xml:space="preserve">Nombre corto: </w:t>
            </w:r>
          </w:p>
        </w:tc>
        <w:tc>
          <w:tcPr>
            <w:tcW w:w="6750" w:type="dxa"/>
          </w:tcPr>
          <w:p w14:paraId="000000FC" w14:textId="016A386E" w:rsidR="00B96DA5" w:rsidRPr="005F111B" w:rsidRDefault="006835FC" w:rsidP="007079A5">
            <w:pPr>
              <w:spacing w:after="21" w:line="360" w:lineRule="auto"/>
              <w:jc w:val="both"/>
              <w:rPr>
                <w:szCs w:val="24"/>
                <w:highlight w:val="yellow"/>
              </w:rPr>
            </w:pPr>
            <w:r w:rsidRPr="005F111B">
              <w:rPr>
                <w:szCs w:val="24"/>
              </w:rPr>
              <w:t>R</w:t>
            </w:r>
            <w:r w:rsidR="00C44653" w:rsidRPr="005F111B">
              <w:rPr>
                <w:szCs w:val="24"/>
              </w:rPr>
              <w:t>econoc</w:t>
            </w:r>
            <w:r w:rsidR="00891385" w:rsidRPr="005F111B">
              <w:rPr>
                <w:szCs w:val="24"/>
              </w:rPr>
              <w:t>er</w:t>
            </w:r>
            <w:r w:rsidR="00477D10" w:rsidRPr="005F111B">
              <w:rPr>
                <w:szCs w:val="24"/>
              </w:rPr>
              <w:t xml:space="preserve"> </w:t>
            </w:r>
            <w:r w:rsidR="00C44653" w:rsidRPr="005F111B">
              <w:rPr>
                <w:szCs w:val="24"/>
              </w:rPr>
              <w:t>el cuerpo</w:t>
            </w:r>
            <w:r w:rsidRPr="005F111B">
              <w:rPr>
                <w:szCs w:val="24"/>
              </w:rPr>
              <w:t xml:space="preserve"> humano</w:t>
            </w:r>
            <w:r w:rsidR="00477D10" w:rsidRPr="005F111B">
              <w:rPr>
                <w:szCs w:val="24"/>
              </w:rPr>
              <w:t>.</w:t>
            </w:r>
          </w:p>
        </w:tc>
      </w:tr>
      <w:tr w:rsidR="005F111B" w:rsidRPr="005F111B" w14:paraId="7B6A5015" w14:textId="77777777" w:rsidTr="005F111B">
        <w:trPr>
          <w:trHeight w:val="700"/>
        </w:trPr>
        <w:tc>
          <w:tcPr>
            <w:tcW w:w="2280" w:type="dxa"/>
          </w:tcPr>
          <w:p w14:paraId="000000FD" w14:textId="77777777" w:rsidR="00B96DA5" w:rsidRPr="005F111B" w:rsidRDefault="005016A0" w:rsidP="007079A5">
            <w:pPr>
              <w:spacing w:after="21" w:line="360" w:lineRule="auto"/>
              <w:ind w:left="60"/>
              <w:rPr>
                <w:b/>
                <w:szCs w:val="24"/>
              </w:rPr>
            </w:pPr>
            <w:r w:rsidRPr="005F111B">
              <w:rPr>
                <w:b/>
                <w:szCs w:val="24"/>
              </w:rPr>
              <w:t>Estatus:</w:t>
            </w:r>
          </w:p>
        </w:tc>
        <w:tc>
          <w:tcPr>
            <w:tcW w:w="6750" w:type="dxa"/>
          </w:tcPr>
          <w:p w14:paraId="000000FE" w14:textId="027E4828" w:rsidR="00B96DA5" w:rsidRPr="005F111B" w:rsidRDefault="00005962" w:rsidP="007079A5">
            <w:pPr>
              <w:spacing w:after="21" w:line="360" w:lineRule="auto"/>
              <w:jc w:val="both"/>
              <w:rPr>
                <w:b/>
                <w:szCs w:val="24"/>
              </w:rPr>
            </w:pPr>
            <w:r w:rsidRPr="005F111B">
              <w:rPr>
                <w:b/>
                <w:szCs w:val="24"/>
              </w:rPr>
              <w:t>Aprobado</w:t>
            </w:r>
          </w:p>
        </w:tc>
      </w:tr>
      <w:tr w:rsidR="005F111B" w:rsidRPr="005F111B" w14:paraId="0883A93E" w14:textId="77777777" w:rsidTr="005F111B">
        <w:trPr>
          <w:trHeight w:val="760"/>
        </w:trPr>
        <w:tc>
          <w:tcPr>
            <w:tcW w:w="2280" w:type="dxa"/>
          </w:tcPr>
          <w:p w14:paraId="000000FF" w14:textId="65DF5D42" w:rsidR="00B96DA5" w:rsidRPr="005F111B" w:rsidRDefault="005016A0" w:rsidP="007079A5">
            <w:pPr>
              <w:spacing w:after="21" w:line="360" w:lineRule="auto"/>
              <w:ind w:left="60"/>
              <w:rPr>
                <w:b/>
                <w:szCs w:val="24"/>
              </w:rPr>
            </w:pPr>
            <w:r w:rsidRPr="005F111B">
              <w:rPr>
                <w:b/>
                <w:szCs w:val="24"/>
              </w:rPr>
              <w:t xml:space="preserve">Descripción: </w:t>
            </w:r>
          </w:p>
        </w:tc>
        <w:tc>
          <w:tcPr>
            <w:tcW w:w="6750" w:type="dxa"/>
          </w:tcPr>
          <w:p w14:paraId="32B0AE5D" w14:textId="1913351C" w:rsidR="00B96DA5" w:rsidRPr="005F111B" w:rsidRDefault="00417694" w:rsidP="007079A5">
            <w:pPr>
              <w:spacing w:after="21" w:line="360" w:lineRule="auto"/>
              <w:jc w:val="both"/>
              <w:rPr>
                <w:szCs w:val="24"/>
              </w:rPr>
            </w:pPr>
            <w:r w:rsidRPr="005F111B">
              <w:rPr>
                <w:szCs w:val="24"/>
              </w:rPr>
              <w:t>R</w:t>
            </w:r>
            <w:r w:rsidR="00892F0A" w:rsidRPr="005F111B">
              <w:rPr>
                <w:szCs w:val="24"/>
              </w:rPr>
              <w:t>econoc</w:t>
            </w:r>
            <w:r w:rsidRPr="005F111B">
              <w:rPr>
                <w:szCs w:val="24"/>
              </w:rPr>
              <w:t>er</w:t>
            </w:r>
            <w:r w:rsidR="00892F0A" w:rsidRPr="005F111B">
              <w:rPr>
                <w:szCs w:val="24"/>
              </w:rPr>
              <w:t xml:space="preserve"> el cuerpo </w:t>
            </w:r>
            <w:r w:rsidR="004262C6" w:rsidRPr="005F111B">
              <w:rPr>
                <w:szCs w:val="24"/>
              </w:rPr>
              <w:t xml:space="preserve">humano </w:t>
            </w:r>
            <w:r w:rsidR="00892F0A" w:rsidRPr="005F111B">
              <w:rPr>
                <w:szCs w:val="24"/>
              </w:rPr>
              <w:t>y sus partes m</w:t>
            </w:r>
            <w:r w:rsidR="00A82DBB" w:rsidRPr="005F111B">
              <w:rPr>
                <w:szCs w:val="24"/>
              </w:rPr>
              <w:t>ediante un sistema de visión artificial</w:t>
            </w:r>
            <w:r w:rsidR="00892F0A" w:rsidRPr="005F111B">
              <w:rPr>
                <w:szCs w:val="24"/>
              </w:rPr>
              <w:t xml:space="preserve"> para:</w:t>
            </w:r>
          </w:p>
          <w:p w14:paraId="184BFB4D" w14:textId="77777777" w:rsidR="00B518BD" w:rsidRPr="005F111B" w:rsidRDefault="008944C8" w:rsidP="007079A5">
            <w:pPr>
              <w:pStyle w:val="Prrafodelista"/>
              <w:numPr>
                <w:ilvl w:val="0"/>
                <w:numId w:val="17"/>
              </w:numPr>
              <w:spacing w:after="21" w:line="360" w:lineRule="auto"/>
              <w:jc w:val="both"/>
              <w:rPr>
                <w:b/>
                <w:szCs w:val="24"/>
              </w:rPr>
            </w:pPr>
            <w:r w:rsidRPr="005F111B">
              <w:rPr>
                <w:b/>
                <w:szCs w:val="24"/>
              </w:rPr>
              <w:t>Detección de puntos de referencia marcados</w:t>
            </w:r>
          </w:p>
          <w:p w14:paraId="7BE19606" w14:textId="71789C8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 xml:space="preserve">Punto </w:t>
            </w:r>
            <w:r w:rsidR="00A01488" w:rsidRPr="005F111B">
              <w:rPr>
                <w:rStyle w:val="normaltextrun"/>
                <w:szCs w:val="24"/>
                <w:shd w:val="clear" w:color="auto" w:fill="FFFFFF"/>
              </w:rPr>
              <w:t>acromial</w:t>
            </w:r>
          </w:p>
          <w:p w14:paraId="184569C8" w14:textId="082742A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acromiale-radiale medio</w:t>
            </w:r>
          </w:p>
          <w:p w14:paraId="39F7CC0A" w14:textId="6DE6AE9B"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abdominal</w:t>
            </w:r>
          </w:p>
          <w:p w14:paraId="725B5FD1" w14:textId="454E74E1"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 la pierna medial</w:t>
            </w:r>
          </w:p>
          <w:p w14:paraId="3677BA01" w14:textId="319E7B4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bíceps</w:t>
            </w:r>
          </w:p>
          <w:p w14:paraId="2A27938D" w14:textId="4FB72615"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muslo anterior</w:t>
            </w:r>
          </w:p>
          <w:p w14:paraId="4B54643C" w14:textId="7C1870C2"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subescapular</w:t>
            </w:r>
          </w:p>
          <w:p w14:paraId="7F962DBB" w14:textId="0EF6449A"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tríceps</w:t>
            </w:r>
          </w:p>
          <w:p w14:paraId="3F655A44" w14:textId="395AAB64" w:rsidR="00ED0C95"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lastRenderedPageBreak/>
              <w:t>Punto del pliegue supraespinal</w:t>
            </w:r>
          </w:p>
          <w:p w14:paraId="5980E5E2" w14:textId="53DDF93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iliocristale</w:t>
            </w:r>
          </w:p>
          <w:p w14:paraId="410000B1" w14:textId="5130AA2A"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iliospinale</w:t>
            </w:r>
          </w:p>
          <w:p w14:paraId="38276E3A" w14:textId="64A07C33"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mesosternale</w:t>
            </w:r>
          </w:p>
          <w:p w14:paraId="5BBC7E6F" w14:textId="2355924C"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patellare</w:t>
            </w:r>
          </w:p>
          <w:p w14:paraId="694B6095" w14:textId="3BB4D4D4"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radiale</w:t>
            </w:r>
          </w:p>
          <w:p w14:paraId="0BC5226D" w14:textId="3B4CC0B9"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phyrion tibiale</w:t>
            </w:r>
          </w:p>
          <w:p w14:paraId="24C67176" w14:textId="6BB9AAFF"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tylion medio</w:t>
            </w:r>
          </w:p>
          <w:p w14:paraId="6BFB88BE" w14:textId="74B55427"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tylion</w:t>
            </w:r>
          </w:p>
          <w:p w14:paraId="2BB9C8CD" w14:textId="3236A06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ubscapulare</w:t>
            </w:r>
          </w:p>
          <w:p w14:paraId="115929FB" w14:textId="2D493273"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ibiale laterale</w:t>
            </w:r>
          </w:p>
          <w:p w14:paraId="24AC3CEE" w14:textId="52DB8F2C"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ibiale mediale</w:t>
            </w:r>
          </w:p>
          <w:p w14:paraId="7EAA3985" w14:textId="0CD3A90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rochanterion</w:t>
            </w:r>
          </w:p>
          <w:p w14:paraId="636D92F5" w14:textId="38CC2BFC" w:rsidR="00EA2592" w:rsidRPr="005F111B" w:rsidRDefault="00764A4A" w:rsidP="007079A5">
            <w:pPr>
              <w:pStyle w:val="Prrafodelista"/>
              <w:numPr>
                <w:ilvl w:val="0"/>
                <w:numId w:val="16"/>
              </w:numPr>
              <w:spacing w:after="21" w:line="360" w:lineRule="auto"/>
              <w:ind w:left="1080"/>
              <w:jc w:val="both"/>
              <w:rPr>
                <w:rStyle w:val="normaltextrun"/>
                <w:szCs w:val="24"/>
                <w:shd w:val="clear" w:color="auto" w:fill="FFFFFF"/>
              </w:rPr>
            </w:pPr>
            <w:r w:rsidRPr="005F111B">
              <w:rPr>
                <w:rStyle w:val="normaltextrun"/>
                <w:szCs w:val="24"/>
                <w:shd w:val="clear" w:color="auto" w:fill="FFFFFF"/>
              </w:rPr>
              <w:t>Punto trochanterion-tibiale lateral medio</w:t>
            </w:r>
          </w:p>
          <w:p w14:paraId="1D0D2A6A" w14:textId="157B0435" w:rsidR="00B96DA5" w:rsidRPr="005F111B" w:rsidRDefault="008944C8" w:rsidP="007079A5">
            <w:pPr>
              <w:pStyle w:val="Prrafodelista"/>
              <w:numPr>
                <w:ilvl w:val="0"/>
                <w:numId w:val="3"/>
              </w:numPr>
              <w:spacing w:after="21" w:line="360" w:lineRule="auto"/>
              <w:jc w:val="both"/>
              <w:rPr>
                <w:b/>
                <w:szCs w:val="24"/>
              </w:rPr>
            </w:pPr>
            <w:r w:rsidRPr="005F111B">
              <w:rPr>
                <w:b/>
                <w:szCs w:val="24"/>
              </w:rPr>
              <w:t>Detección de puntos de referencia no marcados</w:t>
            </w:r>
          </w:p>
          <w:p w14:paraId="40434267"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akropodin</w:t>
            </w:r>
          </w:p>
          <w:p w14:paraId="6F573AA3"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dactylion</w:t>
            </w:r>
          </w:p>
          <w:p w14:paraId="00717B86"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glabela</w:t>
            </w:r>
          </w:p>
          <w:p w14:paraId="1C9C8458"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inguinal</w:t>
            </w:r>
          </w:p>
          <w:p w14:paraId="00000105" w14:textId="0875EB56" w:rsidR="00892F0A" w:rsidRPr="005F111B" w:rsidRDefault="00764A4A" w:rsidP="007079A5">
            <w:pPr>
              <w:pStyle w:val="Prrafodelista"/>
              <w:numPr>
                <w:ilvl w:val="1"/>
                <w:numId w:val="3"/>
              </w:numPr>
              <w:spacing w:after="21" w:line="360" w:lineRule="auto"/>
              <w:jc w:val="both"/>
              <w:rPr>
                <w:szCs w:val="24"/>
                <w:shd w:val="clear" w:color="auto" w:fill="FFFFFF"/>
              </w:rPr>
            </w:pPr>
            <w:r w:rsidRPr="005F111B">
              <w:rPr>
                <w:rStyle w:val="normaltextrun"/>
                <w:szCs w:val="24"/>
                <w:shd w:val="clear" w:color="auto" w:fill="FFFFFF"/>
              </w:rPr>
              <w:t>Punto pliegue inguinal</w:t>
            </w:r>
          </w:p>
        </w:tc>
      </w:tr>
      <w:tr w:rsidR="005F111B" w:rsidRPr="005F111B" w14:paraId="0260F1EB" w14:textId="77777777" w:rsidTr="005F111B">
        <w:trPr>
          <w:trHeight w:val="700"/>
        </w:trPr>
        <w:tc>
          <w:tcPr>
            <w:tcW w:w="2280" w:type="dxa"/>
          </w:tcPr>
          <w:p w14:paraId="00000106" w14:textId="77777777" w:rsidR="00B96DA5" w:rsidRPr="005F111B" w:rsidRDefault="005016A0" w:rsidP="007079A5">
            <w:pPr>
              <w:spacing w:after="21" w:line="360" w:lineRule="auto"/>
              <w:ind w:left="60"/>
              <w:rPr>
                <w:b/>
                <w:szCs w:val="24"/>
              </w:rPr>
            </w:pPr>
            <w:r w:rsidRPr="005F111B">
              <w:rPr>
                <w:b/>
                <w:szCs w:val="24"/>
              </w:rPr>
              <w:t>Necesidades que resuelve:</w:t>
            </w:r>
          </w:p>
        </w:tc>
        <w:tc>
          <w:tcPr>
            <w:tcW w:w="6750" w:type="dxa"/>
          </w:tcPr>
          <w:p w14:paraId="00000107" w14:textId="6303778D" w:rsidR="00B96DA5" w:rsidRPr="005F111B" w:rsidRDefault="00AB5908" w:rsidP="007079A5">
            <w:pPr>
              <w:spacing w:after="21" w:line="360" w:lineRule="auto"/>
              <w:ind w:left="60"/>
              <w:jc w:val="both"/>
              <w:rPr>
                <w:szCs w:val="24"/>
              </w:rPr>
            </w:pPr>
            <w:r w:rsidRPr="005F111B">
              <w:rPr>
                <w:szCs w:val="24"/>
              </w:rPr>
              <w:t>La detección de puntos de referencia necesarios para</w:t>
            </w:r>
            <w:r w:rsidR="00B909A7" w:rsidRPr="005F111B">
              <w:rPr>
                <w:szCs w:val="24"/>
              </w:rPr>
              <w:t xml:space="preserve"> el cálculo de las mediciones</w:t>
            </w:r>
            <w:r w:rsidR="00477D10" w:rsidRPr="005F111B">
              <w:rPr>
                <w:szCs w:val="24"/>
              </w:rPr>
              <w:t>.</w:t>
            </w:r>
          </w:p>
        </w:tc>
      </w:tr>
      <w:tr w:rsidR="005F111B" w:rsidRPr="005F111B" w14:paraId="44D40C3E" w14:textId="77777777" w:rsidTr="005F111B">
        <w:trPr>
          <w:trHeight w:val="700"/>
        </w:trPr>
        <w:tc>
          <w:tcPr>
            <w:tcW w:w="2280" w:type="dxa"/>
          </w:tcPr>
          <w:p w14:paraId="00000108" w14:textId="77777777" w:rsidR="00B96DA5" w:rsidRPr="005F111B" w:rsidRDefault="005016A0" w:rsidP="007079A5">
            <w:pPr>
              <w:spacing w:after="21" w:line="360" w:lineRule="auto"/>
              <w:ind w:left="60"/>
              <w:rPr>
                <w:b/>
                <w:szCs w:val="24"/>
              </w:rPr>
            </w:pPr>
            <w:r w:rsidRPr="005F111B">
              <w:rPr>
                <w:b/>
                <w:szCs w:val="24"/>
              </w:rPr>
              <w:t>Métrica de satisfacción:</w:t>
            </w:r>
          </w:p>
        </w:tc>
        <w:tc>
          <w:tcPr>
            <w:tcW w:w="6750" w:type="dxa"/>
          </w:tcPr>
          <w:p w14:paraId="00000109" w14:textId="170E40C8" w:rsidR="00B96DA5" w:rsidRPr="005F111B" w:rsidRDefault="00B909A7" w:rsidP="007079A5">
            <w:pPr>
              <w:spacing w:after="21" w:line="360" w:lineRule="auto"/>
              <w:ind w:left="60"/>
              <w:jc w:val="both"/>
              <w:rPr>
                <w:szCs w:val="24"/>
              </w:rPr>
            </w:pPr>
            <w:r w:rsidRPr="005F111B">
              <w:rPr>
                <w:szCs w:val="24"/>
              </w:rPr>
              <w:t>Los puntos de referencia han sido ubicados de manera correcta</w:t>
            </w:r>
            <w:r w:rsidR="00477D10" w:rsidRPr="005F111B">
              <w:rPr>
                <w:szCs w:val="24"/>
              </w:rPr>
              <w:t>.</w:t>
            </w:r>
          </w:p>
        </w:tc>
      </w:tr>
    </w:tbl>
    <w:p w14:paraId="0000010A" w14:textId="5044888B" w:rsidR="001F7F98" w:rsidRDefault="001F7F98" w:rsidP="00293FA9">
      <w:pPr>
        <w:spacing w:before="400" w:after="21" w:line="360" w:lineRule="auto"/>
        <w:jc w:val="both"/>
      </w:pPr>
    </w:p>
    <w:p w14:paraId="70372C23" w14:textId="77777777" w:rsidR="001F7F98" w:rsidRDefault="001F7F98">
      <w:r>
        <w:br w:type="page"/>
      </w:r>
    </w:p>
    <w:p w14:paraId="7F693612" w14:textId="72F74227" w:rsidR="004848E4" w:rsidRDefault="004848E4" w:rsidP="004848E4">
      <w:pPr>
        <w:pStyle w:val="Descripcin"/>
        <w:keepNext/>
      </w:pPr>
      <w:bookmarkStart w:id="36" w:name="_Toc73515281"/>
      <w:r>
        <w:lastRenderedPageBreak/>
        <w:t xml:space="preserve">Tabla </w:t>
      </w:r>
      <w:r w:rsidR="00963FF2">
        <w:fldChar w:fldCharType="begin"/>
      </w:r>
      <w:r w:rsidR="00963FF2">
        <w:instrText xml:space="preserve"> SEQ Tabla \* ARABIC </w:instrText>
      </w:r>
      <w:r w:rsidR="00963FF2">
        <w:fldChar w:fldCharType="separate"/>
      </w:r>
      <w:r w:rsidR="00973031">
        <w:rPr>
          <w:noProof/>
        </w:rPr>
        <w:t>3</w:t>
      </w:r>
      <w:r w:rsidR="00963FF2">
        <w:rPr>
          <w:noProof/>
        </w:rPr>
        <w:fldChar w:fldCharType="end"/>
      </w:r>
      <w:r>
        <w:t xml:space="preserve">RF2 </w:t>
      </w:r>
      <w:r w:rsidRPr="00DB5A4A">
        <w:t>Calcular las medidas antropométricas</w:t>
      </w:r>
      <w:bookmarkEnd w:id="36"/>
    </w:p>
    <w:tbl>
      <w:tblPr>
        <w:tblStyle w:val="Tabladecuadrcula2"/>
        <w:tblW w:w="9030" w:type="dxa"/>
        <w:tblLayout w:type="fixed"/>
        <w:tblLook w:val="0600" w:firstRow="0" w:lastRow="0" w:firstColumn="0" w:lastColumn="0" w:noHBand="1" w:noVBand="1"/>
      </w:tblPr>
      <w:tblGrid>
        <w:gridCol w:w="2280"/>
        <w:gridCol w:w="6750"/>
      </w:tblGrid>
      <w:tr w:rsidR="006835FC" w:rsidRPr="002022BD" w14:paraId="2F454750" w14:textId="77777777" w:rsidTr="005F111B">
        <w:trPr>
          <w:trHeight w:val="440"/>
        </w:trPr>
        <w:tc>
          <w:tcPr>
            <w:tcW w:w="9030" w:type="dxa"/>
            <w:gridSpan w:val="2"/>
          </w:tcPr>
          <w:p w14:paraId="627EA322" w14:textId="17D6792D" w:rsidR="006835FC" w:rsidRPr="005F111B" w:rsidRDefault="006835FC" w:rsidP="007079A5">
            <w:pPr>
              <w:pStyle w:val="Ttulo4"/>
              <w:spacing w:before="0" w:after="21" w:line="360" w:lineRule="auto"/>
              <w:ind w:left="60"/>
              <w:jc w:val="both"/>
              <w:outlineLvl w:val="3"/>
              <w:rPr>
                <w:b/>
                <w:color w:val="auto"/>
                <w:sz w:val="22"/>
                <w:szCs w:val="22"/>
              </w:rPr>
            </w:pPr>
            <w:r w:rsidRPr="005F111B">
              <w:rPr>
                <w:color w:val="auto"/>
                <w:sz w:val="22"/>
                <w:szCs w:val="22"/>
              </w:rPr>
              <w:t>RF2</w:t>
            </w:r>
          </w:p>
        </w:tc>
      </w:tr>
      <w:tr w:rsidR="006835FC" w:rsidRPr="002022BD" w14:paraId="37EE4312" w14:textId="77777777" w:rsidTr="007079A5">
        <w:trPr>
          <w:trHeight w:val="399"/>
        </w:trPr>
        <w:tc>
          <w:tcPr>
            <w:tcW w:w="2280" w:type="dxa"/>
          </w:tcPr>
          <w:p w14:paraId="0FCD9A7D" w14:textId="77777777" w:rsidR="006835FC" w:rsidRPr="005F111B" w:rsidRDefault="006835FC" w:rsidP="007079A5">
            <w:pPr>
              <w:spacing w:after="21" w:line="360" w:lineRule="auto"/>
              <w:ind w:left="60"/>
              <w:rPr>
                <w:b/>
              </w:rPr>
            </w:pPr>
            <w:r w:rsidRPr="005F111B">
              <w:rPr>
                <w:b/>
              </w:rPr>
              <w:t xml:space="preserve">Nombre corto: </w:t>
            </w:r>
          </w:p>
        </w:tc>
        <w:tc>
          <w:tcPr>
            <w:tcW w:w="6750" w:type="dxa"/>
          </w:tcPr>
          <w:p w14:paraId="5DAC5964" w14:textId="2FF91368" w:rsidR="006835FC" w:rsidRPr="005F111B" w:rsidRDefault="00477D10" w:rsidP="007079A5">
            <w:pPr>
              <w:spacing w:after="21" w:line="360" w:lineRule="auto"/>
              <w:jc w:val="both"/>
              <w:rPr>
                <w:highlight w:val="yellow"/>
              </w:rPr>
            </w:pPr>
            <w:r w:rsidRPr="005F111B">
              <w:t>Calcular</w:t>
            </w:r>
            <w:r w:rsidR="006835FC" w:rsidRPr="005F111B">
              <w:t xml:space="preserve"> </w:t>
            </w:r>
            <w:r w:rsidRPr="005F111B">
              <w:t>las</w:t>
            </w:r>
            <w:r w:rsidR="006835FC" w:rsidRPr="005F111B">
              <w:t xml:space="preserve"> </w:t>
            </w:r>
            <w:r w:rsidR="007E1CD1" w:rsidRPr="005F111B">
              <w:t>medidas antropométricas</w:t>
            </w:r>
            <w:r w:rsidRPr="005F111B">
              <w:t>.</w:t>
            </w:r>
          </w:p>
        </w:tc>
      </w:tr>
      <w:tr w:rsidR="006835FC" w:rsidRPr="002022BD" w14:paraId="34169C20" w14:textId="77777777" w:rsidTr="007079A5">
        <w:trPr>
          <w:trHeight w:val="250"/>
        </w:trPr>
        <w:tc>
          <w:tcPr>
            <w:tcW w:w="2280" w:type="dxa"/>
          </w:tcPr>
          <w:p w14:paraId="4A8FD90A" w14:textId="77777777" w:rsidR="006835FC" w:rsidRPr="005F111B" w:rsidRDefault="006835FC" w:rsidP="007079A5">
            <w:pPr>
              <w:spacing w:after="21" w:line="360" w:lineRule="auto"/>
              <w:ind w:left="60"/>
              <w:rPr>
                <w:b/>
              </w:rPr>
            </w:pPr>
            <w:r w:rsidRPr="005F111B">
              <w:rPr>
                <w:b/>
              </w:rPr>
              <w:t>Estatus:</w:t>
            </w:r>
          </w:p>
        </w:tc>
        <w:tc>
          <w:tcPr>
            <w:tcW w:w="6750" w:type="dxa"/>
          </w:tcPr>
          <w:p w14:paraId="0B8623C3" w14:textId="60E25B5D" w:rsidR="006835FC" w:rsidRPr="005F111B" w:rsidRDefault="00005962" w:rsidP="007079A5">
            <w:pPr>
              <w:spacing w:after="21" w:line="360" w:lineRule="auto"/>
              <w:jc w:val="both"/>
              <w:rPr>
                <w:b/>
              </w:rPr>
            </w:pPr>
            <w:r w:rsidRPr="005F111B">
              <w:rPr>
                <w:b/>
              </w:rPr>
              <w:t>Aprobado</w:t>
            </w:r>
          </w:p>
        </w:tc>
      </w:tr>
      <w:tr w:rsidR="006835FC" w:rsidRPr="002022BD" w14:paraId="21F58BFA" w14:textId="77777777" w:rsidTr="005F111B">
        <w:trPr>
          <w:trHeight w:val="760"/>
        </w:trPr>
        <w:tc>
          <w:tcPr>
            <w:tcW w:w="2280" w:type="dxa"/>
          </w:tcPr>
          <w:p w14:paraId="62703883" w14:textId="43B750A9" w:rsidR="006835FC" w:rsidRPr="005F111B" w:rsidRDefault="006835FC" w:rsidP="007079A5">
            <w:pPr>
              <w:spacing w:after="21" w:line="360" w:lineRule="auto"/>
              <w:ind w:left="60"/>
              <w:rPr>
                <w:b/>
              </w:rPr>
            </w:pPr>
            <w:r w:rsidRPr="005F111B">
              <w:rPr>
                <w:b/>
              </w:rPr>
              <w:t xml:space="preserve">Descripción: </w:t>
            </w:r>
          </w:p>
        </w:tc>
        <w:tc>
          <w:tcPr>
            <w:tcW w:w="6750" w:type="dxa"/>
          </w:tcPr>
          <w:p w14:paraId="4ACCF894" w14:textId="6192E8F5" w:rsidR="006835FC" w:rsidRPr="005F111B" w:rsidRDefault="007E1CD1" w:rsidP="007079A5">
            <w:pPr>
              <w:spacing w:after="21" w:line="360" w:lineRule="auto"/>
              <w:jc w:val="both"/>
            </w:pPr>
            <w:r w:rsidRPr="005F111B">
              <w:t>A partir de la detección de los puntos de referencia</w:t>
            </w:r>
            <w:r w:rsidR="00D56A35" w:rsidRPr="005F111B">
              <w:t xml:space="preserve">, </w:t>
            </w:r>
            <w:r w:rsidR="00074F4C" w:rsidRPr="005F111B">
              <w:t>calcular</w:t>
            </w:r>
            <w:r w:rsidR="00D56A35" w:rsidRPr="005F111B">
              <w:t xml:space="preserve"> las </w:t>
            </w:r>
            <w:r w:rsidR="001D0E53" w:rsidRPr="005F111B">
              <w:t xml:space="preserve">siguientes </w:t>
            </w:r>
            <w:r w:rsidR="00D56A35" w:rsidRPr="005F111B">
              <w:t xml:space="preserve">medidas </w:t>
            </w:r>
            <w:r w:rsidR="00D46257" w:rsidRPr="005F111B">
              <w:t>antropométricas:</w:t>
            </w:r>
          </w:p>
          <w:p w14:paraId="0B57F7FB" w14:textId="1222FE72" w:rsidR="00AE43F2" w:rsidRPr="005F111B" w:rsidRDefault="00AE43F2" w:rsidP="007079A5">
            <w:pPr>
              <w:pStyle w:val="Prrafodelista"/>
              <w:numPr>
                <w:ilvl w:val="0"/>
                <w:numId w:val="15"/>
              </w:numPr>
              <w:spacing w:after="21" w:line="360" w:lineRule="auto"/>
              <w:rPr>
                <w:b/>
                <w:bCs/>
              </w:rPr>
            </w:pPr>
            <w:r w:rsidRPr="005F111B">
              <w:rPr>
                <w:b/>
                <w:bCs/>
              </w:rPr>
              <w:t xml:space="preserve">Perímetros </w:t>
            </w:r>
          </w:p>
          <w:p w14:paraId="48D1145A" w14:textId="7406A5A3" w:rsidR="00AE43F2" w:rsidRPr="005F111B" w:rsidRDefault="00AE43F2" w:rsidP="007079A5">
            <w:pPr>
              <w:pStyle w:val="Prrafodelista"/>
              <w:numPr>
                <w:ilvl w:val="1"/>
                <w:numId w:val="15"/>
              </w:numPr>
              <w:spacing w:after="21" w:line="360" w:lineRule="auto"/>
            </w:pPr>
            <w:r w:rsidRPr="005F111B">
              <w:t>Perímetro de antebrazo.</w:t>
            </w:r>
          </w:p>
          <w:p w14:paraId="18069511" w14:textId="2145481F" w:rsidR="00AE43F2" w:rsidRPr="005F111B" w:rsidRDefault="00AE43F2" w:rsidP="007079A5">
            <w:pPr>
              <w:pStyle w:val="Prrafodelista"/>
              <w:numPr>
                <w:ilvl w:val="1"/>
                <w:numId w:val="15"/>
              </w:numPr>
              <w:spacing w:after="21" w:line="360" w:lineRule="auto"/>
            </w:pPr>
            <w:r w:rsidRPr="005F111B">
              <w:t>Perímetro de brazo flexionado y en contracción.</w:t>
            </w:r>
          </w:p>
          <w:p w14:paraId="4F9174E2" w14:textId="0360E9D3" w:rsidR="00AE43F2" w:rsidRPr="005F111B" w:rsidRDefault="00AE43F2" w:rsidP="007079A5">
            <w:pPr>
              <w:pStyle w:val="Prrafodelista"/>
              <w:numPr>
                <w:ilvl w:val="1"/>
                <w:numId w:val="15"/>
              </w:numPr>
              <w:spacing w:after="21" w:line="360" w:lineRule="auto"/>
            </w:pPr>
            <w:r w:rsidRPr="005F111B">
              <w:t>Perímetro de brazo relajado.</w:t>
            </w:r>
          </w:p>
          <w:p w14:paraId="1A3DD56D" w14:textId="184580BB" w:rsidR="00AE43F2" w:rsidRPr="005F111B" w:rsidRDefault="00AE43F2" w:rsidP="007079A5">
            <w:pPr>
              <w:pStyle w:val="Prrafodelista"/>
              <w:numPr>
                <w:ilvl w:val="1"/>
                <w:numId w:val="15"/>
              </w:numPr>
              <w:spacing w:after="21" w:line="360" w:lineRule="auto"/>
            </w:pPr>
            <w:r w:rsidRPr="005F111B">
              <w:t>Perímetro de cabeza.</w:t>
            </w:r>
          </w:p>
          <w:p w14:paraId="51316979" w14:textId="667FD400" w:rsidR="00AE43F2" w:rsidRPr="005F111B" w:rsidRDefault="00AE43F2" w:rsidP="007079A5">
            <w:pPr>
              <w:pStyle w:val="Prrafodelista"/>
              <w:numPr>
                <w:ilvl w:val="1"/>
                <w:numId w:val="15"/>
              </w:numPr>
              <w:spacing w:after="21" w:line="360" w:lineRule="auto"/>
            </w:pPr>
            <w:r w:rsidRPr="005F111B">
              <w:t>Perímetro de cintura.</w:t>
            </w:r>
          </w:p>
          <w:p w14:paraId="6FA82D9B" w14:textId="5D84CC0D" w:rsidR="00AE43F2" w:rsidRPr="005F111B" w:rsidRDefault="00AE43F2" w:rsidP="007079A5">
            <w:pPr>
              <w:pStyle w:val="Prrafodelista"/>
              <w:numPr>
                <w:ilvl w:val="1"/>
                <w:numId w:val="15"/>
              </w:numPr>
              <w:spacing w:after="21" w:line="360" w:lineRule="auto"/>
            </w:pPr>
            <w:r w:rsidRPr="005F111B">
              <w:t>Perímetro de cuello.</w:t>
            </w:r>
          </w:p>
          <w:p w14:paraId="21EA8DAB" w14:textId="4FFAD358" w:rsidR="00AE43F2" w:rsidRPr="005F111B" w:rsidRDefault="00AE43F2" w:rsidP="007079A5">
            <w:pPr>
              <w:pStyle w:val="Prrafodelista"/>
              <w:numPr>
                <w:ilvl w:val="1"/>
                <w:numId w:val="15"/>
              </w:numPr>
              <w:spacing w:after="21" w:line="360" w:lineRule="auto"/>
            </w:pPr>
            <w:r w:rsidRPr="005F111B">
              <w:t>Perímetro de glúteo.</w:t>
            </w:r>
          </w:p>
          <w:p w14:paraId="3E49A46D" w14:textId="36DED02F" w:rsidR="00AE43F2" w:rsidRPr="005F111B" w:rsidRDefault="00AE43F2" w:rsidP="007079A5">
            <w:pPr>
              <w:pStyle w:val="Prrafodelista"/>
              <w:numPr>
                <w:ilvl w:val="1"/>
                <w:numId w:val="15"/>
              </w:numPr>
              <w:spacing w:after="21" w:line="360" w:lineRule="auto"/>
            </w:pPr>
            <w:r w:rsidRPr="005F111B">
              <w:t>Perímetro de muñeca.</w:t>
            </w:r>
          </w:p>
          <w:p w14:paraId="2A35B221" w14:textId="282AD90C" w:rsidR="00AE43F2" w:rsidRPr="00AB1B7F" w:rsidRDefault="00AE43F2" w:rsidP="007079A5">
            <w:pPr>
              <w:pStyle w:val="Prrafodelista"/>
              <w:numPr>
                <w:ilvl w:val="1"/>
                <w:numId w:val="15"/>
              </w:numPr>
              <w:spacing w:after="21" w:line="360" w:lineRule="auto"/>
              <w:rPr>
                <w:lang w:val="pt-BR"/>
              </w:rPr>
            </w:pPr>
            <w:r w:rsidRPr="00AB1B7F">
              <w:rPr>
                <w:lang w:val="pt-BR"/>
              </w:rPr>
              <w:t>Perímetro de muslo a 1 cm.</w:t>
            </w:r>
          </w:p>
          <w:p w14:paraId="68FF6F3B" w14:textId="2A88D761" w:rsidR="00AE43F2" w:rsidRPr="005F111B" w:rsidRDefault="00AE43F2" w:rsidP="007079A5">
            <w:pPr>
              <w:pStyle w:val="Prrafodelista"/>
              <w:numPr>
                <w:ilvl w:val="1"/>
                <w:numId w:val="15"/>
              </w:numPr>
              <w:spacing w:after="21" w:line="360" w:lineRule="auto"/>
            </w:pPr>
            <w:r w:rsidRPr="005F111B">
              <w:t>Perímetro de muslo medio.</w:t>
            </w:r>
          </w:p>
          <w:p w14:paraId="2A5B2312" w14:textId="57F7ECEC" w:rsidR="00AE43F2" w:rsidRPr="005F111B" w:rsidRDefault="00AE43F2" w:rsidP="007079A5">
            <w:pPr>
              <w:pStyle w:val="Prrafodelista"/>
              <w:numPr>
                <w:ilvl w:val="1"/>
                <w:numId w:val="15"/>
              </w:numPr>
              <w:spacing w:after="21" w:line="360" w:lineRule="auto"/>
            </w:pPr>
            <w:r w:rsidRPr="005F111B">
              <w:t>Perímetro de pierna.</w:t>
            </w:r>
          </w:p>
          <w:p w14:paraId="055D2DF4" w14:textId="54250F85" w:rsidR="00AE43F2" w:rsidRPr="005F111B" w:rsidRDefault="00AE43F2" w:rsidP="007079A5">
            <w:pPr>
              <w:pStyle w:val="Prrafodelista"/>
              <w:numPr>
                <w:ilvl w:val="1"/>
                <w:numId w:val="15"/>
              </w:numPr>
              <w:spacing w:after="21" w:line="360" w:lineRule="auto"/>
            </w:pPr>
            <w:r w:rsidRPr="005F111B">
              <w:t>Perímetro de tobillo.</w:t>
            </w:r>
          </w:p>
          <w:p w14:paraId="62B896E5" w14:textId="7335EF6C" w:rsidR="00AE43F2" w:rsidRPr="005F111B" w:rsidRDefault="00AE43F2" w:rsidP="007079A5">
            <w:pPr>
              <w:pStyle w:val="Prrafodelista"/>
              <w:numPr>
                <w:ilvl w:val="1"/>
                <w:numId w:val="15"/>
              </w:numPr>
              <w:spacing w:after="21" w:line="360" w:lineRule="auto"/>
            </w:pPr>
            <w:r w:rsidRPr="005F111B">
              <w:t>Perímetro de tórax o pecho.</w:t>
            </w:r>
          </w:p>
          <w:p w14:paraId="5E81C44E" w14:textId="60D0DC31" w:rsidR="00AE43F2" w:rsidRPr="005F111B" w:rsidRDefault="00AE43F2" w:rsidP="007079A5">
            <w:pPr>
              <w:pStyle w:val="Prrafodelista"/>
              <w:numPr>
                <w:ilvl w:val="0"/>
                <w:numId w:val="15"/>
              </w:numPr>
              <w:spacing w:after="21" w:line="360" w:lineRule="auto"/>
              <w:rPr>
                <w:b/>
                <w:bCs/>
              </w:rPr>
            </w:pPr>
            <w:r w:rsidRPr="005F111B">
              <w:rPr>
                <w:b/>
                <w:bCs/>
              </w:rPr>
              <w:t>Longitudes</w:t>
            </w:r>
          </w:p>
          <w:p w14:paraId="3354BA81" w14:textId="4EB64562" w:rsidR="00AE43F2" w:rsidRPr="005F111B" w:rsidRDefault="00AE43F2" w:rsidP="007079A5">
            <w:pPr>
              <w:pStyle w:val="Prrafodelista"/>
              <w:numPr>
                <w:ilvl w:val="1"/>
                <w:numId w:val="15"/>
              </w:numPr>
              <w:spacing w:after="21" w:line="360" w:lineRule="auto"/>
            </w:pPr>
            <w:r w:rsidRPr="005F111B">
              <w:t>Longitud de acromiale-radiale.</w:t>
            </w:r>
          </w:p>
          <w:p w14:paraId="5483BC5B" w14:textId="63C0EFE0" w:rsidR="00AE43F2" w:rsidRPr="005F111B" w:rsidRDefault="00AE43F2" w:rsidP="007079A5">
            <w:pPr>
              <w:pStyle w:val="Prrafodelista"/>
              <w:numPr>
                <w:ilvl w:val="1"/>
                <w:numId w:val="15"/>
              </w:numPr>
              <w:spacing w:after="21" w:line="360" w:lineRule="auto"/>
            </w:pPr>
            <w:r w:rsidRPr="005F111B">
              <w:t>Longitud de altura iliospinale.</w:t>
            </w:r>
          </w:p>
          <w:p w14:paraId="5CDDD290" w14:textId="765A6C44" w:rsidR="00AE43F2" w:rsidRPr="005F111B" w:rsidRDefault="00AE43F2" w:rsidP="007079A5">
            <w:pPr>
              <w:pStyle w:val="Prrafodelista"/>
              <w:numPr>
                <w:ilvl w:val="1"/>
                <w:numId w:val="15"/>
              </w:numPr>
              <w:spacing w:after="21" w:line="360" w:lineRule="auto"/>
            </w:pPr>
            <w:r w:rsidRPr="005F111B">
              <w:t>Longitud de altura tibial lateral.</w:t>
            </w:r>
          </w:p>
          <w:p w14:paraId="44E3C08B" w14:textId="24436B61" w:rsidR="00AE43F2" w:rsidRPr="005F111B" w:rsidRDefault="00AE43F2" w:rsidP="007079A5">
            <w:pPr>
              <w:pStyle w:val="Prrafodelista"/>
              <w:numPr>
                <w:ilvl w:val="1"/>
                <w:numId w:val="15"/>
              </w:numPr>
              <w:spacing w:after="21" w:line="360" w:lineRule="auto"/>
            </w:pPr>
            <w:r w:rsidRPr="005F111B">
              <w:t>Longitud de altura trocantérea.</w:t>
            </w:r>
          </w:p>
          <w:p w14:paraId="705E735A" w14:textId="142D9E48" w:rsidR="00AE43F2" w:rsidRPr="005F111B" w:rsidRDefault="00AE43F2" w:rsidP="007079A5">
            <w:pPr>
              <w:pStyle w:val="Prrafodelista"/>
              <w:numPr>
                <w:ilvl w:val="1"/>
                <w:numId w:val="15"/>
              </w:numPr>
              <w:spacing w:after="21" w:line="360" w:lineRule="auto"/>
            </w:pPr>
            <w:r w:rsidRPr="005F111B">
              <w:t>Longitud de midstylion-dactylion.</w:t>
            </w:r>
          </w:p>
          <w:p w14:paraId="727C423F" w14:textId="5A58C57E" w:rsidR="00AE43F2" w:rsidRPr="005F111B" w:rsidRDefault="00AE43F2" w:rsidP="007079A5">
            <w:pPr>
              <w:pStyle w:val="Prrafodelista"/>
              <w:numPr>
                <w:ilvl w:val="1"/>
                <w:numId w:val="15"/>
              </w:numPr>
              <w:spacing w:after="21" w:line="360" w:lineRule="auto"/>
            </w:pPr>
            <w:r w:rsidRPr="005F111B">
              <w:t>Longitud de radiale-stylion.</w:t>
            </w:r>
          </w:p>
          <w:p w14:paraId="24066326" w14:textId="20010FAA" w:rsidR="00AE43F2" w:rsidRPr="005F111B" w:rsidRDefault="00AE43F2" w:rsidP="007079A5">
            <w:pPr>
              <w:pStyle w:val="Prrafodelista"/>
              <w:numPr>
                <w:ilvl w:val="1"/>
                <w:numId w:val="15"/>
              </w:numPr>
              <w:spacing w:after="21" w:line="360" w:lineRule="auto"/>
            </w:pPr>
            <w:r w:rsidRPr="005F111B">
              <w:t>Longitud de tibiale mediale-sphyrion tibial.</w:t>
            </w:r>
          </w:p>
          <w:p w14:paraId="241670D0" w14:textId="41219A93" w:rsidR="00AE43F2" w:rsidRPr="005F111B" w:rsidRDefault="00AE43F2" w:rsidP="007079A5">
            <w:pPr>
              <w:pStyle w:val="Prrafodelista"/>
              <w:numPr>
                <w:ilvl w:val="1"/>
                <w:numId w:val="15"/>
              </w:numPr>
              <w:spacing w:after="21" w:line="360" w:lineRule="auto"/>
            </w:pPr>
            <w:r w:rsidRPr="005F111B">
              <w:t>Longitud de trochanterion-tiabale laterale.</w:t>
            </w:r>
          </w:p>
          <w:p w14:paraId="0BF2A465" w14:textId="7C895FB3" w:rsidR="00AE43F2" w:rsidRPr="005F111B" w:rsidRDefault="00AE43F2" w:rsidP="007079A5">
            <w:pPr>
              <w:pStyle w:val="Prrafodelista"/>
              <w:numPr>
                <w:ilvl w:val="0"/>
                <w:numId w:val="15"/>
              </w:numPr>
              <w:spacing w:after="21" w:line="360" w:lineRule="auto"/>
              <w:rPr>
                <w:b/>
                <w:bCs/>
              </w:rPr>
            </w:pPr>
            <w:r w:rsidRPr="005F111B">
              <w:rPr>
                <w:b/>
                <w:bCs/>
              </w:rPr>
              <w:t xml:space="preserve">Diámetros </w:t>
            </w:r>
          </w:p>
          <w:p w14:paraId="76997F72" w14:textId="338CE308" w:rsidR="00AE43F2" w:rsidRPr="005F111B" w:rsidRDefault="00AE43F2" w:rsidP="007079A5">
            <w:pPr>
              <w:pStyle w:val="Prrafodelista"/>
              <w:numPr>
                <w:ilvl w:val="1"/>
                <w:numId w:val="15"/>
              </w:numPr>
              <w:spacing w:after="21" w:line="360" w:lineRule="auto"/>
            </w:pPr>
            <w:r w:rsidRPr="005F111B">
              <w:t xml:space="preserve">Diámetro </w:t>
            </w:r>
            <w:r w:rsidR="00405243" w:rsidRPr="005F111B">
              <w:t>anteroposterior</w:t>
            </w:r>
            <w:r w:rsidRPr="005F111B">
              <w:t xml:space="preserve"> del tórax.</w:t>
            </w:r>
          </w:p>
          <w:p w14:paraId="79BB2090" w14:textId="3E651C07" w:rsidR="00AE43F2" w:rsidRPr="005F111B" w:rsidRDefault="00AE43F2" w:rsidP="007079A5">
            <w:pPr>
              <w:pStyle w:val="Prrafodelista"/>
              <w:numPr>
                <w:ilvl w:val="1"/>
                <w:numId w:val="15"/>
              </w:numPr>
              <w:spacing w:after="21" w:line="360" w:lineRule="auto"/>
            </w:pPr>
            <w:r w:rsidRPr="005F111B">
              <w:t>Diámetro biacromial.</w:t>
            </w:r>
          </w:p>
          <w:p w14:paraId="1ADD20BD" w14:textId="1CD4D34D" w:rsidR="00AE43F2" w:rsidRPr="005F111B" w:rsidRDefault="00AE43F2" w:rsidP="007079A5">
            <w:pPr>
              <w:pStyle w:val="Prrafodelista"/>
              <w:numPr>
                <w:ilvl w:val="1"/>
                <w:numId w:val="15"/>
              </w:numPr>
              <w:spacing w:after="21" w:line="360" w:lineRule="auto"/>
            </w:pPr>
            <w:r w:rsidRPr="005F111B">
              <w:t xml:space="preserve">Diámetro </w:t>
            </w:r>
            <w:r w:rsidR="007D0FE9" w:rsidRPr="005F111B">
              <w:t>biepicondíleo</w:t>
            </w:r>
            <w:r w:rsidRPr="005F111B">
              <w:t xml:space="preserve"> de fémur.</w:t>
            </w:r>
          </w:p>
          <w:p w14:paraId="303D9FD8" w14:textId="6F738985" w:rsidR="00AE43F2" w:rsidRPr="005F111B" w:rsidRDefault="00AE43F2" w:rsidP="007079A5">
            <w:pPr>
              <w:pStyle w:val="Prrafodelista"/>
              <w:numPr>
                <w:ilvl w:val="1"/>
                <w:numId w:val="15"/>
              </w:numPr>
              <w:spacing w:after="21" w:line="360" w:lineRule="auto"/>
            </w:pPr>
            <w:r w:rsidRPr="005F111B">
              <w:lastRenderedPageBreak/>
              <w:t>Diámetro biepicondíleo del húmero.</w:t>
            </w:r>
          </w:p>
          <w:p w14:paraId="4729E940" w14:textId="5E15E956" w:rsidR="00AE43F2" w:rsidRPr="005F111B" w:rsidRDefault="00AE43F2" w:rsidP="007079A5">
            <w:pPr>
              <w:pStyle w:val="Prrafodelista"/>
              <w:numPr>
                <w:ilvl w:val="1"/>
                <w:numId w:val="15"/>
              </w:numPr>
              <w:spacing w:after="21" w:line="360" w:lineRule="auto"/>
            </w:pPr>
            <w:r w:rsidRPr="005F111B">
              <w:t>Diámetro biestiloideo.</w:t>
            </w:r>
          </w:p>
          <w:p w14:paraId="2DE6168A" w14:textId="29B62589" w:rsidR="00AE43F2" w:rsidRPr="005F111B" w:rsidRDefault="00AE43F2" w:rsidP="007079A5">
            <w:pPr>
              <w:pStyle w:val="Prrafodelista"/>
              <w:numPr>
                <w:ilvl w:val="1"/>
                <w:numId w:val="15"/>
              </w:numPr>
              <w:spacing w:after="21" w:line="360" w:lineRule="auto"/>
            </w:pPr>
            <w:r w:rsidRPr="005F111B">
              <w:t>Diámetro biiliocrestal.</w:t>
            </w:r>
          </w:p>
          <w:p w14:paraId="6EFB8140" w14:textId="3A781076" w:rsidR="00AE43F2" w:rsidRPr="005F111B" w:rsidRDefault="00AE43F2" w:rsidP="007079A5">
            <w:pPr>
              <w:pStyle w:val="Prrafodelista"/>
              <w:numPr>
                <w:ilvl w:val="1"/>
                <w:numId w:val="15"/>
              </w:numPr>
              <w:spacing w:after="21" w:line="360" w:lineRule="auto"/>
            </w:pPr>
            <w:r w:rsidRPr="005F111B">
              <w:t>Diámetro longitud del pie.</w:t>
            </w:r>
          </w:p>
          <w:p w14:paraId="419A5B47" w14:textId="7B1EF6EE" w:rsidR="00AE43F2" w:rsidRPr="005F111B" w:rsidRDefault="00AE43F2" w:rsidP="007079A5">
            <w:pPr>
              <w:pStyle w:val="Prrafodelista"/>
              <w:numPr>
                <w:ilvl w:val="1"/>
                <w:numId w:val="15"/>
              </w:numPr>
              <w:spacing w:after="21" w:line="360" w:lineRule="auto"/>
            </w:pPr>
            <w:r w:rsidRPr="005F111B">
              <w:t>Diámetro sagital abdominal.</w:t>
            </w:r>
          </w:p>
          <w:p w14:paraId="70D47767" w14:textId="43D82C22" w:rsidR="00D46257" w:rsidRPr="005F111B" w:rsidRDefault="00AE43F2" w:rsidP="007079A5">
            <w:pPr>
              <w:numPr>
                <w:ilvl w:val="1"/>
                <w:numId w:val="15"/>
              </w:numPr>
              <w:spacing w:after="21" w:line="360" w:lineRule="auto"/>
              <w:jc w:val="both"/>
            </w:pPr>
            <w:r w:rsidRPr="005F111B">
              <w:t>Diámetro transverso del tórax.</w:t>
            </w:r>
          </w:p>
        </w:tc>
      </w:tr>
      <w:tr w:rsidR="00D15B9C" w:rsidRPr="002022BD" w14:paraId="54B36B21" w14:textId="77777777" w:rsidTr="005F111B">
        <w:trPr>
          <w:trHeight w:val="760"/>
        </w:trPr>
        <w:tc>
          <w:tcPr>
            <w:tcW w:w="2280" w:type="dxa"/>
          </w:tcPr>
          <w:p w14:paraId="1EE2F0FB" w14:textId="77777777" w:rsidR="00D15B9C" w:rsidRPr="005F111B" w:rsidRDefault="00D15B9C" w:rsidP="007079A5">
            <w:pPr>
              <w:spacing w:after="21" w:line="360" w:lineRule="auto"/>
              <w:ind w:left="60"/>
              <w:rPr>
                <w:b/>
              </w:rPr>
            </w:pPr>
            <w:r w:rsidRPr="005F111B">
              <w:rPr>
                <w:b/>
              </w:rPr>
              <w:t>Necesidades que resuelve:</w:t>
            </w:r>
          </w:p>
        </w:tc>
        <w:tc>
          <w:tcPr>
            <w:tcW w:w="6750" w:type="dxa"/>
          </w:tcPr>
          <w:p w14:paraId="0343A23B" w14:textId="14462832" w:rsidR="00D15B9C" w:rsidRPr="005F111B" w:rsidRDefault="00D15B9C" w:rsidP="007079A5">
            <w:pPr>
              <w:spacing w:after="21" w:line="360" w:lineRule="auto"/>
              <w:jc w:val="both"/>
            </w:pPr>
            <w:r w:rsidRPr="005F111B">
              <w:t>Se mejora la eficiencia sobre la toma de mediciones antropométricas.</w:t>
            </w:r>
          </w:p>
        </w:tc>
      </w:tr>
      <w:tr w:rsidR="00D15B9C" w:rsidRPr="002022BD" w14:paraId="51BFB547" w14:textId="77777777" w:rsidTr="005F111B">
        <w:trPr>
          <w:trHeight w:val="760"/>
        </w:trPr>
        <w:tc>
          <w:tcPr>
            <w:tcW w:w="2280" w:type="dxa"/>
          </w:tcPr>
          <w:p w14:paraId="0221A597" w14:textId="77777777" w:rsidR="00D15B9C" w:rsidRPr="005F111B" w:rsidRDefault="00D15B9C" w:rsidP="007079A5">
            <w:pPr>
              <w:spacing w:after="21" w:line="360" w:lineRule="auto"/>
              <w:ind w:left="60"/>
              <w:rPr>
                <w:b/>
              </w:rPr>
            </w:pPr>
            <w:r w:rsidRPr="005F111B">
              <w:rPr>
                <w:b/>
              </w:rPr>
              <w:t>Métrica de satisfacción:</w:t>
            </w:r>
          </w:p>
        </w:tc>
        <w:tc>
          <w:tcPr>
            <w:tcW w:w="6750" w:type="dxa"/>
          </w:tcPr>
          <w:p w14:paraId="5FDA38BE" w14:textId="4CB82310" w:rsidR="00D15B9C" w:rsidRPr="005F111B" w:rsidRDefault="00A26C53" w:rsidP="007079A5">
            <w:pPr>
              <w:spacing w:after="21" w:line="360" w:lineRule="auto"/>
              <w:jc w:val="both"/>
            </w:pPr>
            <w:r w:rsidRPr="005F111B">
              <w:t>La</w:t>
            </w:r>
            <w:r w:rsidR="00D15B9C" w:rsidRPr="005F111B">
              <w:t xml:space="preserve">s </w:t>
            </w:r>
            <w:r w:rsidRPr="005F111B">
              <w:t>medidas son calculadas correctamente</w:t>
            </w:r>
            <w:r w:rsidR="00D15B9C" w:rsidRPr="005F111B">
              <w:t>.</w:t>
            </w:r>
          </w:p>
        </w:tc>
      </w:tr>
    </w:tbl>
    <w:p w14:paraId="074E50CE" w14:textId="08C1289A" w:rsidR="001F7F98" w:rsidRDefault="001F7F98" w:rsidP="00293FA9">
      <w:pPr>
        <w:spacing w:before="400" w:after="21" w:line="360" w:lineRule="auto"/>
        <w:jc w:val="both"/>
      </w:pPr>
    </w:p>
    <w:p w14:paraId="753F5AF5" w14:textId="77777777" w:rsidR="001F7F98" w:rsidRDefault="001F7F98">
      <w:r>
        <w:br w:type="page"/>
      </w:r>
    </w:p>
    <w:p w14:paraId="5BC1139C" w14:textId="59FAE1C5" w:rsidR="004848E4" w:rsidRDefault="004848E4" w:rsidP="004848E4">
      <w:pPr>
        <w:pStyle w:val="Descripcin"/>
        <w:keepNext/>
      </w:pPr>
      <w:bookmarkStart w:id="37" w:name="_Toc73515282"/>
      <w:r>
        <w:lastRenderedPageBreak/>
        <w:t xml:space="preserve">Tabla </w:t>
      </w:r>
      <w:r w:rsidR="00963FF2">
        <w:fldChar w:fldCharType="begin"/>
      </w:r>
      <w:r w:rsidR="00963FF2">
        <w:instrText xml:space="preserve"> SEQ Tabla \* ARABIC </w:instrText>
      </w:r>
      <w:r w:rsidR="00963FF2">
        <w:fldChar w:fldCharType="separate"/>
      </w:r>
      <w:r w:rsidR="00973031">
        <w:rPr>
          <w:noProof/>
        </w:rPr>
        <w:t>4</w:t>
      </w:r>
      <w:r w:rsidR="00963FF2">
        <w:rPr>
          <w:noProof/>
        </w:rPr>
        <w:fldChar w:fldCharType="end"/>
      </w:r>
      <w:r>
        <w:t xml:space="preserve">RF3 </w:t>
      </w:r>
      <w:r w:rsidRPr="00B30D4D">
        <w:t>Calcular medidas de pliegues cutáneos</w:t>
      </w:r>
      <w:bookmarkEnd w:id="37"/>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1BC6126A" w14:textId="77777777" w:rsidTr="005F111B">
        <w:trPr>
          <w:trHeight w:val="440"/>
        </w:trPr>
        <w:tc>
          <w:tcPr>
            <w:tcW w:w="9030" w:type="dxa"/>
            <w:gridSpan w:val="2"/>
          </w:tcPr>
          <w:p w14:paraId="0000010B" w14:textId="05377288" w:rsidR="00B96DA5" w:rsidRPr="005F111B" w:rsidRDefault="005016A0" w:rsidP="007079A5">
            <w:pPr>
              <w:pStyle w:val="Ttulo4"/>
              <w:spacing w:before="0" w:after="21" w:line="360" w:lineRule="auto"/>
              <w:ind w:left="60"/>
              <w:jc w:val="both"/>
              <w:outlineLvl w:val="3"/>
              <w:rPr>
                <w:b/>
                <w:color w:val="auto"/>
                <w:sz w:val="22"/>
                <w:szCs w:val="22"/>
              </w:rPr>
            </w:pPr>
            <w:r w:rsidRPr="005F111B">
              <w:rPr>
                <w:color w:val="auto"/>
                <w:sz w:val="22"/>
                <w:szCs w:val="22"/>
              </w:rPr>
              <w:t>R</w:t>
            </w:r>
            <w:r w:rsidR="00EC5303" w:rsidRPr="005F111B">
              <w:rPr>
                <w:color w:val="auto"/>
                <w:sz w:val="22"/>
                <w:szCs w:val="22"/>
              </w:rPr>
              <w:t>F</w:t>
            </w:r>
            <w:r w:rsidR="00047ADA" w:rsidRPr="005F111B">
              <w:rPr>
                <w:color w:val="auto"/>
                <w:sz w:val="22"/>
                <w:szCs w:val="22"/>
              </w:rPr>
              <w:t>3</w:t>
            </w:r>
          </w:p>
        </w:tc>
      </w:tr>
      <w:tr w:rsidR="005F111B" w:rsidRPr="005F111B" w14:paraId="5846C108" w14:textId="77777777" w:rsidTr="007079A5">
        <w:trPr>
          <w:trHeight w:val="399"/>
        </w:trPr>
        <w:tc>
          <w:tcPr>
            <w:tcW w:w="2280" w:type="dxa"/>
          </w:tcPr>
          <w:p w14:paraId="0000010D" w14:textId="77777777" w:rsidR="00B96DA5" w:rsidRPr="005F111B" w:rsidRDefault="005016A0" w:rsidP="007079A5">
            <w:pPr>
              <w:spacing w:after="21" w:line="360" w:lineRule="auto"/>
              <w:ind w:left="60"/>
              <w:rPr>
                <w:b/>
              </w:rPr>
            </w:pPr>
            <w:r w:rsidRPr="005F111B">
              <w:rPr>
                <w:b/>
              </w:rPr>
              <w:t xml:space="preserve">Nombre corto: </w:t>
            </w:r>
          </w:p>
        </w:tc>
        <w:tc>
          <w:tcPr>
            <w:tcW w:w="6750" w:type="dxa"/>
          </w:tcPr>
          <w:p w14:paraId="0000010E" w14:textId="4EC05862" w:rsidR="00B96DA5" w:rsidRPr="005F111B" w:rsidRDefault="00C153CF" w:rsidP="007079A5">
            <w:pPr>
              <w:spacing w:after="21" w:line="360" w:lineRule="auto"/>
              <w:jc w:val="both"/>
            </w:pPr>
            <w:r w:rsidRPr="005F111B">
              <w:t xml:space="preserve">Calcular </w:t>
            </w:r>
            <w:r w:rsidR="00DE7492" w:rsidRPr="005F111B">
              <w:t>medi</w:t>
            </w:r>
            <w:r w:rsidR="00F5579B" w:rsidRPr="005F111B">
              <w:t>das</w:t>
            </w:r>
            <w:r w:rsidR="00DE7492" w:rsidRPr="005F111B">
              <w:t xml:space="preserve"> de pliegues cutáneos</w:t>
            </w:r>
            <w:r w:rsidR="00EC5303" w:rsidRPr="005F111B">
              <w:t>.</w:t>
            </w:r>
          </w:p>
        </w:tc>
      </w:tr>
      <w:tr w:rsidR="005F111B" w:rsidRPr="005F111B" w14:paraId="3CDE02CF" w14:textId="77777777" w:rsidTr="007079A5">
        <w:trPr>
          <w:trHeight w:val="253"/>
        </w:trPr>
        <w:tc>
          <w:tcPr>
            <w:tcW w:w="2280" w:type="dxa"/>
          </w:tcPr>
          <w:p w14:paraId="0000010F" w14:textId="77777777" w:rsidR="00B96DA5" w:rsidRPr="005F111B" w:rsidRDefault="005016A0" w:rsidP="007079A5">
            <w:pPr>
              <w:spacing w:after="21" w:line="360" w:lineRule="auto"/>
              <w:ind w:left="60"/>
              <w:rPr>
                <w:b/>
              </w:rPr>
            </w:pPr>
            <w:r w:rsidRPr="005F111B">
              <w:rPr>
                <w:b/>
              </w:rPr>
              <w:t>Estatus:</w:t>
            </w:r>
          </w:p>
        </w:tc>
        <w:tc>
          <w:tcPr>
            <w:tcW w:w="6750" w:type="dxa"/>
          </w:tcPr>
          <w:p w14:paraId="00000110" w14:textId="2A521BB5" w:rsidR="00B96DA5" w:rsidRPr="005F111B" w:rsidRDefault="00005962" w:rsidP="007079A5">
            <w:pPr>
              <w:spacing w:after="21" w:line="360" w:lineRule="auto"/>
              <w:jc w:val="both"/>
              <w:rPr>
                <w:b/>
              </w:rPr>
            </w:pPr>
            <w:r w:rsidRPr="005F111B">
              <w:rPr>
                <w:b/>
              </w:rPr>
              <w:t>Aprobado</w:t>
            </w:r>
          </w:p>
        </w:tc>
      </w:tr>
      <w:tr w:rsidR="005F111B" w:rsidRPr="005F111B" w14:paraId="1F66B570" w14:textId="77777777" w:rsidTr="005F111B">
        <w:trPr>
          <w:trHeight w:val="760"/>
        </w:trPr>
        <w:tc>
          <w:tcPr>
            <w:tcW w:w="2280" w:type="dxa"/>
          </w:tcPr>
          <w:p w14:paraId="00000111" w14:textId="081F948E" w:rsidR="00B96DA5" w:rsidRPr="005F111B" w:rsidRDefault="005016A0" w:rsidP="007079A5">
            <w:pPr>
              <w:spacing w:after="21" w:line="360" w:lineRule="auto"/>
              <w:ind w:left="60"/>
              <w:rPr>
                <w:b/>
              </w:rPr>
            </w:pPr>
            <w:r w:rsidRPr="005F111B">
              <w:rPr>
                <w:b/>
              </w:rPr>
              <w:t xml:space="preserve">Descripción: </w:t>
            </w:r>
          </w:p>
        </w:tc>
        <w:tc>
          <w:tcPr>
            <w:tcW w:w="6750" w:type="dxa"/>
          </w:tcPr>
          <w:p w14:paraId="31A0950C" w14:textId="0F34365C" w:rsidR="000801A9" w:rsidRPr="005F111B" w:rsidRDefault="00871D4C" w:rsidP="007079A5">
            <w:pPr>
              <w:spacing w:after="21" w:line="360" w:lineRule="auto"/>
              <w:jc w:val="both"/>
            </w:pPr>
            <w:r w:rsidRPr="005F111B">
              <w:t>Desarrollar e</w:t>
            </w:r>
            <w:r w:rsidR="004E7F3B" w:rsidRPr="005F111B">
              <w:t xml:space="preserve"> implementar un sistema embebido </w:t>
            </w:r>
            <w:r w:rsidR="003C4A0C" w:rsidRPr="005F111B">
              <w:t>en un</w:t>
            </w:r>
            <w:r w:rsidR="004E7F3B" w:rsidRPr="005F111B">
              <w:t xml:space="preserve"> plicómetro que permita </w:t>
            </w:r>
            <w:r w:rsidR="003C1D60" w:rsidRPr="005F111B">
              <w:t xml:space="preserve">realizar el cálculo de </w:t>
            </w:r>
            <w:r w:rsidR="00055BB4" w:rsidRPr="005F111B">
              <w:t>las siguientes medidas antropométricas</w:t>
            </w:r>
            <w:r w:rsidR="004E7F3B" w:rsidRPr="005F111B">
              <w:t>.</w:t>
            </w:r>
          </w:p>
          <w:p w14:paraId="76CD320E" w14:textId="77777777" w:rsidR="000B3467" w:rsidRPr="005F111B" w:rsidRDefault="000B3467" w:rsidP="007079A5">
            <w:pPr>
              <w:pStyle w:val="Prrafodelista"/>
              <w:numPr>
                <w:ilvl w:val="0"/>
                <w:numId w:val="15"/>
              </w:numPr>
              <w:spacing w:after="21" w:line="360" w:lineRule="auto"/>
              <w:rPr>
                <w:b/>
                <w:bCs/>
              </w:rPr>
            </w:pPr>
            <w:r w:rsidRPr="005F111B">
              <w:rPr>
                <w:b/>
                <w:bCs/>
              </w:rPr>
              <w:t>Pliegues cutáneos</w:t>
            </w:r>
          </w:p>
          <w:p w14:paraId="39063427" w14:textId="77777777" w:rsidR="000B3467" w:rsidRPr="005F111B" w:rsidRDefault="000B3467" w:rsidP="007079A5">
            <w:pPr>
              <w:pStyle w:val="Prrafodelista"/>
              <w:numPr>
                <w:ilvl w:val="1"/>
                <w:numId w:val="15"/>
              </w:numPr>
              <w:spacing w:after="21" w:line="360" w:lineRule="auto"/>
            </w:pPr>
            <w:r w:rsidRPr="005F111B">
              <w:t>Pliegue de abdominal.</w:t>
            </w:r>
          </w:p>
          <w:p w14:paraId="3E0B99C1" w14:textId="77777777" w:rsidR="000B3467" w:rsidRPr="005F111B" w:rsidRDefault="000B3467" w:rsidP="007079A5">
            <w:pPr>
              <w:pStyle w:val="Prrafodelista"/>
              <w:numPr>
                <w:ilvl w:val="1"/>
                <w:numId w:val="15"/>
              </w:numPr>
              <w:spacing w:after="21" w:line="360" w:lineRule="auto"/>
            </w:pPr>
            <w:r w:rsidRPr="005F111B">
              <w:t>Pliegue de bíceps.</w:t>
            </w:r>
          </w:p>
          <w:p w14:paraId="5E1655EE" w14:textId="77777777" w:rsidR="000B3467" w:rsidRPr="005F111B" w:rsidRDefault="000B3467" w:rsidP="007079A5">
            <w:pPr>
              <w:pStyle w:val="Prrafodelista"/>
              <w:numPr>
                <w:ilvl w:val="1"/>
                <w:numId w:val="15"/>
              </w:numPr>
              <w:spacing w:after="21" w:line="360" w:lineRule="auto"/>
            </w:pPr>
            <w:r w:rsidRPr="005F111B">
              <w:t>Pliegue de cresta ilíaca.</w:t>
            </w:r>
          </w:p>
          <w:p w14:paraId="19EB7CFB" w14:textId="77777777" w:rsidR="000B3467" w:rsidRPr="005F111B" w:rsidRDefault="000B3467" w:rsidP="007079A5">
            <w:pPr>
              <w:pStyle w:val="Prrafodelista"/>
              <w:numPr>
                <w:ilvl w:val="1"/>
                <w:numId w:val="15"/>
              </w:numPr>
              <w:spacing w:after="21" w:line="360" w:lineRule="auto"/>
            </w:pPr>
            <w:r w:rsidRPr="005F111B">
              <w:t>Pliegue de muslo anterior.</w:t>
            </w:r>
          </w:p>
          <w:p w14:paraId="7A2663C6" w14:textId="77777777" w:rsidR="000B3467" w:rsidRPr="005F111B" w:rsidRDefault="000B3467" w:rsidP="007079A5">
            <w:pPr>
              <w:pStyle w:val="Prrafodelista"/>
              <w:numPr>
                <w:ilvl w:val="1"/>
                <w:numId w:val="15"/>
              </w:numPr>
              <w:spacing w:after="21" w:line="360" w:lineRule="auto"/>
            </w:pPr>
            <w:r w:rsidRPr="005F111B">
              <w:t>Pliegue de pierna medial.</w:t>
            </w:r>
          </w:p>
          <w:p w14:paraId="2DCEA4C8" w14:textId="77777777" w:rsidR="000B3467" w:rsidRPr="005F111B" w:rsidRDefault="000B3467" w:rsidP="007079A5">
            <w:pPr>
              <w:pStyle w:val="Prrafodelista"/>
              <w:numPr>
                <w:ilvl w:val="1"/>
                <w:numId w:val="15"/>
              </w:numPr>
              <w:spacing w:after="21" w:line="360" w:lineRule="auto"/>
            </w:pPr>
            <w:r w:rsidRPr="005F111B">
              <w:t>Pliegue de subescapular.</w:t>
            </w:r>
          </w:p>
          <w:p w14:paraId="6B945E40" w14:textId="77777777" w:rsidR="000B3467" w:rsidRPr="005F111B" w:rsidRDefault="000B3467" w:rsidP="007079A5">
            <w:pPr>
              <w:pStyle w:val="Prrafodelista"/>
              <w:numPr>
                <w:ilvl w:val="1"/>
                <w:numId w:val="15"/>
              </w:numPr>
              <w:spacing w:after="21" w:line="360" w:lineRule="auto"/>
            </w:pPr>
            <w:r w:rsidRPr="005F111B">
              <w:t>Pliegue de supraespinal.</w:t>
            </w:r>
          </w:p>
          <w:p w14:paraId="00000112" w14:textId="3EA1A807" w:rsidR="00B96DA5" w:rsidRPr="005F111B" w:rsidRDefault="000B3467" w:rsidP="007079A5">
            <w:pPr>
              <w:pStyle w:val="Prrafodelista"/>
              <w:numPr>
                <w:ilvl w:val="1"/>
                <w:numId w:val="15"/>
              </w:numPr>
              <w:spacing w:after="21" w:line="360" w:lineRule="auto"/>
            </w:pPr>
            <w:r w:rsidRPr="005F111B">
              <w:t>Pliegue de tríceps.</w:t>
            </w:r>
          </w:p>
        </w:tc>
      </w:tr>
      <w:tr w:rsidR="005F111B" w:rsidRPr="005F111B" w14:paraId="60F70DA1" w14:textId="77777777" w:rsidTr="005F111B">
        <w:trPr>
          <w:trHeight w:val="700"/>
        </w:trPr>
        <w:tc>
          <w:tcPr>
            <w:tcW w:w="2280" w:type="dxa"/>
          </w:tcPr>
          <w:p w14:paraId="00000113" w14:textId="77777777" w:rsidR="00B96DA5" w:rsidRPr="005F111B" w:rsidRDefault="005016A0" w:rsidP="007079A5">
            <w:pPr>
              <w:spacing w:after="21" w:line="360" w:lineRule="auto"/>
              <w:ind w:left="60"/>
              <w:rPr>
                <w:b/>
              </w:rPr>
            </w:pPr>
            <w:r w:rsidRPr="005F111B">
              <w:rPr>
                <w:b/>
              </w:rPr>
              <w:t>Necesidades que resuelve:</w:t>
            </w:r>
          </w:p>
        </w:tc>
        <w:tc>
          <w:tcPr>
            <w:tcW w:w="6750" w:type="dxa"/>
          </w:tcPr>
          <w:p w14:paraId="00000114" w14:textId="62533569" w:rsidR="00B96DA5" w:rsidRPr="005F111B" w:rsidRDefault="007B2256" w:rsidP="007079A5">
            <w:pPr>
              <w:spacing w:after="21" w:line="360" w:lineRule="auto"/>
              <w:ind w:left="60"/>
              <w:jc w:val="both"/>
            </w:pPr>
            <w:r w:rsidRPr="005F111B">
              <w:t xml:space="preserve">Se mejora la eficiencia </w:t>
            </w:r>
            <w:r w:rsidR="004918F5" w:rsidRPr="005F111B">
              <w:t xml:space="preserve">sobre </w:t>
            </w:r>
            <w:r w:rsidR="007B0069" w:rsidRPr="005F111B">
              <w:t>la toma de mediciones de los pliegues cutáneos</w:t>
            </w:r>
            <w:r w:rsidR="008D0A85" w:rsidRPr="005F111B">
              <w:t>.</w:t>
            </w:r>
          </w:p>
        </w:tc>
      </w:tr>
      <w:tr w:rsidR="005F111B" w:rsidRPr="005F111B" w14:paraId="48B2EBB7" w14:textId="77777777" w:rsidTr="005F111B">
        <w:trPr>
          <w:trHeight w:val="700"/>
        </w:trPr>
        <w:tc>
          <w:tcPr>
            <w:tcW w:w="2280" w:type="dxa"/>
          </w:tcPr>
          <w:p w14:paraId="00000115" w14:textId="77777777" w:rsidR="00B96DA5" w:rsidRPr="005F111B" w:rsidRDefault="005016A0" w:rsidP="007079A5">
            <w:pPr>
              <w:spacing w:after="21" w:line="360" w:lineRule="auto"/>
              <w:ind w:left="60"/>
              <w:rPr>
                <w:b/>
              </w:rPr>
            </w:pPr>
            <w:r w:rsidRPr="005F111B">
              <w:rPr>
                <w:b/>
              </w:rPr>
              <w:t>Métrica de satisfacción:</w:t>
            </w:r>
          </w:p>
        </w:tc>
        <w:tc>
          <w:tcPr>
            <w:tcW w:w="6750" w:type="dxa"/>
          </w:tcPr>
          <w:p w14:paraId="00000116" w14:textId="5527958F" w:rsidR="00B96DA5" w:rsidRPr="005F111B" w:rsidRDefault="004E7F3B" w:rsidP="007079A5">
            <w:pPr>
              <w:spacing w:after="21" w:line="360" w:lineRule="auto"/>
              <w:ind w:left="60"/>
              <w:jc w:val="both"/>
            </w:pPr>
            <w:r w:rsidRPr="005F111B">
              <w:t xml:space="preserve">Los datos se </w:t>
            </w:r>
            <w:r w:rsidR="00055BB4" w:rsidRPr="005F111B">
              <w:t>obtienen correctamente</w:t>
            </w:r>
            <w:r w:rsidR="00130AE5" w:rsidRPr="005F111B">
              <w:t>.</w:t>
            </w:r>
          </w:p>
        </w:tc>
      </w:tr>
    </w:tbl>
    <w:p w14:paraId="27C64FD1" w14:textId="77777777" w:rsidR="007079A5" w:rsidRDefault="007079A5" w:rsidP="007079A5">
      <w:pPr>
        <w:spacing w:after="21" w:line="360" w:lineRule="auto"/>
      </w:pPr>
    </w:p>
    <w:p w14:paraId="3964A2C1" w14:textId="1D7353B9" w:rsidR="004848E4" w:rsidRDefault="004848E4" w:rsidP="004848E4">
      <w:pPr>
        <w:pStyle w:val="Descripcin"/>
        <w:keepNext/>
      </w:pPr>
      <w:bookmarkStart w:id="38" w:name="_Toc73515283"/>
      <w:r>
        <w:t xml:space="preserve">Tabla </w:t>
      </w:r>
      <w:r w:rsidR="00963FF2">
        <w:fldChar w:fldCharType="begin"/>
      </w:r>
      <w:r w:rsidR="00963FF2">
        <w:instrText xml:space="preserve"> SEQ Tabla \* ARABIC </w:instrText>
      </w:r>
      <w:r w:rsidR="00963FF2">
        <w:fldChar w:fldCharType="separate"/>
      </w:r>
      <w:r w:rsidR="00973031">
        <w:rPr>
          <w:noProof/>
        </w:rPr>
        <w:t>5</w:t>
      </w:r>
      <w:r w:rsidR="00963FF2">
        <w:rPr>
          <w:noProof/>
        </w:rPr>
        <w:fldChar w:fldCharType="end"/>
      </w:r>
      <w:r>
        <w:t xml:space="preserve">FR4  </w:t>
      </w:r>
      <w:r w:rsidRPr="0019534F">
        <w:t>Enviar información desde el sistema embebido</w:t>
      </w:r>
      <w:bookmarkEnd w:id="38"/>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D4A9EFD" w14:textId="77777777" w:rsidTr="00823E23">
        <w:trPr>
          <w:trHeight w:val="440"/>
        </w:trPr>
        <w:tc>
          <w:tcPr>
            <w:tcW w:w="9030" w:type="dxa"/>
            <w:gridSpan w:val="2"/>
          </w:tcPr>
          <w:p w14:paraId="78206188" w14:textId="560DFC3C" w:rsidR="00C70721" w:rsidRPr="00823E23" w:rsidRDefault="00C70721" w:rsidP="007079A5">
            <w:pPr>
              <w:pStyle w:val="Ttulo4"/>
              <w:spacing w:before="0" w:after="21" w:line="360" w:lineRule="auto"/>
              <w:ind w:left="60"/>
              <w:jc w:val="both"/>
              <w:outlineLvl w:val="3"/>
              <w:rPr>
                <w:b/>
                <w:color w:val="auto"/>
                <w:sz w:val="22"/>
                <w:szCs w:val="22"/>
              </w:rPr>
            </w:pPr>
            <w:r w:rsidRPr="00823E23">
              <w:rPr>
                <w:color w:val="auto"/>
                <w:sz w:val="22"/>
                <w:szCs w:val="22"/>
              </w:rPr>
              <w:t>RF4</w:t>
            </w:r>
          </w:p>
        </w:tc>
      </w:tr>
      <w:tr w:rsidR="00823E23" w:rsidRPr="00823E23" w14:paraId="7F9DC5A9" w14:textId="77777777" w:rsidTr="007079A5">
        <w:trPr>
          <w:trHeight w:val="461"/>
        </w:trPr>
        <w:tc>
          <w:tcPr>
            <w:tcW w:w="2280" w:type="dxa"/>
          </w:tcPr>
          <w:p w14:paraId="02C1F7B3" w14:textId="77777777" w:rsidR="00C70721" w:rsidRPr="00823E23" w:rsidRDefault="00C70721" w:rsidP="007079A5">
            <w:pPr>
              <w:spacing w:line="360" w:lineRule="auto"/>
              <w:ind w:left="60"/>
              <w:rPr>
                <w:b/>
              </w:rPr>
            </w:pPr>
            <w:r w:rsidRPr="00823E23">
              <w:rPr>
                <w:b/>
              </w:rPr>
              <w:t xml:space="preserve">Nombre corto: </w:t>
            </w:r>
          </w:p>
        </w:tc>
        <w:tc>
          <w:tcPr>
            <w:tcW w:w="6750" w:type="dxa"/>
          </w:tcPr>
          <w:p w14:paraId="664852CF" w14:textId="400C276D" w:rsidR="00C70721" w:rsidRPr="00823E23" w:rsidRDefault="00240BDB" w:rsidP="007079A5">
            <w:pPr>
              <w:spacing w:line="360" w:lineRule="auto"/>
              <w:jc w:val="both"/>
            </w:pPr>
            <w:r w:rsidRPr="00823E23">
              <w:t>Enviar</w:t>
            </w:r>
            <w:r w:rsidR="00C70721" w:rsidRPr="00823E23">
              <w:t xml:space="preserve"> información </w:t>
            </w:r>
            <w:r w:rsidRPr="00823E23">
              <w:t>desde el</w:t>
            </w:r>
            <w:r w:rsidR="002F3CE1" w:rsidRPr="00823E23">
              <w:t xml:space="preserve"> sistema embebido</w:t>
            </w:r>
            <w:r w:rsidR="006D51AB" w:rsidRPr="00823E23">
              <w:t>.</w:t>
            </w:r>
          </w:p>
        </w:tc>
      </w:tr>
      <w:tr w:rsidR="00823E23" w:rsidRPr="00823E23" w14:paraId="75E2E28E" w14:textId="77777777" w:rsidTr="00823E23">
        <w:trPr>
          <w:trHeight w:val="700"/>
        </w:trPr>
        <w:tc>
          <w:tcPr>
            <w:tcW w:w="2280" w:type="dxa"/>
          </w:tcPr>
          <w:p w14:paraId="62B4DBE7" w14:textId="77777777" w:rsidR="00C70721" w:rsidRPr="00823E23" w:rsidRDefault="00C70721" w:rsidP="007079A5">
            <w:pPr>
              <w:spacing w:after="21" w:line="360" w:lineRule="auto"/>
              <w:ind w:left="60"/>
              <w:rPr>
                <w:b/>
              </w:rPr>
            </w:pPr>
            <w:r w:rsidRPr="00823E23">
              <w:rPr>
                <w:b/>
              </w:rPr>
              <w:t>Estatus:</w:t>
            </w:r>
          </w:p>
        </w:tc>
        <w:tc>
          <w:tcPr>
            <w:tcW w:w="6750" w:type="dxa"/>
          </w:tcPr>
          <w:p w14:paraId="4F652254" w14:textId="1ED8CAC0" w:rsidR="00C70721" w:rsidRPr="00823E23" w:rsidRDefault="00005962" w:rsidP="007079A5">
            <w:pPr>
              <w:spacing w:after="21" w:line="360" w:lineRule="auto"/>
              <w:jc w:val="both"/>
              <w:rPr>
                <w:b/>
              </w:rPr>
            </w:pPr>
            <w:r w:rsidRPr="00823E23">
              <w:rPr>
                <w:b/>
              </w:rPr>
              <w:t>Aprobado</w:t>
            </w:r>
            <w:r w:rsidR="00C70721" w:rsidRPr="00823E23">
              <w:rPr>
                <w:b/>
              </w:rPr>
              <w:t xml:space="preserve"> </w:t>
            </w:r>
          </w:p>
        </w:tc>
      </w:tr>
      <w:tr w:rsidR="00823E23" w:rsidRPr="00823E23" w14:paraId="0E18DA3D" w14:textId="77777777" w:rsidTr="00823E23">
        <w:trPr>
          <w:trHeight w:val="760"/>
        </w:trPr>
        <w:tc>
          <w:tcPr>
            <w:tcW w:w="2280" w:type="dxa"/>
          </w:tcPr>
          <w:p w14:paraId="1C1A4CF6" w14:textId="77777777" w:rsidR="00C70721" w:rsidRPr="00823E23" w:rsidRDefault="00C70721" w:rsidP="007079A5">
            <w:pPr>
              <w:spacing w:after="21" w:line="360" w:lineRule="auto"/>
              <w:ind w:left="60"/>
              <w:rPr>
                <w:b/>
              </w:rPr>
            </w:pPr>
            <w:r w:rsidRPr="00823E23">
              <w:rPr>
                <w:b/>
              </w:rPr>
              <w:t xml:space="preserve">Descripción: </w:t>
            </w:r>
          </w:p>
        </w:tc>
        <w:tc>
          <w:tcPr>
            <w:tcW w:w="6750" w:type="dxa"/>
          </w:tcPr>
          <w:p w14:paraId="69FC4611" w14:textId="08309BF2" w:rsidR="00C70721" w:rsidRPr="00823E23" w:rsidRDefault="00C70721" w:rsidP="007079A5">
            <w:pPr>
              <w:spacing w:after="21" w:line="360" w:lineRule="auto"/>
            </w:pPr>
            <w:r w:rsidRPr="00823E23">
              <w:t xml:space="preserve">Los datos obtenidos por el sistema embebido son enviados mediante protocolo bluetooth al dispositivo móvil, este </w:t>
            </w:r>
            <w:r w:rsidR="00615D45" w:rsidRPr="00823E23">
              <w:t>ú</w:t>
            </w:r>
            <w:r w:rsidRPr="00823E23">
              <w:t>ltimo los recibe</w:t>
            </w:r>
            <w:r w:rsidR="008E1000" w:rsidRPr="00823E23">
              <w:t xml:space="preserve"> para su procesamiento</w:t>
            </w:r>
            <w:r w:rsidR="00902D67" w:rsidRPr="00823E23">
              <w:t>.</w:t>
            </w:r>
          </w:p>
        </w:tc>
      </w:tr>
      <w:tr w:rsidR="00823E23" w:rsidRPr="00823E23" w14:paraId="03568083" w14:textId="77777777" w:rsidTr="00823E23">
        <w:trPr>
          <w:trHeight w:val="700"/>
        </w:trPr>
        <w:tc>
          <w:tcPr>
            <w:tcW w:w="2280" w:type="dxa"/>
          </w:tcPr>
          <w:p w14:paraId="6A790463" w14:textId="77777777" w:rsidR="00C70721" w:rsidRPr="00823E23" w:rsidRDefault="00C70721" w:rsidP="007079A5">
            <w:pPr>
              <w:spacing w:after="21" w:line="360" w:lineRule="auto"/>
              <w:ind w:left="60"/>
              <w:rPr>
                <w:b/>
              </w:rPr>
            </w:pPr>
            <w:r w:rsidRPr="00823E23">
              <w:rPr>
                <w:b/>
              </w:rPr>
              <w:t>Necesidades que resuelve:</w:t>
            </w:r>
          </w:p>
        </w:tc>
        <w:tc>
          <w:tcPr>
            <w:tcW w:w="6750" w:type="dxa"/>
          </w:tcPr>
          <w:p w14:paraId="3FAA4CF1" w14:textId="77777777" w:rsidR="00C70721" w:rsidRPr="00823E23" w:rsidRDefault="00C70721" w:rsidP="007079A5">
            <w:pPr>
              <w:spacing w:after="21" w:line="360" w:lineRule="auto"/>
              <w:ind w:left="60"/>
              <w:jc w:val="both"/>
            </w:pPr>
            <w:r w:rsidRPr="00823E23">
              <w:t>Se mejora la eficiencia sobre la toma de mediciones de los pliegues cutáneos.</w:t>
            </w:r>
          </w:p>
        </w:tc>
      </w:tr>
      <w:tr w:rsidR="00823E23" w:rsidRPr="00823E23" w14:paraId="76514974" w14:textId="77777777" w:rsidTr="00823E23">
        <w:trPr>
          <w:trHeight w:val="700"/>
        </w:trPr>
        <w:tc>
          <w:tcPr>
            <w:tcW w:w="2280" w:type="dxa"/>
          </w:tcPr>
          <w:p w14:paraId="288CD598" w14:textId="77777777" w:rsidR="00C70721" w:rsidRPr="00823E23" w:rsidRDefault="00C70721" w:rsidP="007079A5">
            <w:pPr>
              <w:spacing w:after="21" w:line="360" w:lineRule="auto"/>
              <w:ind w:left="60"/>
              <w:rPr>
                <w:b/>
              </w:rPr>
            </w:pPr>
            <w:r w:rsidRPr="00823E23">
              <w:rPr>
                <w:b/>
              </w:rPr>
              <w:t>Métrica de satisfacción:</w:t>
            </w:r>
          </w:p>
        </w:tc>
        <w:tc>
          <w:tcPr>
            <w:tcW w:w="6750" w:type="dxa"/>
          </w:tcPr>
          <w:p w14:paraId="3DEADDF1" w14:textId="204DE30A" w:rsidR="00C70721" w:rsidRPr="00823E23" w:rsidRDefault="00C70721" w:rsidP="007079A5">
            <w:pPr>
              <w:spacing w:after="21" w:line="360" w:lineRule="auto"/>
              <w:ind w:left="60"/>
              <w:jc w:val="both"/>
            </w:pPr>
            <w:r w:rsidRPr="00823E23">
              <w:t>Los datos son enviados al dispositivo móvil</w:t>
            </w:r>
            <w:r w:rsidR="00130AE5" w:rsidRPr="00823E23">
              <w:t xml:space="preserve"> y este </w:t>
            </w:r>
            <w:r w:rsidR="00902D67" w:rsidRPr="00823E23">
              <w:t>ú</w:t>
            </w:r>
            <w:r w:rsidR="00130AE5" w:rsidRPr="00823E23">
              <w:t>ltimo los recibe satisfactoriamente.</w:t>
            </w:r>
          </w:p>
        </w:tc>
      </w:tr>
    </w:tbl>
    <w:p w14:paraId="05BA3890" w14:textId="3A157E29" w:rsidR="00255D8B" w:rsidRDefault="00255D8B" w:rsidP="00255D8B">
      <w:pPr>
        <w:pStyle w:val="Descripcin"/>
        <w:keepNext/>
      </w:pPr>
      <w:bookmarkStart w:id="39" w:name="_Toc73515284"/>
      <w:r>
        <w:lastRenderedPageBreak/>
        <w:t xml:space="preserve">Tabla </w:t>
      </w:r>
      <w:r w:rsidR="00963FF2">
        <w:fldChar w:fldCharType="begin"/>
      </w:r>
      <w:r w:rsidR="00963FF2">
        <w:instrText xml:space="preserve"> SEQ Tabla \* ARABIC </w:instrText>
      </w:r>
      <w:r w:rsidR="00963FF2">
        <w:fldChar w:fldCharType="separate"/>
      </w:r>
      <w:r w:rsidR="00973031">
        <w:rPr>
          <w:noProof/>
        </w:rPr>
        <w:t>6</w:t>
      </w:r>
      <w:r w:rsidR="00963FF2">
        <w:rPr>
          <w:noProof/>
        </w:rPr>
        <w:fldChar w:fldCharType="end"/>
      </w:r>
      <w:r>
        <w:t xml:space="preserve"> RF5 </w:t>
      </w:r>
      <w:r w:rsidRPr="0051304B">
        <w:t>Evaluar al paciente para la estimación de la composición corporal</w:t>
      </w:r>
      <w:bookmarkEnd w:id="39"/>
    </w:p>
    <w:tbl>
      <w:tblPr>
        <w:tblStyle w:val="Tabladecuadrcula2"/>
        <w:tblpPr w:leftFromText="141" w:rightFromText="141" w:vertAnchor="text" w:horzAnchor="margin" w:tblpY="186"/>
        <w:tblW w:w="9030" w:type="dxa"/>
        <w:tblLayout w:type="fixed"/>
        <w:tblLook w:val="0600" w:firstRow="0" w:lastRow="0" w:firstColumn="0" w:lastColumn="0" w:noHBand="1" w:noVBand="1"/>
      </w:tblPr>
      <w:tblGrid>
        <w:gridCol w:w="2281"/>
        <w:gridCol w:w="6749"/>
      </w:tblGrid>
      <w:tr w:rsidR="00823E23" w:rsidRPr="00823E23" w14:paraId="777B93E2" w14:textId="77777777" w:rsidTr="00823E23">
        <w:trPr>
          <w:trHeight w:val="440"/>
        </w:trPr>
        <w:tc>
          <w:tcPr>
            <w:tcW w:w="9030" w:type="dxa"/>
            <w:gridSpan w:val="2"/>
          </w:tcPr>
          <w:p w14:paraId="19EB6B2E" w14:textId="718324A4" w:rsidR="00652AB9" w:rsidRPr="00823E23" w:rsidRDefault="00652AB9" w:rsidP="007079A5">
            <w:pPr>
              <w:pStyle w:val="Ttulo4"/>
              <w:tabs>
                <w:tab w:val="left" w:pos="1310"/>
              </w:tabs>
              <w:spacing w:before="0" w:after="21" w:line="360" w:lineRule="auto"/>
              <w:ind w:left="60"/>
              <w:jc w:val="both"/>
              <w:outlineLvl w:val="3"/>
              <w:rPr>
                <w:color w:val="auto"/>
                <w:sz w:val="22"/>
                <w:szCs w:val="22"/>
              </w:rPr>
            </w:pPr>
            <w:r w:rsidRPr="00823E23">
              <w:rPr>
                <w:color w:val="auto"/>
                <w:sz w:val="22"/>
                <w:szCs w:val="22"/>
              </w:rPr>
              <w:t>RF</w:t>
            </w:r>
            <w:r w:rsidR="007A341A" w:rsidRPr="00823E23">
              <w:rPr>
                <w:color w:val="auto"/>
                <w:sz w:val="22"/>
                <w:szCs w:val="22"/>
              </w:rPr>
              <w:t>5</w:t>
            </w:r>
          </w:p>
        </w:tc>
      </w:tr>
      <w:tr w:rsidR="00823E23" w:rsidRPr="00823E23" w14:paraId="0C72ED12" w14:textId="77777777" w:rsidTr="00823E23">
        <w:trPr>
          <w:trHeight w:val="700"/>
        </w:trPr>
        <w:tc>
          <w:tcPr>
            <w:tcW w:w="2281" w:type="dxa"/>
          </w:tcPr>
          <w:p w14:paraId="5AE52C94" w14:textId="77777777" w:rsidR="00652AB9" w:rsidRPr="00823E23" w:rsidRDefault="00652AB9" w:rsidP="007079A5">
            <w:pPr>
              <w:spacing w:after="21" w:line="360" w:lineRule="auto"/>
              <w:ind w:left="60"/>
              <w:rPr>
                <w:b/>
              </w:rPr>
            </w:pPr>
            <w:r w:rsidRPr="00823E23">
              <w:rPr>
                <w:b/>
              </w:rPr>
              <w:t>Nombre corto</w:t>
            </w:r>
          </w:p>
        </w:tc>
        <w:tc>
          <w:tcPr>
            <w:tcW w:w="6749" w:type="dxa"/>
          </w:tcPr>
          <w:p w14:paraId="24EBFDC3" w14:textId="6581E109" w:rsidR="00652AB9" w:rsidRPr="00823E23" w:rsidRDefault="00955FE1" w:rsidP="007079A5">
            <w:pPr>
              <w:spacing w:after="21" w:line="360" w:lineRule="auto"/>
              <w:ind w:left="60"/>
              <w:jc w:val="both"/>
              <w:rPr>
                <w:highlight w:val="yellow"/>
              </w:rPr>
            </w:pPr>
            <w:r w:rsidRPr="00823E23">
              <w:t>Evaluar al</w:t>
            </w:r>
            <w:r w:rsidR="00652AB9" w:rsidRPr="00823E23">
              <w:t xml:space="preserve"> paciente</w:t>
            </w:r>
            <w:r w:rsidRPr="00823E23">
              <w:t xml:space="preserve"> </w:t>
            </w:r>
            <w:r w:rsidR="007204BF" w:rsidRPr="00823E23">
              <w:t xml:space="preserve">para </w:t>
            </w:r>
            <w:r w:rsidRPr="00823E23">
              <w:t>la estimación de la composición corporal.</w:t>
            </w:r>
          </w:p>
        </w:tc>
      </w:tr>
      <w:tr w:rsidR="00823E23" w:rsidRPr="00823E23" w14:paraId="7E54FE75" w14:textId="77777777" w:rsidTr="00823E23">
        <w:trPr>
          <w:trHeight w:val="700"/>
        </w:trPr>
        <w:tc>
          <w:tcPr>
            <w:tcW w:w="2281" w:type="dxa"/>
          </w:tcPr>
          <w:p w14:paraId="2FFD8D1A" w14:textId="77777777" w:rsidR="00652AB9" w:rsidRPr="00823E23" w:rsidRDefault="00652AB9" w:rsidP="007079A5">
            <w:pPr>
              <w:spacing w:after="21" w:line="360" w:lineRule="auto"/>
              <w:ind w:left="60"/>
              <w:rPr>
                <w:b/>
              </w:rPr>
            </w:pPr>
            <w:r w:rsidRPr="00823E23">
              <w:rPr>
                <w:b/>
              </w:rPr>
              <w:t>Estatus</w:t>
            </w:r>
          </w:p>
        </w:tc>
        <w:tc>
          <w:tcPr>
            <w:tcW w:w="6749" w:type="dxa"/>
          </w:tcPr>
          <w:p w14:paraId="2D1AF5D0" w14:textId="7EA1288E" w:rsidR="00652AB9" w:rsidRPr="00823E23" w:rsidRDefault="00B4552A" w:rsidP="007079A5">
            <w:pPr>
              <w:spacing w:after="21" w:line="360" w:lineRule="auto"/>
              <w:jc w:val="both"/>
              <w:rPr>
                <w:b/>
              </w:rPr>
            </w:pPr>
            <w:r w:rsidRPr="00823E23">
              <w:rPr>
                <w:b/>
              </w:rPr>
              <w:t>Aprobado</w:t>
            </w:r>
          </w:p>
        </w:tc>
      </w:tr>
      <w:tr w:rsidR="00823E23" w:rsidRPr="00823E23" w14:paraId="78229E1E" w14:textId="77777777" w:rsidTr="00823E23">
        <w:trPr>
          <w:trHeight w:val="760"/>
        </w:trPr>
        <w:tc>
          <w:tcPr>
            <w:tcW w:w="2281" w:type="dxa"/>
          </w:tcPr>
          <w:p w14:paraId="1DB2BCCD" w14:textId="77777777" w:rsidR="00652AB9" w:rsidRPr="00823E23" w:rsidRDefault="00652AB9" w:rsidP="007079A5">
            <w:pPr>
              <w:spacing w:after="21" w:line="360" w:lineRule="auto"/>
              <w:ind w:left="60"/>
              <w:rPr>
                <w:b/>
              </w:rPr>
            </w:pPr>
            <w:r w:rsidRPr="00823E23">
              <w:rPr>
                <w:b/>
              </w:rPr>
              <w:t>Descripción</w:t>
            </w:r>
          </w:p>
        </w:tc>
        <w:tc>
          <w:tcPr>
            <w:tcW w:w="6749" w:type="dxa"/>
          </w:tcPr>
          <w:p w14:paraId="6D01C655" w14:textId="5E9DC537" w:rsidR="00F93460" w:rsidRPr="00A77275" w:rsidRDefault="00652AB9" w:rsidP="00A77275">
            <w:pPr>
              <w:pStyle w:val="TDC2"/>
              <w:tabs>
                <w:tab w:val="right" w:leader="dot" w:pos="9019"/>
              </w:tabs>
              <w:rPr>
                <w:rFonts w:asciiTheme="minorHAnsi" w:eastAsiaTheme="minorEastAsia" w:hAnsiTheme="minorHAnsi" w:cstheme="minorBidi"/>
                <w:noProof/>
                <w:sz w:val="22"/>
              </w:rPr>
            </w:pPr>
            <w:r w:rsidRPr="00823E23">
              <w:t>Ya obtenidas las mediciones</w:t>
            </w:r>
            <w:r w:rsidR="00E31AAF" w:rsidRPr="00823E23">
              <w:t>,</w:t>
            </w:r>
            <w:r w:rsidRPr="00823E23">
              <w:t xml:space="preserve"> evaluar al paciente mediante el uso de </w:t>
            </w:r>
            <w:r w:rsidR="00D472E9" w:rsidRPr="00823E23">
              <w:t>las ecuaciones antropométricas</w:t>
            </w:r>
            <w:r w:rsidRPr="00823E23">
              <w:t xml:space="preserve"> para la estimación de la composición corporal</w:t>
            </w:r>
            <w:r w:rsidR="003F2987" w:rsidRPr="00823E23">
              <w:t xml:space="preserve"> y </w:t>
            </w:r>
            <w:r w:rsidR="00047ADA" w:rsidRPr="00823E23">
              <w:t xml:space="preserve">la consideración de </w:t>
            </w:r>
            <w:r w:rsidR="000378BF" w:rsidRPr="00823E23">
              <w:t>los índices</w:t>
            </w:r>
            <w:r w:rsidR="006D796D" w:rsidRPr="00823E23">
              <w:t xml:space="preserve">, ambos mostrados a </w:t>
            </w:r>
            <w:r w:rsidR="00B95969">
              <w:t xml:space="preserve">presentados en </w:t>
            </w:r>
            <w:hyperlink w:anchor="_Toc73515329" w:history="1">
              <w:r w:rsidR="00A77275" w:rsidRPr="00A77275">
                <w:rPr>
                  <w:rStyle w:val="Hipervnculo"/>
                  <w:noProof/>
                  <w:color w:val="auto"/>
                  <w:u w:val="none"/>
                </w:rPr>
                <w:t>Anexo 4</w:t>
              </w:r>
            </w:hyperlink>
            <w:r w:rsidR="00A77275">
              <w:rPr>
                <w:noProof/>
              </w:rPr>
              <w:t>.</w:t>
            </w:r>
          </w:p>
        </w:tc>
      </w:tr>
      <w:tr w:rsidR="00823E23" w:rsidRPr="00823E23" w14:paraId="64CF7B95" w14:textId="77777777" w:rsidTr="00823E23">
        <w:trPr>
          <w:trHeight w:val="700"/>
        </w:trPr>
        <w:tc>
          <w:tcPr>
            <w:tcW w:w="2281" w:type="dxa"/>
          </w:tcPr>
          <w:p w14:paraId="6318CCD2" w14:textId="77777777" w:rsidR="00652AB9" w:rsidRPr="00823E23" w:rsidRDefault="00652AB9" w:rsidP="007079A5">
            <w:pPr>
              <w:spacing w:after="21" w:line="360" w:lineRule="auto"/>
              <w:ind w:left="60"/>
              <w:rPr>
                <w:b/>
              </w:rPr>
            </w:pPr>
            <w:r w:rsidRPr="00823E23">
              <w:rPr>
                <w:b/>
              </w:rPr>
              <w:t>Necesidad que resuelve</w:t>
            </w:r>
          </w:p>
        </w:tc>
        <w:tc>
          <w:tcPr>
            <w:tcW w:w="6749" w:type="dxa"/>
          </w:tcPr>
          <w:p w14:paraId="49769218" w14:textId="16F0D419" w:rsidR="00652AB9" w:rsidRPr="00823E23" w:rsidRDefault="00652AB9" w:rsidP="007079A5">
            <w:pPr>
              <w:spacing w:after="21" w:line="360" w:lineRule="auto"/>
              <w:ind w:left="60"/>
              <w:jc w:val="both"/>
            </w:pPr>
            <w:r w:rsidRPr="00823E23">
              <w:t>Conocer un estimado de la composición corporal</w:t>
            </w:r>
            <w:r w:rsidR="007A341A" w:rsidRPr="00823E23">
              <w:t xml:space="preserve"> y la evaluación del paciente</w:t>
            </w:r>
            <w:r w:rsidRPr="00823E23">
              <w:t>.</w:t>
            </w:r>
          </w:p>
        </w:tc>
      </w:tr>
      <w:tr w:rsidR="00823E23" w:rsidRPr="00823E23" w14:paraId="1A874FC2" w14:textId="77777777" w:rsidTr="00823E23">
        <w:trPr>
          <w:trHeight w:val="700"/>
        </w:trPr>
        <w:tc>
          <w:tcPr>
            <w:tcW w:w="2281" w:type="dxa"/>
          </w:tcPr>
          <w:p w14:paraId="06C4ED4E" w14:textId="77777777" w:rsidR="00652AB9" w:rsidRPr="00823E23" w:rsidRDefault="00652AB9" w:rsidP="007079A5">
            <w:pPr>
              <w:spacing w:after="21" w:line="360" w:lineRule="auto"/>
              <w:ind w:left="60"/>
              <w:rPr>
                <w:b/>
              </w:rPr>
            </w:pPr>
            <w:r w:rsidRPr="00823E23">
              <w:rPr>
                <w:b/>
              </w:rPr>
              <w:t xml:space="preserve">Métrica de satisfacción </w:t>
            </w:r>
          </w:p>
        </w:tc>
        <w:tc>
          <w:tcPr>
            <w:tcW w:w="6749" w:type="dxa"/>
          </w:tcPr>
          <w:p w14:paraId="4BD08B92" w14:textId="66405409" w:rsidR="00652AB9" w:rsidRPr="00823E23" w:rsidRDefault="00652AB9" w:rsidP="007079A5">
            <w:pPr>
              <w:spacing w:after="21" w:line="360" w:lineRule="auto"/>
              <w:ind w:left="60"/>
              <w:jc w:val="both"/>
            </w:pPr>
            <w:r w:rsidRPr="00823E23">
              <w:t xml:space="preserve">Se </w:t>
            </w:r>
            <w:r w:rsidR="00FA39DF" w:rsidRPr="00823E23">
              <w:t>realiza la estimación</w:t>
            </w:r>
            <w:r w:rsidRPr="00823E23">
              <w:t xml:space="preserve"> de la composición corporal</w:t>
            </w:r>
            <w:r w:rsidR="00047ADA" w:rsidRPr="00823E23">
              <w:t xml:space="preserve"> a partir de las fórmulas e índices proporcionados</w:t>
            </w:r>
            <w:r w:rsidRPr="00823E23">
              <w:t>.</w:t>
            </w:r>
          </w:p>
        </w:tc>
      </w:tr>
    </w:tbl>
    <w:p w14:paraId="387C8B4F" w14:textId="77777777" w:rsidR="000A4EAE" w:rsidRDefault="000A4EAE" w:rsidP="007079A5">
      <w:pPr>
        <w:spacing w:after="21" w:line="360" w:lineRule="auto"/>
      </w:pPr>
    </w:p>
    <w:p w14:paraId="140869BF" w14:textId="06AA18B3" w:rsidR="00255D8B" w:rsidRDefault="00255D8B" w:rsidP="00255D8B">
      <w:pPr>
        <w:pStyle w:val="Descripcin"/>
        <w:keepNext/>
      </w:pPr>
      <w:bookmarkStart w:id="40" w:name="_Toc73515285"/>
      <w:r>
        <w:t xml:space="preserve">Tabla </w:t>
      </w:r>
      <w:r w:rsidR="00963FF2">
        <w:fldChar w:fldCharType="begin"/>
      </w:r>
      <w:r w:rsidR="00963FF2">
        <w:instrText xml:space="preserve"> SEQ Tabla \* ARABIC </w:instrText>
      </w:r>
      <w:r w:rsidR="00963FF2">
        <w:fldChar w:fldCharType="separate"/>
      </w:r>
      <w:r w:rsidR="00973031">
        <w:rPr>
          <w:noProof/>
        </w:rPr>
        <w:t>7</w:t>
      </w:r>
      <w:r w:rsidR="00963FF2">
        <w:rPr>
          <w:noProof/>
        </w:rPr>
        <w:fldChar w:fldCharType="end"/>
      </w:r>
      <w:r>
        <w:t xml:space="preserve">RF6 </w:t>
      </w:r>
      <w:r w:rsidRPr="009C511C">
        <w:t>Representar de manera gráfica los cálculos comparativos</w:t>
      </w:r>
      <w:bookmarkEnd w:id="40"/>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33168DE0" w14:textId="77777777" w:rsidTr="00823E23">
        <w:trPr>
          <w:trHeight w:val="440"/>
        </w:trPr>
        <w:tc>
          <w:tcPr>
            <w:tcW w:w="9030" w:type="dxa"/>
            <w:gridSpan w:val="2"/>
          </w:tcPr>
          <w:p w14:paraId="00000118" w14:textId="5640373B" w:rsidR="00B96DA5" w:rsidRPr="00A77275" w:rsidRDefault="005016A0" w:rsidP="00A77275">
            <w:pPr>
              <w:pStyle w:val="Titulo4"/>
            </w:pPr>
            <w:r w:rsidRPr="00823E23">
              <w:t>R</w:t>
            </w:r>
            <w:r w:rsidR="009544B4" w:rsidRPr="00823E23">
              <w:t>F</w:t>
            </w:r>
            <w:r w:rsidR="007A341A" w:rsidRPr="00823E23">
              <w:t>6</w:t>
            </w:r>
          </w:p>
        </w:tc>
      </w:tr>
      <w:tr w:rsidR="00823E23" w:rsidRPr="00823E23" w14:paraId="7D989446" w14:textId="77777777" w:rsidTr="00823E23">
        <w:trPr>
          <w:trHeight w:val="700"/>
        </w:trPr>
        <w:tc>
          <w:tcPr>
            <w:tcW w:w="2280" w:type="dxa"/>
          </w:tcPr>
          <w:p w14:paraId="0000011A" w14:textId="77777777" w:rsidR="00B96DA5" w:rsidRPr="00823E23" w:rsidRDefault="005016A0" w:rsidP="007079A5">
            <w:pPr>
              <w:spacing w:after="21" w:line="360" w:lineRule="auto"/>
              <w:ind w:left="60"/>
              <w:rPr>
                <w:b/>
              </w:rPr>
            </w:pPr>
            <w:r w:rsidRPr="00823E23">
              <w:rPr>
                <w:b/>
              </w:rPr>
              <w:t xml:space="preserve">Nombre corto: </w:t>
            </w:r>
          </w:p>
        </w:tc>
        <w:tc>
          <w:tcPr>
            <w:tcW w:w="6750" w:type="dxa"/>
          </w:tcPr>
          <w:p w14:paraId="0000011B" w14:textId="46D661E8" w:rsidR="00B96DA5" w:rsidRPr="00823E23" w:rsidRDefault="00740916" w:rsidP="007079A5">
            <w:pPr>
              <w:spacing w:after="21" w:line="360" w:lineRule="auto"/>
              <w:ind w:left="60"/>
              <w:jc w:val="both"/>
            </w:pPr>
            <w:r w:rsidRPr="00823E23">
              <w:t>Representar de manera gráfica los c</w:t>
            </w:r>
            <w:r w:rsidR="002872F3" w:rsidRPr="00823E23">
              <w:t>álculos comparativos</w:t>
            </w:r>
            <w:r w:rsidRPr="00823E23">
              <w:t>.</w:t>
            </w:r>
          </w:p>
        </w:tc>
      </w:tr>
      <w:tr w:rsidR="00823E23" w:rsidRPr="00823E23" w14:paraId="0427FA63" w14:textId="77777777" w:rsidTr="00823E23">
        <w:trPr>
          <w:trHeight w:val="700"/>
        </w:trPr>
        <w:tc>
          <w:tcPr>
            <w:tcW w:w="2280" w:type="dxa"/>
          </w:tcPr>
          <w:p w14:paraId="0000011C" w14:textId="77777777" w:rsidR="00B96DA5" w:rsidRPr="00823E23" w:rsidRDefault="005016A0" w:rsidP="007079A5">
            <w:pPr>
              <w:spacing w:after="21" w:line="360" w:lineRule="auto"/>
              <w:ind w:left="60"/>
              <w:rPr>
                <w:b/>
              </w:rPr>
            </w:pPr>
            <w:r w:rsidRPr="00823E23">
              <w:rPr>
                <w:b/>
              </w:rPr>
              <w:t>Estatus:</w:t>
            </w:r>
          </w:p>
        </w:tc>
        <w:tc>
          <w:tcPr>
            <w:tcW w:w="6750" w:type="dxa"/>
          </w:tcPr>
          <w:p w14:paraId="0000011D" w14:textId="0C68B62B" w:rsidR="00B96DA5" w:rsidRPr="00823E23" w:rsidRDefault="00DB0E36" w:rsidP="007079A5">
            <w:pPr>
              <w:spacing w:after="21" w:line="360" w:lineRule="auto"/>
              <w:jc w:val="both"/>
              <w:rPr>
                <w:b/>
              </w:rPr>
            </w:pPr>
            <w:r w:rsidRPr="00823E23">
              <w:rPr>
                <w:b/>
              </w:rPr>
              <w:t>Aprobado</w:t>
            </w:r>
          </w:p>
        </w:tc>
      </w:tr>
      <w:tr w:rsidR="00823E23" w:rsidRPr="00823E23" w14:paraId="65AA2F5D" w14:textId="77777777" w:rsidTr="00823E23">
        <w:trPr>
          <w:trHeight w:val="760"/>
        </w:trPr>
        <w:tc>
          <w:tcPr>
            <w:tcW w:w="2280" w:type="dxa"/>
          </w:tcPr>
          <w:p w14:paraId="0000011E" w14:textId="1A55AADC" w:rsidR="00B96DA5" w:rsidRPr="00823E23" w:rsidRDefault="005016A0" w:rsidP="007079A5">
            <w:pPr>
              <w:spacing w:after="21" w:line="360" w:lineRule="auto"/>
              <w:ind w:left="60"/>
              <w:rPr>
                <w:b/>
              </w:rPr>
            </w:pPr>
            <w:r w:rsidRPr="00823E23">
              <w:rPr>
                <w:b/>
              </w:rPr>
              <w:t xml:space="preserve">Descripción: </w:t>
            </w:r>
          </w:p>
        </w:tc>
        <w:tc>
          <w:tcPr>
            <w:tcW w:w="6750" w:type="dxa"/>
          </w:tcPr>
          <w:p w14:paraId="0000011F" w14:textId="11DF86D9" w:rsidR="00B96DA5" w:rsidRPr="00823E23" w:rsidRDefault="00D45DBB" w:rsidP="007079A5">
            <w:pPr>
              <w:spacing w:after="21" w:line="360" w:lineRule="auto"/>
              <w:ind w:left="60" w:right="152"/>
              <w:jc w:val="both"/>
            </w:pPr>
            <w:r w:rsidRPr="00823E23">
              <w:t>Se realiza</w:t>
            </w:r>
            <w:r w:rsidR="008A55F7" w:rsidRPr="00823E23">
              <w:t>rán las</w:t>
            </w:r>
            <w:r w:rsidRPr="00823E23">
              <w:t xml:space="preserve"> comparaciones </w:t>
            </w:r>
            <w:r w:rsidR="004C06B3" w:rsidRPr="00823E23">
              <w:t>en el tiempo sobre las diferentes mediciones de un paciente</w:t>
            </w:r>
            <w:r w:rsidR="001A27F7" w:rsidRPr="00823E23">
              <w:t xml:space="preserve"> </w:t>
            </w:r>
            <w:r w:rsidR="00507AD9" w:rsidRPr="00823E23">
              <w:t>y se</w:t>
            </w:r>
            <w:r w:rsidR="00613038" w:rsidRPr="00823E23">
              <w:t>rán representadas</w:t>
            </w:r>
            <w:r w:rsidR="00507AD9" w:rsidRPr="00823E23">
              <w:t xml:space="preserve"> </w:t>
            </w:r>
            <w:r w:rsidR="001A27F7" w:rsidRPr="00823E23">
              <w:t>mediante el uso de gráficas</w:t>
            </w:r>
            <w:r w:rsidR="001515BB" w:rsidRPr="00823E23">
              <w:t>.</w:t>
            </w:r>
            <w:r w:rsidR="005016A0" w:rsidRPr="00823E23">
              <w:t xml:space="preserve"> </w:t>
            </w:r>
          </w:p>
        </w:tc>
      </w:tr>
      <w:tr w:rsidR="00823E23" w:rsidRPr="00823E23" w14:paraId="1180CF94" w14:textId="77777777" w:rsidTr="00823E23">
        <w:trPr>
          <w:trHeight w:val="700"/>
        </w:trPr>
        <w:tc>
          <w:tcPr>
            <w:tcW w:w="2280" w:type="dxa"/>
          </w:tcPr>
          <w:p w14:paraId="00000120" w14:textId="77777777" w:rsidR="00B96DA5" w:rsidRPr="00823E23" w:rsidRDefault="005016A0" w:rsidP="007079A5">
            <w:pPr>
              <w:spacing w:after="21" w:line="360" w:lineRule="auto"/>
              <w:ind w:left="60"/>
              <w:rPr>
                <w:b/>
              </w:rPr>
            </w:pPr>
            <w:r w:rsidRPr="00823E23">
              <w:rPr>
                <w:b/>
              </w:rPr>
              <w:t>Necesidades que resuelve:</w:t>
            </w:r>
          </w:p>
        </w:tc>
        <w:tc>
          <w:tcPr>
            <w:tcW w:w="6750" w:type="dxa"/>
          </w:tcPr>
          <w:p w14:paraId="00000121" w14:textId="382C4867" w:rsidR="00B96DA5" w:rsidRPr="00823E23" w:rsidRDefault="00715D91" w:rsidP="007079A5">
            <w:pPr>
              <w:spacing w:after="21" w:line="360" w:lineRule="auto"/>
              <w:ind w:left="60" w:right="152"/>
              <w:jc w:val="both"/>
            </w:pPr>
            <w:r w:rsidRPr="00823E23">
              <w:t>Visualización gr</w:t>
            </w:r>
            <w:r w:rsidR="00960BFE" w:rsidRPr="00823E23">
              <w:t>á</w:t>
            </w:r>
            <w:r w:rsidRPr="00823E23">
              <w:t xml:space="preserve">fica </w:t>
            </w:r>
            <w:r w:rsidR="005A36C2" w:rsidRPr="00823E23">
              <w:t>de</w:t>
            </w:r>
            <w:r w:rsidR="00B013EC" w:rsidRPr="00823E23">
              <w:t xml:space="preserve"> cambios específicos en</w:t>
            </w:r>
            <w:r w:rsidR="00293A78" w:rsidRPr="00823E23">
              <w:t>tre las mediciones realizadas</w:t>
            </w:r>
            <w:r w:rsidR="008D0A85" w:rsidRPr="00823E23">
              <w:t>.</w:t>
            </w:r>
          </w:p>
        </w:tc>
      </w:tr>
      <w:tr w:rsidR="00823E23" w:rsidRPr="00823E23" w14:paraId="4FCF9326" w14:textId="77777777" w:rsidTr="00823E23">
        <w:trPr>
          <w:trHeight w:val="700"/>
        </w:trPr>
        <w:tc>
          <w:tcPr>
            <w:tcW w:w="2280" w:type="dxa"/>
          </w:tcPr>
          <w:p w14:paraId="00000122" w14:textId="77777777" w:rsidR="00B96DA5" w:rsidRPr="00823E23" w:rsidRDefault="005016A0" w:rsidP="007079A5">
            <w:pPr>
              <w:spacing w:after="21" w:line="360" w:lineRule="auto"/>
              <w:ind w:left="60"/>
              <w:rPr>
                <w:b/>
              </w:rPr>
            </w:pPr>
            <w:r w:rsidRPr="00823E23">
              <w:rPr>
                <w:b/>
              </w:rPr>
              <w:t>Métrica de satisfacción</w:t>
            </w:r>
          </w:p>
        </w:tc>
        <w:tc>
          <w:tcPr>
            <w:tcW w:w="6750" w:type="dxa"/>
          </w:tcPr>
          <w:p w14:paraId="00000123" w14:textId="15E27A40" w:rsidR="00B96DA5" w:rsidRPr="00823E23" w:rsidRDefault="0009756E" w:rsidP="007079A5">
            <w:pPr>
              <w:spacing w:after="21" w:line="360" w:lineRule="auto"/>
              <w:ind w:left="60" w:right="152"/>
              <w:jc w:val="both"/>
            </w:pPr>
            <w:r w:rsidRPr="00823E23">
              <w:t xml:space="preserve">Se muestran </w:t>
            </w:r>
            <w:r w:rsidR="001F2E86" w:rsidRPr="00823E23">
              <w:t xml:space="preserve">correctamente las </w:t>
            </w:r>
            <w:r w:rsidR="003840D4" w:rsidRPr="00823E23">
              <w:t>gráficas comparativa</w:t>
            </w:r>
            <w:r w:rsidR="00960BFE" w:rsidRPr="00823E23">
              <w:t>s</w:t>
            </w:r>
            <w:r w:rsidR="00C73D9E" w:rsidRPr="00823E23">
              <w:t>.</w:t>
            </w:r>
          </w:p>
        </w:tc>
      </w:tr>
    </w:tbl>
    <w:p w14:paraId="00000131" w14:textId="7177A378" w:rsidR="001F7F98" w:rsidRDefault="001F7F98" w:rsidP="00293FA9">
      <w:pPr>
        <w:spacing w:before="400" w:after="21" w:line="360" w:lineRule="auto"/>
      </w:pPr>
      <w:bookmarkStart w:id="41" w:name="_3as4poj" w:colFirst="0" w:colLast="0"/>
      <w:bookmarkEnd w:id="41"/>
    </w:p>
    <w:p w14:paraId="15C734D2" w14:textId="77777777" w:rsidR="001F7F98" w:rsidRDefault="001F7F98">
      <w:r>
        <w:br w:type="page"/>
      </w:r>
    </w:p>
    <w:p w14:paraId="10C8F365" w14:textId="6DEBF0EE" w:rsidR="00255D8B" w:rsidRDefault="00255D8B" w:rsidP="00255D8B">
      <w:pPr>
        <w:pStyle w:val="Descripcin"/>
        <w:keepNext/>
      </w:pPr>
      <w:bookmarkStart w:id="42" w:name="_Toc73515286"/>
      <w:r>
        <w:lastRenderedPageBreak/>
        <w:t xml:space="preserve">Tabla </w:t>
      </w:r>
      <w:r w:rsidR="00963FF2">
        <w:fldChar w:fldCharType="begin"/>
      </w:r>
      <w:r w:rsidR="00963FF2">
        <w:instrText xml:space="preserve"> SEQ Tabla \* ARABIC </w:instrText>
      </w:r>
      <w:r w:rsidR="00963FF2">
        <w:fldChar w:fldCharType="separate"/>
      </w:r>
      <w:r w:rsidR="00973031">
        <w:rPr>
          <w:noProof/>
        </w:rPr>
        <w:t>8</w:t>
      </w:r>
      <w:r w:rsidR="00963FF2">
        <w:rPr>
          <w:noProof/>
        </w:rPr>
        <w:fldChar w:fldCharType="end"/>
      </w:r>
      <w:r>
        <w:t xml:space="preserve"> FR7 </w:t>
      </w:r>
      <w:r w:rsidRPr="002B7E33">
        <w:t>Sugerir el deporte idóneo de acuerdo con la función corporal</w:t>
      </w:r>
      <w:bookmarkEnd w:id="42"/>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16851FFB" w14:textId="77777777" w:rsidTr="00823E23">
        <w:trPr>
          <w:trHeight w:val="440"/>
        </w:trPr>
        <w:tc>
          <w:tcPr>
            <w:tcW w:w="9030" w:type="dxa"/>
            <w:gridSpan w:val="2"/>
          </w:tcPr>
          <w:p w14:paraId="42BE385D" w14:textId="5680D15D" w:rsidR="005A7F04" w:rsidRPr="00823E23" w:rsidRDefault="005A7F04" w:rsidP="007079A5">
            <w:pPr>
              <w:pStyle w:val="Ttulo4"/>
              <w:spacing w:before="0" w:after="21" w:line="360" w:lineRule="auto"/>
              <w:ind w:left="60"/>
              <w:jc w:val="both"/>
              <w:outlineLvl w:val="3"/>
              <w:rPr>
                <w:color w:val="auto"/>
                <w:sz w:val="22"/>
                <w:szCs w:val="22"/>
              </w:rPr>
            </w:pPr>
            <w:bookmarkStart w:id="43" w:name="_2p2csry" w:colFirst="0" w:colLast="0"/>
            <w:bookmarkStart w:id="44" w:name="_147n2zr" w:colFirst="0" w:colLast="0"/>
            <w:bookmarkEnd w:id="43"/>
            <w:bookmarkEnd w:id="44"/>
            <w:r w:rsidRPr="00823E23">
              <w:rPr>
                <w:color w:val="auto"/>
                <w:sz w:val="22"/>
                <w:szCs w:val="22"/>
              </w:rPr>
              <w:t>RF</w:t>
            </w:r>
            <w:r w:rsidR="007A341A" w:rsidRPr="00823E23">
              <w:rPr>
                <w:color w:val="auto"/>
                <w:sz w:val="22"/>
                <w:szCs w:val="22"/>
              </w:rPr>
              <w:t>7</w:t>
            </w:r>
          </w:p>
        </w:tc>
      </w:tr>
      <w:tr w:rsidR="00823E23" w:rsidRPr="00823E23" w14:paraId="375CFF44" w14:textId="77777777" w:rsidTr="00823E23">
        <w:trPr>
          <w:trHeight w:val="700"/>
        </w:trPr>
        <w:tc>
          <w:tcPr>
            <w:tcW w:w="2281" w:type="dxa"/>
          </w:tcPr>
          <w:p w14:paraId="0C288BA5" w14:textId="77777777" w:rsidR="005A7F04" w:rsidRPr="00823E23" w:rsidRDefault="005A7F04" w:rsidP="007079A5">
            <w:pPr>
              <w:spacing w:after="21" w:line="360" w:lineRule="auto"/>
              <w:ind w:left="60"/>
              <w:rPr>
                <w:b/>
              </w:rPr>
            </w:pPr>
            <w:r w:rsidRPr="00823E23">
              <w:rPr>
                <w:b/>
              </w:rPr>
              <w:t>Nombre corto</w:t>
            </w:r>
          </w:p>
        </w:tc>
        <w:tc>
          <w:tcPr>
            <w:tcW w:w="6749" w:type="dxa"/>
          </w:tcPr>
          <w:p w14:paraId="0A81F9E8" w14:textId="74DF5805" w:rsidR="005A7F04" w:rsidRPr="00823E23" w:rsidRDefault="002C6FB8" w:rsidP="007079A5">
            <w:pPr>
              <w:spacing w:after="21" w:line="360" w:lineRule="auto"/>
              <w:ind w:left="60"/>
              <w:jc w:val="both"/>
            </w:pPr>
            <w:r w:rsidRPr="00823E23">
              <w:t xml:space="preserve">Sugerir </w:t>
            </w:r>
            <w:r w:rsidR="00B51FF5" w:rsidRPr="00823E23">
              <w:t>el deporte idóneo de acuerdo con la función corporal.</w:t>
            </w:r>
          </w:p>
        </w:tc>
      </w:tr>
      <w:tr w:rsidR="00823E23" w:rsidRPr="00823E23" w14:paraId="6E7CCD78" w14:textId="77777777" w:rsidTr="00823E23">
        <w:trPr>
          <w:trHeight w:val="700"/>
        </w:trPr>
        <w:tc>
          <w:tcPr>
            <w:tcW w:w="2281" w:type="dxa"/>
          </w:tcPr>
          <w:p w14:paraId="05B9A035" w14:textId="77777777" w:rsidR="005A7F04" w:rsidRPr="00823E23" w:rsidRDefault="005A7F04" w:rsidP="007079A5">
            <w:pPr>
              <w:spacing w:after="21" w:line="360" w:lineRule="auto"/>
              <w:ind w:left="60"/>
              <w:rPr>
                <w:b/>
              </w:rPr>
            </w:pPr>
            <w:r w:rsidRPr="00823E23">
              <w:rPr>
                <w:b/>
              </w:rPr>
              <w:t>Estatus</w:t>
            </w:r>
          </w:p>
        </w:tc>
        <w:tc>
          <w:tcPr>
            <w:tcW w:w="6749" w:type="dxa"/>
          </w:tcPr>
          <w:p w14:paraId="3D43D630" w14:textId="50E215D7" w:rsidR="005A7F04" w:rsidRPr="00823E23" w:rsidRDefault="00B4552A" w:rsidP="007079A5">
            <w:pPr>
              <w:spacing w:after="21" w:line="360" w:lineRule="auto"/>
              <w:jc w:val="both"/>
              <w:rPr>
                <w:b/>
              </w:rPr>
            </w:pPr>
            <w:r w:rsidRPr="00823E23">
              <w:rPr>
                <w:b/>
              </w:rPr>
              <w:t>Aprobado</w:t>
            </w:r>
          </w:p>
        </w:tc>
      </w:tr>
      <w:tr w:rsidR="00823E23" w:rsidRPr="00823E23" w14:paraId="6E18ED15" w14:textId="77777777" w:rsidTr="00823E23">
        <w:trPr>
          <w:trHeight w:val="760"/>
        </w:trPr>
        <w:tc>
          <w:tcPr>
            <w:tcW w:w="2281" w:type="dxa"/>
          </w:tcPr>
          <w:p w14:paraId="44E37339" w14:textId="77777777" w:rsidR="005A7F04" w:rsidRPr="00823E23" w:rsidRDefault="005A7F04" w:rsidP="007079A5">
            <w:pPr>
              <w:spacing w:after="21" w:line="360" w:lineRule="auto"/>
              <w:ind w:left="60"/>
              <w:rPr>
                <w:b/>
              </w:rPr>
            </w:pPr>
            <w:r w:rsidRPr="00823E23">
              <w:rPr>
                <w:b/>
              </w:rPr>
              <w:t>Descripción</w:t>
            </w:r>
          </w:p>
        </w:tc>
        <w:tc>
          <w:tcPr>
            <w:tcW w:w="6749" w:type="dxa"/>
          </w:tcPr>
          <w:p w14:paraId="64C82AA5" w14:textId="05C538EA" w:rsidR="005A7F04" w:rsidRPr="00823E23" w:rsidRDefault="00772B7D" w:rsidP="007079A5">
            <w:pPr>
              <w:spacing w:after="21" w:line="360" w:lineRule="auto"/>
              <w:ind w:left="60"/>
              <w:jc w:val="both"/>
            </w:pPr>
            <w:r w:rsidRPr="00823E23">
              <w:t xml:space="preserve">Ya teniendo </w:t>
            </w:r>
            <w:r w:rsidR="00BF6271" w:rsidRPr="00823E23">
              <w:t>la evaluación del paciente</w:t>
            </w:r>
            <w:r w:rsidR="00C90C52" w:rsidRPr="00823E23">
              <w:t>,</w:t>
            </w:r>
            <w:r w:rsidR="00BF6271" w:rsidRPr="00823E23">
              <w:t xml:space="preserve"> </w:t>
            </w:r>
            <w:r w:rsidR="00B51FF5" w:rsidRPr="00823E23">
              <w:t>sugerir los deportes</w:t>
            </w:r>
            <w:r w:rsidR="00C1339A" w:rsidRPr="00823E23">
              <w:t xml:space="preserve"> que se beneficien del </w:t>
            </w:r>
            <w:r w:rsidR="004163DF" w:rsidRPr="00823E23">
              <w:t>somatotipo</w:t>
            </w:r>
            <w:r w:rsidR="003B2438" w:rsidRPr="00823E23">
              <w:t xml:space="preserve"> y pliegues </w:t>
            </w:r>
            <w:r w:rsidR="00C1339A" w:rsidRPr="00823E23">
              <w:t>del paciente</w:t>
            </w:r>
            <w:r w:rsidR="004E7A40" w:rsidRPr="00823E23">
              <w:t xml:space="preserve"> </w:t>
            </w:r>
            <w:r w:rsidR="00547F3F" w:rsidRPr="00823E23">
              <w:t>de acuerdo con</w:t>
            </w:r>
            <w:r w:rsidR="004E7A40" w:rsidRPr="00823E23">
              <w:t xml:space="preserve"> los índices</w:t>
            </w:r>
            <w:r w:rsidR="00324CA8" w:rsidRPr="00823E23">
              <w:t xml:space="preserve"> </w:t>
            </w:r>
            <w:r w:rsidR="00935DBD" w:rsidRPr="00823E23">
              <w:t xml:space="preserve">mostrados en el </w:t>
            </w:r>
            <w:r w:rsidR="002C6FB8" w:rsidRPr="00823E23">
              <w:t>Anexo 1 de este documento.</w:t>
            </w:r>
          </w:p>
        </w:tc>
      </w:tr>
      <w:tr w:rsidR="00823E23" w:rsidRPr="00823E23" w14:paraId="793DF76F" w14:textId="77777777" w:rsidTr="00823E23">
        <w:trPr>
          <w:trHeight w:val="700"/>
        </w:trPr>
        <w:tc>
          <w:tcPr>
            <w:tcW w:w="2281" w:type="dxa"/>
          </w:tcPr>
          <w:p w14:paraId="4D4C231B" w14:textId="77777777" w:rsidR="005A7F04" w:rsidRPr="00823E23" w:rsidRDefault="005A7F04" w:rsidP="007079A5">
            <w:pPr>
              <w:spacing w:after="21" w:line="360" w:lineRule="auto"/>
              <w:ind w:left="60"/>
              <w:rPr>
                <w:b/>
              </w:rPr>
            </w:pPr>
            <w:r w:rsidRPr="00823E23">
              <w:rPr>
                <w:b/>
              </w:rPr>
              <w:t>Necesidad que resuelve</w:t>
            </w:r>
          </w:p>
        </w:tc>
        <w:tc>
          <w:tcPr>
            <w:tcW w:w="6749" w:type="dxa"/>
          </w:tcPr>
          <w:p w14:paraId="7CEBB2F9" w14:textId="252FDA93" w:rsidR="005A7F04" w:rsidRPr="00823E23" w:rsidRDefault="00547F3F" w:rsidP="007079A5">
            <w:pPr>
              <w:spacing w:after="21" w:line="360" w:lineRule="auto"/>
              <w:ind w:left="60"/>
              <w:jc w:val="both"/>
            </w:pPr>
            <w:r w:rsidRPr="00823E23">
              <w:t>La detección de</w:t>
            </w:r>
            <w:r w:rsidR="00D600E0" w:rsidRPr="00823E23">
              <w:t>l</w:t>
            </w:r>
            <w:r w:rsidR="00131D7D" w:rsidRPr="00823E23">
              <w:t xml:space="preserve"> </w:t>
            </w:r>
            <w:r w:rsidR="00D600E0" w:rsidRPr="00823E23">
              <w:t>deporte</w:t>
            </w:r>
            <w:r w:rsidR="008364A2" w:rsidRPr="00823E23">
              <w:t xml:space="preserve"> </w:t>
            </w:r>
            <w:r w:rsidRPr="00823E23">
              <w:t>adecuad</w:t>
            </w:r>
            <w:r w:rsidR="00D600E0" w:rsidRPr="00823E23">
              <w:t>o</w:t>
            </w:r>
            <w:r w:rsidR="004E7F3B" w:rsidRPr="00823E23">
              <w:t xml:space="preserve"> </w:t>
            </w:r>
            <w:r w:rsidRPr="00823E23">
              <w:t>para e</w:t>
            </w:r>
            <w:r w:rsidR="004E7F3B" w:rsidRPr="00823E23">
              <w:t>l</w:t>
            </w:r>
            <w:r w:rsidR="008364A2" w:rsidRPr="00823E23">
              <w:t xml:space="preserve"> paciente</w:t>
            </w:r>
            <w:r w:rsidR="00D600E0" w:rsidRPr="00823E23">
              <w:t>.</w:t>
            </w:r>
          </w:p>
        </w:tc>
      </w:tr>
      <w:tr w:rsidR="00823E23" w:rsidRPr="00823E23" w14:paraId="17B3900E" w14:textId="77777777" w:rsidTr="00823E23">
        <w:trPr>
          <w:trHeight w:val="700"/>
        </w:trPr>
        <w:tc>
          <w:tcPr>
            <w:tcW w:w="2281" w:type="dxa"/>
          </w:tcPr>
          <w:p w14:paraId="594A5CA0" w14:textId="77777777" w:rsidR="005A7F04" w:rsidRPr="00823E23" w:rsidRDefault="005A7F04" w:rsidP="007079A5">
            <w:pPr>
              <w:spacing w:after="21" w:line="360" w:lineRule="auto"/>
              <w:ind w:left="60"/>
              <w:rPr>
                <w:b/>
              </w:rPr>
            </w:pPr>
            <w:r w:rsidRPr="00823E23">
              <w:rPr>
                <w:b/>
              </w:rPr>
              <w:t xml:space="preserve">Métrica de satisfacción </w:t>
            </w:r>
          </w:p>
        </w:tc>
        <w:tc>
          <w:tcPr>
            <w:tcW w:w="6749" w:type="dxa"/>
          </w:tcPr>
          <w:p w14:paraId="14D05758" w14:textId="213AE0EB" w:rsidR="005A7F04" w:rsidRPr="00823E23" w:rsidRDefault="00FD4974" w:rsidP="007079A5">
            <w:pPr>
              <w:spacing w:after="21" w:line="360" w:lineRule="auto"/>
              <w:ind w:left="60"/>
              <w:jc w:val="both"/>
            </w:pPr>
            <w:r w:rsidRPr="00823E23">
              <w:t xml:space="preserve">El </w:t>
            </w:r>
            <w:r w:rsidR="00E16544" w:rsidRPr="00823E23">
              <w:t xml:space="preserve">análisis de la información </w:t>
            </w:r>
            <w:r w:rsidR="00DC4D4F" w:rsidRPr="00823E23">
              <w:t>sugiere</w:t>
            </w:r>
            <w:r w:rsidR="00521D00" w:rsidRPr="00823E23">
              <w:t xml:space="preserve"> la funcionalidad más adecuada</w:t>
            </w:r>
            <w:r w:rsidR="00987128" w:rsidRPr="00823E23">
              <w:t>.</w:t>
            </w:r>
          </w:p>
        </w:tc>
      </w:tr>
    </w:tbl>
    <w:p w14:paraId="14600576" w14:textId="52C68913" w:rsidR="001F7F98" w:rsidRDefault="001F7F98" w:rsidP="007079A5">
      <w:pPr>
        <w:spacing w:after="21" w:line="360" w:lineRule="auto"/>
      </w:pPr>
    </w:p>
    <w:p w14:paraId="5BACBC96" w14:textId="78B2074C" w:rsidR="00255D8B" w:rsidRDefault="00255D8B" w:rsidP="00255D8B">
      <w:pPr>
        <w:pStyle w:val="Descripcin"/>
        <w:keepNext/>
      </w:pPr>
      <w:bookmarkStart w:id="45" w:name="_Toc73515287"/>
      <w:r>
        <w:t xml:space="preserve">Tabla </w:t>
      </w:r>
      <w:r w:rsidR="00963FF2">
        <w:fldChar w:fldCharType="begin"/>
      </w:r>
      <w:r w:rsidR="00963FF2">
        <w:instrText xml:space="preserve"> SEQ Tabla \* ARABIC </w:instrText>
      </w:r>
      <w:r w:rsidR="00963FF2">
        <w:fldChar w:fldCharType="separate"/>
      </w:r>
      <w:r w:rsidR="00973031">
        <w:rPr>
          <w:noProof/>
        </w:rPr>
        <w:t>9</w:t>
      </w:r>
      <w:r w:rsidR="00963FF2">
        <w:rPr>
          <w:noProof/>
        </w:rPr>
        <w:fldChar w:fldCharType="end"/>
      </w:r>
      <w:r>
        <w:t xml:space="preserve">RF8 </w:t>
      </w:r>
      <w:r w:rsidRPr="001C76CE">
        <w:t>Generar la somatocarta del paciente</w:t>
      </w:r>
      <w:bookmarkEnd w:id="45"/>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06B47A78" w14:textId="77777777" w:rsidTr="00823E23">
        <w:trPr>
          <w:trHeight w:val="440"/>
        </w:trPr>
        <w:tc>
          <w:tcPr>
            <w:tcW w:w="9030" w:type="dxa"/>
            <w:gridSpan w:val="2"/>
          </w:tcPr>
          <w:p w14:paraId="5D0E3FDA" w14:textId="65AD8130" w:rsidR="001D21F1" w:rsidRPr="00823E23" w:rsidRDefault="001D21F1" w:rsidP="007079A5">
            <w:pPr>
              <w:pStyle w:val="Ttulo4"/>
              <w:spacing w:before="0" w:after="21" w:line="360" w:lineRule="auto"/>
              <w:ind w:left="60"/>
              <w:jc w:val="both"/>
              <w:outlineLvl w:val="3"/>
              <w:rPr>
                <w:color w:val="auto"/>
                <w:sz w:val="22"/>
                <w:szCs w:val="22"/>
              </w:rPr>
            </w:pPr>
            <w:r w:rsidRPr="00823E23">
              <w:rPr>
                <w:color w:val="auto"/>
                <w:sz w:val="22"/>
                <w:szCs w:val="22"/>
              </w:rPr>
              <w:t>RF</w:t>
            </w:r>
            <w:r w:rsidR="007A341A" w:rsidRPr="00823E23">
              <w:rPr>
                <w:color w:val="auto"/>
                <w:sz w:val="22"/>
                <w:szCs w:val="22"/>
              </w:rPr>
              <w:t>8</w:t>
            </w:r>
          </w:p>
        </w:tc>
      </w:tr>
      <w:tr w:rsidR="00823E23" w:rsidRPr="00823E23" w14:paraId="3FBA5DA8" w14:textId="77777777" w:rsidTr="00823E23">
        <w:trPr>
          <w:trHeight w:val="700"/>
        </w:trPr>
        <w:tc>
          <w:tcPr>
            <w:tcW w:w="2281" w:type="dxa"/>
          </w:tcPr>
          <w:p w14:paraId="54CB1320" w14:textId="77777777" w:rsidR="001D21F1" w:rsidRPr="00823E23" w:rsidRDefault="001D21F1" w:rsidP="007079A5">
            <w:pPr>
              <w:spacing w:after="21" w:line="360" w:lineRule="auto"/>
              <w:ind w:left="60"/>
              <w:rPr>
                <w:b/>
              </w:rPr>
            </w:pPr>
            <w:r w:rsidRPr="00823E23">
              <w:rPr>
                <w:b/>
              </w:rPr>
              <w:t>Nombre corto</w:t>
            </w:r>
          </w:p>
        </w:tc>
        <w:tc>
          <w:tcPr>
            <w:tcW w:w="6749" w:type="dxa"/>
          </w:tcPr>
          <w:p w14:paraId="0DA9A20C" w14:textId="5DA3913B" w:rsidR="001D21F1" w:rsidRPr="00823E23" w:rsidRDefault="00E12E71" w:rsidP="007079A5">
            <w:pPr>
              <w:spacing w:after="21" w:line="360" w:lineRule="auto"/>
              <w:ind w:left="60"/>
              <w:jc w:val="both"/>
              <w:rPr>
                <w:highlight w:val="yellow"/>
              </w:rPr>
            </w:pPr>
            <w:r w:rsidRPr="00823E23">
              <w:t>Genera</w:t>
            </w:r>
            <w:r w:rsidR="00955FE1" w:rsidRPr="00823E23">
              <w:t>r</w:t>
            </w:r>
            <w:r w:rsidRPr="00823E23">
              <w:t xml:space="preserve"> la somatocarta</w:t>
            </w:r>
            <w:r w:rsidR="00955FE1" w:rsidRPr="00823E23">
              <w:t xml:space="preserve"> del paciente.</w:t>
            </w:r>
          </w:p>
        </w:tc>
      </w:tr>
      <w:tr w:rsidR="00823E23" w:rsidRPr="00823E23" w14:paraId="6696271E" w14:textId="77777777" w:rsidTr="00823E23">
        <w:trPr>
          <w:trHeight w:val="700"/>
        </w:trPr>
        <w:tc>
          <w:tcPr>
            <w:tcW w:w="2281" w:type="dxa"/>
          </w:tcPr>
          <w:p w14:paraId="6BA7D1D1" w14:textId="77777777" w:rsidR="001D21F1" w:rsidRPr="00823E23" w:rsidRDefault="001D21F1" w:rsidP="007079A5">
            <w:pPr>
              <w:spacing w:after="21" w:line="360" w:lineRule="auto"/>
              <w:ind w:left="60"/>
              <w:rPr>
                <w:b/>
              </w:rPr>
            </w:pPr>
            <w:r w:rsidRPr="00823E23">
              <w:rPr>
                <w:b/>
              </w:rPr>
              <w:t>Estatus</w:t>
            </w:r>
          </w:p>
        </w:tc>
        <w:tc>
          <w:tcPr>
            <w:tcW w:w="6749" w:type="dxa"/>
          </w:tcPr>
          <w:p w14:paraId="20292C53" w14:textId="422233B0" w:rsidR="001D21F1" w:rsidRPr="00823E23" w:rsidRDefault="00B4552A" w:rsidP="007079A5">
            <w:pPr>
              <w:spacing w:after="21" w:line="360" w:lineRule="auto"/>
              <w:jc w:val="both"/>
              <w:rPr>
                <w:b/>
              </w:rPr>
            </w:pPr>
            <w:r w:rsidRPr="00823E23">
              <w:rPr>
                <w:b/>
              </w:rPr>
              <w:t>Aprobado</w:t>
            </w:r>
          </w:p>
        </w:tc>
      </w:tr>
      <w:tr w:rsidR="00823E23" w:rsidRPr="00823E23" w14:paraId="0753F606" w14:textId="77777777" w:rsidTr="00823E23">
        <w:trPr>
          <w:trHeight w:val="760"/>
        </w:trPr>
        <w:tc>
          <w:tcPr>
            <w:tcW w:w="2281" w:type="dxa"/>
          </w:tcPr>
          <w:p w14:paraId="2967A83B" w14:textId="77777777" w:rsidR="001D21F1" w:rsidRPr="00823E23" w:rsidRDefault="001D21F1" w:rsidP="007079A5">
            <w:pPr>
              <w:spacing w:after="21" w:line="360" w:lineRule="auto"/>
              <w:ind w:left="60"/>
              <w:rPr>
                <w:b/>
              </w:rPr>
            </w:pPr>
            <w:r w:rsidRPr="00823E23">
              <w:rPr>
                <w:b/>
              </w:rPr>
              <w:t>Descripción</w:t>
            </w:r>
          </w:p>
        </w:tc>
        <w:tc>
          <w:tcPr>
            <w:tcW w:w="6749" w:type="dxa"/>
          </w:tcPr>
          <w:p w14:paraId="2167DCB7" w14:textId="7D466E5F" w:rsidR="001D21F1" w:rsidRPr="00823E23" w:rsidRDefault="00D97747" w:rsidP="007079A5">
            <w:pPr>
              <w:spacing w:after="21" w:line="360" w:lineRule="auto"/>
              <w:jc w:val="both"/>
            </w:pPr>
            <w:r w:rsidRPr="00823E23">
              <w:t xml:space="preserve">Generar la representación gráfica del </w:t>
            </w:r>
            <w:r w:rsidR="004F082E" w:rsidRPr="00823E23">
              <w:t>somatotipo</w:t>
            </w:r>
            <w:r w:rsidR="00B17FA7" w:rsidRPr="00823E23">
              <w:t xml:space="preserve"> del pacient</w:t>
            </w:r>
            <w:r w:rsidR="000238EF" w:rsidRPr="00823E23">
              <w:t>e, esta representación se ve presente en la somatocarta.</w:t>
            </w:r>
          </w:p>
          <w:p w14:paraId="045AFF1A" w14:textId="4E470475" w:rsidR="007A4267" w:rsidRPr="00823E23" w:rsidRDefault="00586594" w:rsidP="007079A5">
            <w:pPr>
              <w:spacing w:after="21" w:line="360" w:lineRule="auto"/>
              <w:jc w:val="both"/>
            </w:pPr>
            <w:r w:rsidRPr="00823E23">
              <w:t xml:space="preserve">La </w:t>
            </w:r>
            <w:r w:rsidR="00200C29" w:rsidRPr="00823E23">
              <w:t>representación</w:t>
            </w:r>
            <w:r w:rsidR="002D3373" w:rsidRPr="00823E23">
              <w:t xml:space="preserve"> gr</w:t>
            </w:r>
            <w:r w:rsidR="000E7D1A" w:rsidRPr="00823E23">
              <w:t>á</w:t>
            </w:r>
            <w:r w:rsidR="002D3373" w:rsidRPr="00823E23">
              <w:t>fica de</w:t>
            </w:r>
            <w:r w:rsidR="00C74873" w:rsidRPr="00823E23">
              <w:t xml:space="preserve"> la </w:t>
            </w:r>
            <w:r w:rsidR="00AF26F8" w:rsidRPr="00823E23">
              <w:t>Somatocarta</w:t>
            </w:r>
            <w:r w:rsidR="00C74873" w:rsidRPr="00823E23">
              <w:t xml:space="preserve"> </w:t>
            </w:r>
            <w:r w:rsidR="003B2438" w:rsidRPr="00823E23">
              <w:t>deberá ser como la siguiente:</w:t>
            </w:r>
          </w:p>
          <w:p w14:paraId="51F01355" w14:textId="77777777" w:rsidR="003B2438" w:rsidRPr="00823E23" w:rsidRDefault="003B2438" w:rsidP="007079A5">
            <w:pPr>
              <w:keepNext/>
              <w:spacing w:after="21" w:line="360" w:lineRule="auto"/>
              <w:jc w:val="both"/>
            </w:pPr>
            <w:r w:rsidRPr="00823E23">
              <w:rPr>
                <w:noProof/>
              </w:rPr>
              <w:lastRenderedPageBreak/>
              <w:drawing>
                <wp:inline distT="0" distB="0" distL="0" distR="0" wp14:anchorId="3A6470EB" wp14:editId="3A4CA856">
                  <wp:extent cx="3802480" cy="3171825"/>
                  <wp:effectExtent l="0" t="0" r="7620" b="0"/>
                  <wp:docPr id="10" name="Imagen 10" descr="Qué es el somatotipo, cuál es el tuyo y para qué si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es el somatotipo, cuál es el tuyo y para qué sirv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2658" cy="3171973"/>
                          </a:xfrm>
                          <a:prstGeom prst="rect">
                            <a:avLst/>
                          </a:prstGeom>
                          <a:noFill/>
                          <a:ln>
                            <a:noFill/>
                          </a:ln>
                        </pic:spPr>
                      </pic:pic>
                    </a:graphicData>
                  </a:graphic>
                </wp:inline>
              </w:drawing>
            </w:r>
          </w:p>
          <w:p w14:paraId="6B719D3B" w14:textId="7AE0FA16" w:rsidR="003B2438" w:rsidRPr="00823E23" w:rsidRDefault="003B2438" w:rsidP="007079A5">
            <w:pPr>
              <w:pStyle w:val="Descripcin"/>
              <w:jc w:val="both"/>
              <w:rPr>
                <w:color w:val="auto"/>
              </w:rPr>
            </w:pPr>
            <w:bookmarkStart w:id="46" w:name="_Ref38925208"/>
            <w:r w:rsidRPr="00823E23">
              <w:rPr>
                <w:color w:val="auto"/>
              </w:rPr>
              <w:t xml:space="preserve">Ilustración </w:t>
            </w:r>
            <w:r w:rsidR="005B549E" w:rsidRPr="00823E23">
              <w:rPr>
                <w:color w:val="auto"/>
              </w:rPr>
              <w:fldChar w:fldCharType="begin"/>
            </w:r>
            <w:r w:rsidR="005B549E" w:rsidRPr="00823E23">
              <w:rPr>
                <w:color w:val="auto"/>
              </w:rPr>
              <w:instrText xml:space="preserve"> SEQ Ilustración \* ARABIC </w:instrText>
            </w:r>
            <w:r w:rsidR="005B549E" w:rsidRPr="00823E23">
              <w:rPr>
                <w:color w:val="auto"/>
              </w:rPr>
              <w:fldChar w:fldCharType="separate"/>
            </w:r>
            <w:r w:rsidR="00973031">
              <w:rPr>
                <w:noProof/>
                <w:color w:val="auto"/>
              </w:rPr>
              <w:t>1</w:t>
            </w:r>
            <w:r w:rsidR="005B549E" w:rsidRPr="00823E23">
              <w:rPr>
                <w:noProof/>
                <w:color w:val="auto"/>
              </w:rPr>
              <w:fldChar w:fldCharType="end"/>
            </w:r>
            <w:r w:rsidRPr="00823E23">
              <w:rPr>
                <w:color w:val="auto"/>
              </w:rPr>
              <w:t xml:space="preserve"> Somatocarta</w:t>
            </w:r>
            <w:bookmarkEnd w:id="46"/>
          </w:p>
          <w:p w14:paraId="11F636F4" w14:textId="6F433E9D" w:rsidR="003B2438" w:rsidRPr="00823E23" w:rsidRDefault="003B2438" w:rsidP="007079A5">
            <w:pPr>
              <w:spacing w:after="21" w:line="360" w:lineRule="auto"/>
              <w:jc w:val="both"/>
            </w:pPr>
            <w:r w:rsidRPr="00823E23">
              <w:t xml:space="preserve">Estableciendo la ubicación del somatotipo </w:t>
            </w:r>
            <w:r w:rsidR="001D3D21" w:rsidRPr="00823E23">
              <w:t>de acuerdo con</w:t>
            </w:r>
            <w:r w:rsidRPr="00823E23">
              <w:t xml:space="preserve"> la siguiente ecuación:</w:t>
            </w:r>
          </w:p>
          <w:p w14:paraId="136C0C58" w14:textId="3CDD5442" w:rsidR="000B59E7" w:rsidRPr="00823E23" w:rsidRDefault="000B59E7" w:rsidP="007079A5">
            <w:pPr>
              <w:spacing w:after="21" w:line="360" w:lineRule="auto"/>
              <w:jc w:val="both"/>
            </w:pPr>
            <w:r w:rsidRPr="00823E23">
              <w:t>Coord. X</w:t>
            </w:r>
            <w:r w:rsidRPr="00823E23">
              <w:tab/>
              <w:t>Ectomorfia – Endomorfia</w:t>
            </w:r>
          </w:p>
          <w:p w14:paraId="59F938DC" w14:textId="7A4A142B" w:rsidR="000B59E7" w:rsidRPr="00823E23" w:rsidRDefault="000B59E7" w:rsidP="007079A5">
            <w:pPr>
              <w:spacing w:after="21" w:line="360" w:lineRule="auto"/>
              <w:jc w:val="both"/>
            </w:pPr>
            <w:r w:rsidRPr="00823E23">
              <w:t>Coord. Y</w:t>
            </w:r>
            <w:r w:rsidRPr="00823E23">
              <w:tab/>
              <w:t>2 Mesomorfia - (Ectomorfia + Endomorfia)</w:t>
            </w:r>
          </w:p>
          <w:p w14:paraId="7E1D90E9" w14:textId="2BBB82B3" w:rsidR="000B59E7" w:rsidRPr="00823E23" w:rsidRDefault="000B59E7" w:rsidP="007079A5">
            <w:pPr>
              <w:spacing w:after="21" w:line="360" w:lineRule="auto"/>
              <w:jc w:val="both"/>
            </w:pPr>
            <w:r w:rsidRPr="00823E23">
              <w:rPr>
                <w:rFonts w:eastAsia="Times New Roman"/>
                <w:b/>
                <w:bCs/>
                <w:noProof/>
                <w:szCs w:val="24"/>
              </w:rPr>
              <w:drawing>
                <wp:anchor distT="0" distB="0" distL="114300" distR="114300" simplePos="0" relativeHeight="251658245" behindDoc="0" locked="0" layoutInCell="1" allowOverlap="1" wp14:anchorId="20D83E32" wp14:editId="7EE5DEF3">
                  <wp:simplePos x="0" y="0"/>
                  <wp:positionH relativeFrom="column">
                    <wp:posOffset>299175</wp:posOffset>
                  </wp:positionH>
                  <wp:positionV relativeFrom="paragraph">
                    <wp:posOffset>157298</wp:posOffset>
                  </wp:positionV>
                  <wp:extent cx="2609850" cy="342900"/>
                  <wp:effectExtent l="0" t="0" r="0" b="0"/>
                  <wp:wrapNone/>
                  <wp:docPr id="11" name="Imagen 11">
                    <a:extLst xmlns:a="http://schemas.openxmlformats.org/drawingml/2006/main">
                      <a:ext uri="{FF2B5EF4-FFF2-40B4-BE49-F238E27FC236}">
                        <a16:creationId xmlns:a16="http://schemas.microsoft.com/office/drawing/2014/main" id="{001ED251-CA38-44F2-830C-ACAD518B1200}"/>
                      </a:ext>
                    </a:extLst>
                  </wp:docPr>
                  <wp:cNvGraphicFramePr/>
                  <a:graphic xmlns:a="http://schemas.openxmlformats.org/drawingml/2006/main">
                    <a:graphicData uri="http://schemas.openxmlformats.org/drawingml/2006/picture">
                      <pic:pic xmlns:pic="http://schemas.openxmlformats.org/drawingml/2006/picture">
                        <pic:nvPicPr>
                          <pic:cNvPr id="2" name="Object 1">
                            <a:extLst>
                              <a:ext uri="{FF2B5EF4-FFF2-40B4-BE49-F238E27FC236}">
                                <a16:creationId xmlns:a16="http://schemas.microsoft.com/office/drawing/2014/main" id="{001ED251-CA38-44F2-830C-ACAD518B1200}"/>
                              </a:ext>
                            </a:extLst>
                          </pic:cNvPr>
                          <pic:cNvPicPr>
                            <a:picLocks noChangeAspect="1"/>
                          </pic:cNvPicPr>
                        </pic:nvPicPr>
                        <pic:blipFill>
                          <a:blip r:embed="rId14"/>
                          <a:stretch>
                            <a:fillRect/>
                          </a:stretch>
                        </pic:blipFill>
                        <pic:spPr>
                          <a:xfrm>
                            <a:off x="0" y="0"/>
                            <a:ext cx="2609850" cy="342900"/>
                          </a:xfrm>
                          <a:prstGeom prst="rect">
                            <a:avLst/>
                          </a:prstGeom>
                        </pic:spPr>
                      </pic:pic>
                    </a:graphicData>
                  </a:graphic>
                  <wp14:sizeRelH relativeFrom="page">
                    <wp14:pctWidth>0</wp14:pctWidth>
                  </wp14:sizeRelH>
                  <wp14:sizeRelV relativeFrom="page">
                    <wp14:pctHeight>0</wp14:pctHeight>
                  </wp14:sizeRelV>
                </wp:anchor>
              </w:drawing>
            </w:r>
          </w:p>
          <w:p w14:paraId="08AD9C5B" w14:textId="529098F2" w:rsidR="003C1559" w:rsidRPr="00823E23" w:rsidRDefault="000B59E7" w:rsidP="007079A5">
            <w:pPr>
              <w:jc w:val="both"/>
              <w:rPr>
                <w:rFonts w:eastAsia="Times New Roman"/>
                <w:sz w:val="20"/>
                <w:szCs w:val="20"/>
              </w:rPr>
            </w:pPr>
            <w:r w:rsidRPr="00823E23">
              <w:rPr>
                <w:rFonts w:eastAsia="Times New Roman"/>
                <w:sz w:val="20"/>
                <w:szCs w:val="20"/>
              </w:rPr>
              <w:t>Si el valor de SDD es mayor que 2, se pueden considerar significativamente distanciados (p&lt;0.05).</w:t>
            </w:r>
          </w:p>
        </w:tc>
      </w:tr>
      <w:tr w:rsidR="00823E23" w:rsidRPr="00823E23" w14:paraId="78EEFE69" w14:textId="77777777" w:rsidTr="00823E23">
        <w:trPr>
          <w:trHeight w:val="700"/>
        </w:trPr>
        <w:tc>
          <w:tcPr>
            <w:tcW w:w="2281" w:type="dxa"/>
          </w:tcPr>
          <w:p w14:paraId="3B12090A" w14:textId="77777777" w:rsidR="001D21F1" w:rsidRPr="00823E23" w:rsidRDefault="001D21F1" w:rsidP="007079A5">
            <w:pPr>
              <w:spacing w:after="21" w:line="360" w:lineRule="auto"/>
              <w:ind w:left="60"/>
              <w:rPr>
                <w:b/>
              </w:rPr>
            </w:pPr>
            <w:r w:rsidRPr="00823E23">
              <w:rPr>
                <w:b/>
              </w:rPr>
              <w:t>Necesidad que resuelve</w:t>
            </w:r>
          </w:p>
        </w:tc>
        <w:tc>
          <w:tcPr>
            <w:tcW w:w="6749" w:type="dxa"/>
          </w:tcPr>
          <w:p w14:paraId="3DF19BB3" w14:textId="675E99C8" w:rsidR="002C7BE8" w:rsidRPr="00823E23" w:rsidRDefault="004E7F3B" w:rsidP="007079A5">
            <w:pPr>
              <w:spacing w:after="21" w:line="360" w:lineRule="auto"/>
              <w:ind w:left="60"/>
              <w:jc w:val="both"/>
            </w:pPr>
            <w:r w:rsidRPr="00823E23">
              <w:t>Representa de manera gráfica el somatotipo</w:t>
            </w:r>
            <w:r w:rsidR="0051154C" w:rsidRPr="00823E23">
              <w:t xml:space="preserve"> y permite la visualización del estado actual del paciente y el estado final deseado.</w:t>
            </w:r>
          </w:p>
        </w:tc>
      </w:tr>
      <w:tr w:rsidR="00823E23" w:rsidRPr="00823E23" w14:paraId="57BA3DD4" w14:textId="77777777" w:rsidTr="00823E23">
        <w:trPr>
          <w:trHeight w:val="700"/>
        </w:trPr>
        <w:tc>
          <w:tcPr>
            <w:tcW w:w="2281" w:type="dxa"/>
          </w:tcPr>
          <w:p w14:paraId="03A300ED" w14:textId="77777777" w:rsidR="001D21F1" w:rsidRPr="00823E23" w:rsidRDefault="001D21F1" w:rsidP="007079A5">
            <w:pPr>
              <w:spacing w:after="21" w:line="360" w:lineRule="auto"/>
              <w:ind w:left="60"/>
              <w:rPr>
                <w:b/>
              </w:rPr>
            </w:pPr>
            <w:r w:rsidRPr="00823E23">
              <w:rPr>
                <w:b/>
              </w:rPr>
              <w:t xml:space="preserve">Métrica de satisfacción </w:t>
            </w:r>
          </w:p>
        </w:tc>
        <w:tc>
          <w:tcPr>
            <w:tcW w:w="6749" w:type="dxa"/>
          </w:tcPr>
          <w:p w14:paraId="1F674477" w14:textId="1712136A" w:rsidR="001D21F1" w:rsidRPr="00823E23" w:rsidRDefault="0051154C" w:rsidP="007079A5">
            <w:pPr>
              <w:spacing w:after="21" w:line="360" w:lineRule="auto"/>
              <w:ind w:left="60"/>
              <w:jc w:val="both"/>
            </w:pPr>
            <w:r w:rsidRPr="00823E23">
              <w:t xml:space="preserve">Visualización de la representación </w:t>
            </w:r>
            <w:r w:rsidR="00C34066" w:rsidRPr="00823E23">
              <w:t>gráfica</w:t>
            </w:r>
            <w:r w:rsidRPr="00823E23">
              <w:t xml:space="preserve"> de la somatocarta.</w:t>
            </w:r>
          </w:p>
        </w:tc>
      </w:tr>
    </w:tbl>
    <w:p w14:paraId="2A0FA998" w14:textId="77777777" w:rsidR="00B4552A" w:rsidRDefault="00B4552A">
      <w:r>
        <w:br w:type="page"/>
      </w:r>
    </w:p>
    <w:p w14:paraId="315C9FD2" w14:textId="0A5CA0E2" w:rsidR="00255D8B" w:rsidRDefault="00255D8B" w:rsidP="00255D8B">
      <w:pPr>
        <w:pStyle w:val="Descripcin"/>
        <w:keepNext/>
      </w:pPr>
      <w:bookmarkStart w:id="47" w:name="_Toc73515288"/>
      <w:r>
        <w:lastRenderedPageBreak/>
        <w:t xml:space="preserve">Tabla </w:t>
      </w:r>
      <w:r w:rsidR="00963FF2">
        <w:fldChar w:fldCharType="begin"/>
      </w:r>
      <w:r w:rsidR="00963FF2">
        <w:instrText xml:space="preserve"> SEQ Tabla \* ARABIC </w:instrText>
      </w:r>
      <w:r w:rsidR="00963FF2">
        <w:fldChar w:fldCharType="separate"/>
      </w:r>
      <w:r w:rsidR="00973031">
        <w:rPr>
          <w:noProof/>
        </w:rPr>
        <w:t>10</w:t>
      </w:r>
      <w:r w:rsidR="00963FF2">
        <w:rPr>
          <w:noProof/>
        </w:rPr>
        <w:fldChar w:fldCharType="end"/>
      </w:r>
      <w:r>
        <w:t xml:space="preserve"> RF9 </w:t>
      </w:r>
      <w:r w:rsidRPr="00DA7BD9">
        <w:t>Administrar el historial clínico del paciente</w:t>
      </w:r>
      <w:bookmarkEnd w:id="47"/>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E3EDDDB" w14:textId="77777777" w:rsidTr="00823E23">
        <w:trPr>
          <w:trHeight w:val="440"/>
        </w:trPr>
        <w:tc>
          <w:tcPr>
            <w:tcW w:w="9030" w:type="dxa"/>
            <w:gridSpan w:val="2"/>
          </w:tcPr>
          <w:p w14:paraId="755C3A8B" w14:textId="18F42C66" w:rsidR="00B94AF9" w:rsidRPr="00823E23" w:rsidRDefault="00B94AF9" w:rsidP="00255D8B">
            <w:pPr>
              <w:pStyle w:val="Ttulo4"/>
              <w:spacing w:before="0" w:after="21" w:line="360" w:lineRule="auto"/>
              <w:jc w:val="both"/>
              <w:outlineLvl w:val="3"/>
              <w:rPr>
                <w:color w:val="auto"/>
                <w:sz w:val="22"/>
                <w:szCs w:val="22"/>
              </w:rPr>
            </w:pPr>
            <w:r w:rsidRPr="00823E23">
              <w:rPr>
                <w:color w:val="auto"/>
                <w:sz w:val="22"/>
                <w:szCs w:val="22"/>
              </w:rPr>
              <w:t>RF</w:t>
            </w:r>
            <w:r w:rsidR="007A341A" w:rsidRPr="00823E23">
              <w:rPr>
                <w:color w:val="auto"/>
                <w:sz w:val="22"/>
                <w:szCs w:val="22"/>
              </w:rPr>
              <w:t>9</w:t>
            </w:r>
          </w:p>
        </w:tc>
      </w:tr>
      <w:tr w:rsidR="00823E23" w:rsidRPr="00823E23" w14:paraId="1448E702" w14:textId="77777777" w:rsidTr="00823E23">
        <w:trPr>
          <w:trHeight w:val="700"/>
        </w:trPr>
        <w:tc>
          <w:tcPr>
            <w:tcW w:w="2281" w:type="dxa"/>
          </w:tcPr>
          <w:p w14:paraId="7CD20208" w14:textId="77777777" w:rsidR="00B94AF9" w:rsidRPr="00823E23" w:rsidRDefault="00B94AF9" w:rsidP="007079A5">
            <w:pPr>
              <w:spacing w:after="21" w:line="360" w:lineRule="auto"/>
              <w:ind w:left="60"/>
              <w:rPr>
                <w:b/>
              </w:rPr>
            </w:pPr>
            <w:r w:rsidRPr="00823E23">
              <w:rPr>
                <w:b/>
              </w:rPr>
              <w:t>Nombre corto</w:t>
            </w:r>
          </w:p>
        </w:tc>
        <w:tc>
          <w:tcPr>
            <w:tcW w:w="6749" w:type="dxa"/>
          </w:tcPr>
          <w:p w14:paraId="1FA4E744" w14:textId="6B890609" w:rsidR="00B94AF9" w:rsidRPr="00823E23" w:rsidRDefault="00C93F43" w:rsidP="007079A5">
            <w:pPr>
              <w:spacing w:after="21" w:line="360" w:lineRule="auto"/>
              <w:ind w:left="60"/>
              <w:jc w:val="both"/>
              <w:rPr>
                <w:highlight w:val="yellow"/>
              </w:rPr>
            </w:pPr>
            <w:r w:rsidRPr="00823E23">
              <w:t>Administrar el</w:t>
            </w:r>
            <w:r w:rsidR="00242349" w:rsidRPr="00823E23">
              <w:t xml:space="preserve"> historial </w:t>
            </w:r>
            <w:r w:rsidR="00C70721" w:rsidRPr="00823E23">
              <w:t>clínico</w:t>
            </w:r>
            <w:r w:rsidRPr="00823E23">
              <w:t xml:space="preserve"> del paciente.</w:t>
            </w:r>
          </w:p>
        </w:tc>
      </w:tr>
      <w:tr w:rsidR="00823E23" w:rsidRPr="00823E23" w14:paraId="212AD7FB" w14:textId="77777777" w:rsidTr="00823E23">
        <w:trPr>
          <w:trHeight w:val="700"/>
        </w:trPr>
        <w:tc>
          <w:tcPr>
            <w:tcW w:w="2281" w:type="dxa"/>
          </w:tcPr>
          <w:p w14:paraId="4BD30042" w14:textId="77777777" w:rsidR="00B94AF9" w:rsidRPr="00823E23" w:rsidRDefault="00B94AF9" w:rsidP="007079A5">
            <w:pPr>
              <w:spacing w:after="21" w:line="360" w:lineRule="auto"/>
              <w:ind w:left="60"/>
              <w:rPr>
                <w:b/>
              </w:rPr>
            </w:pPr>
            <w:r w:rsidRPr="00823E23">
              <w:rPr>
                <w:b/>
              </w:rPr>
              <w:t>Estatus</w:t>
            </w:r>
          </w:p>
        </w:tc>
        <w:tc>
          <w:tcPr>
            <w:tcW w:w="6749" w:type="dxa"/>
          </w:tcPr>
          <w:p w14:paraId="78BDB738" w14:textId="3C926F06" w:rsidR="00B94AF9" w:rsidRPr="00823E23" w:rsidRDefault="00780787" w:rsidP="007079A5">
            <w:pPr>
              <w:spacing w:after="21" w:line="360" w:lineRule="auto"/>
              <w:jc w:val="both"/>
              <w:rPr>
                <w:b/>
              </w:rPr>
            </w:pPr>
            <w:r w:rsidRPr="00823E23">
              <w:rPr>
                <w:b/>
              </w:rPr>
              <w:t>Aprobado</w:t>
            </w:r>
          </w:p>
        </w:tc>
      </w:tr>
      <w:tr w:rsidR="00823E23" w:rsidRPr="00823E23" w14:paraId="5A7E28A3" w14:textId="77777777" w:rsidTr="00823E23">
        <w:trPr>
          <w:trHeight w:val="760"/>
        </w:trPr>
        <w:tc>
          <w:tcPr>
            <w:tcW w:w="2281" w:type="dxa"/>
          </w:tcPr>
          <w:p w14:paraId="03AC7CBF" w14:textId="77777777" w:rsidR="00B94AF9" w:rsidRPr="00823E23" w:rsidRDefault="00B94AF9" w:rsidP="007079A5">
            <w:pPr>
              <w:spacing w:after="21" w:line="360" w:lineRule="auto"/>
              <w:ind w:left="60"/>
              <w:rPr>
                <w:b/>
              </w:rPr>
            </w:pPr>
            <w:r w:rsidRPr="00823E23">
              <w:rPr>
                <w:b/>
              </w:rPr>
              <w:t>Descripción</w:t>
            </w:r>
          </w:p>
        </w:tc>
        <w:tc>
          <w:tcPr>
            <w:tcW w:w="6749" w:type="dxa"/>
          </w:tcPr>
          <w:p w14:paraId="41026088" w14:textId="77777777" w:rsidR="0099142A" w:rsidRPr="00823E23" w:rsidRDefault="00242349" w:rsidP="007079A5">
            <w:pPr>
              <w:spacing w:after="21" w:line="360" w:lineRule="auto"/>
              <w:ind w:left="60"/>
              <w:jc w:val="both"/>
            </w:pPr>
            <w:r w:rsidRPr="00823E23">
              <w:t xml:space="preserve">Dentro de la información procesada y almacenada se encuentra </w:t>
            </w:r>
            <w:r w:rsidR="0099142A" w:rsidRPr="00823E23">
              <w:t>el historial clínico, el cual sigue el formato proporcionado por el cliente.</w:t>
            </w:r>
            <w:r w:rsidR="00CA19C1" w:rsidRPr="00823E23">
              <w:t xml:space="preserve"> La aplicación registrar</w:t>
            </w:r>
            <w:r w:rsidR="001B63F4" w:rsidRPr="00823E23">
              <w:t>á</w:t>
            </w:r>
            <w:r w:rsidR="00CA19C1" w:rsidRPr="00823E23">
              <w:t xml:space="preserve"> y almacenar</w:t>
            </w:r>
            <w:r w:rsidR="001B63F4" w:rsidRPr="00823E23">
              <w:t>á</w:t>
            </w:r>
            <w:r w:rsidR="00CA19C1" w:rsidRPr="00823E23">
              <w:t xml:space="preserve"> dicha información.</w:t>
            </w:r>
          </w:p>
          <w:p w14:paraId="0B3A6695" w14:textId="0E784C7C" w:rsidR="00C723AC" w:rsidRPr="00823E23" w:rsidRDefault="00900EF5" w:rsidP="007079A5">
            <w:pPr>
              <w:spacing w:after="21" w:line="360" w:lineRule="auto"/>
              <w:ind w:left="60"/>
              <w:jc w:val="both"/>
            </w:pPr>
            <w:r w:rsidRPr="00823E23">
              <w:t xml:space="preserve">Usando como referencia el </w:t>
            </w:r>
            <w:r w:rsidR="00200C29" w:rsidRPr="00823E23">
              <w:rPr>
                <w:i/>
                <w:iCs/>
              </w:rPr>
              <w:t>A</w:t>
            </w:r>
            <w:r w:rsidRPr="00823E23">
              <w:rPr>
                <w:i/>
                <w:iCs/>
              </w:rPr>
              <w:t>nexo 2</w:t>
            </w:r>
            <w:r w:rsidRPr="00823E23">
              <w:t xml:space="preserve"> y </w:t>
            </w:r>
            <w:r w:rsidR="00200C29" w:rsidRPr="00823E23">
              <w:rPr>
                <w:i/>
                <w:iCs/>
              </w:rPr>
              <w:t>A</w:t>
            </w:r>
            <w:r w:rsidRPr="00823E23">
              <w:rPr>
                <w:i/>
                <w:iCs/>
              </w:rPr>
              <w:t>nexo 3</w:t>
            </w:r>
            <w:r w:rsidR="000D4472" w:rsidRPr="00823E23">
              <w:t xml:space="preserve">, así como el </w:t>
            </w:r>
            <w:r w:rsidR="000D4472" w:rsidRPr="00823E23">
              <w:rPr>
                <w:i/>
                <w:iCs/>
              </w:rPr>
              <w:t>historial clínico</w:t>
            </w:r>
            <w:r w:rsidR="000D4472" w:rsidRPr="00823E23">
              <w:t xml:space="preserve"> </w:t>
            </w:r>
            <w:r w:rsidR="00200C29" w:rsidRPr="00823E23">
              <w:t>reportado en el protocolo de dicho proyecto</w:t>
            </w:r>
            <w:r w:rsidR="008144BA" w:rsidRPr="00823E23">
              <w:t xml:space="preserve">, además del historial clínico deportivo encontrado en </w:t>
            </w:r>
            <w:r w:rsidR="00487AF8" w:rsidRPr="00823E23">
              <w:fldChar w:fldCharType="begin" w:fldLock="1"/>
            </w:r>
            <w:r w:rsidR="004D186A" w:rsidRPr="00823E23">
              <w:instrText>ADDIN CSL_CITATION {"citationItems":[{"id":"ITEM-1","itemData":{"URL":"http://www.cufcd.edu.mx:8080/HisClinica/exaMed.jsp?comp=3&amp;mat=111902926","author":[{"dropping-particle":"","family":"Servicios Médicos Grupo Pachuca","given":"ART Y UFCD","non-dropping-particle":"","parse-names":false,"suffix":""}],"id":"ITEM-1","issued":{"date-parts":[["0"]]},"title":"HISTORIA CLÍNICA DEL DEPORTISTA","type":"webpage"},"uris":["http://www.mendeley.com/documents/?uuid=27b711d6-af7f-4ac0-8601-86c662094466"]}],"mendeley":{"formattedCitation":"[15]","plainTextFormattedCitation":"[15]","previouslyFormattedCitation":"[14]"},"properties":{"noteIndex":0},"schema":"https://github.com/citation-style-language/schema/raw/master/csl-citation.json"}</w:instrText>
            </w:r>
            <w:r w:rsidR="00487AF8" w:rsidRPr="00823E23">
              <w:fldChar w:fldCharType="separate"/>
            </w:r>
            <w:r w:rsidR="004D186A" w:rsidRPr="00823E23">
              <w:rPr>
                <w:noProof/>
              </w:rPr>
              <w:t>[15]</w:t>
            </w:r>
            <w:r w:rsidR="00487AF8" w:rsidRPr="00823E23">
              <w:fldChar w:fldCharType="end"/>
            </w:r>
          </w:p>
        </w:tc>
      </w:tr>
      <w:tr w:rsidR="00823E23" w:rsidRPr="00823E23" w14:paraId="73FD5321" w14:textId="77777777" w:rsidTr="00823E23">
        <w:trPr>
          <w:trHeight w:val="700"/>
        </w:trPr>
        <w:tc>
          <w:tcPr>
            <w:tcW w:w="2281" w:type="dxa"/>
          </w:tcPr>
          <w:p w14:paraId="34E9CC22" w14:textId="77777777" w:rsidR="00B94AF9" w:rsidRPr="00823E23" w:rsidRDefault="00B94AF9" w:rsidP="007079A5">
            <w:pPr>
              <w:spacing w:after="21" w:line="360" w:lineRule="auto"/>
              <w:ind w:left="60"/>
              <w:rPr>
                <w:b/>
              </w:rPr>
            </w:pPr>
            <w:r w:rsidRPr="00823E23">
              <w:rPr>
                <w:b/>
              </w:rPr>
              <w:t>Necesidad que resuelve</w:t>
            </w:r>
          </w:p>
        </w:tc>
        <w:tc>
          <w:tcPr>
            <w:tcW w:w="6749" w:type="dxa"/>
          </w:tcPr>
          <w:p w14:paraId="084902CE" w14:textId="61D85F11" w:rsidR="00B94AF9" w:rsidRPr="00823E23" w:rsidRDefault="002D6E09" w:rsidP="007079A5">
            <w:pPr>
              <w:spacing w:after="21" w:line="360" w:lineRule="auto"/>
              <w:ind w:left="60"/>
              <w:jc w:val="both"/>
            </w:pPr>
            <w:r w:rsidRPr="00823E23">
              <w:t xml:space="preserve">Almacenamiento de historial </w:t>
            </w:r>
            <w:r w:rsidR="009D73DE" w:rsidRPr="00823E23">
              <w:t>clínico</w:t>
            </w:r>
          </w:p>
        </w:tc>
      </w:tr>
      <w:tr w:rsidR="00823E23" w:rsidRPr="00823E23" w14:paraId="3746C47B" w14:textId="77777777" w:rsidTr="00823E23">
        <w:trPr>
          <w:trHeight w:val="700"/>
        </w:trPr>
        <w:tc>
          <w:tcPr>
            <w:tcW w:w="2281" w:type="dxa"/>
          </w:tcPr>
          <w:p w14:paraId="586AFEF7" w14:textId="77777777" w:rsidR="00B94AF9" w:rsidRPr="00823E23" w:rsidRDefault="00B94AF9" w:rsidP="007079A5">
            <w:pPr>
              <w:spacing w:after="21" w:line="360" w:lineRule="auto"/>
              <w:ind w:left="60"/>
              <w:rPr>
                <w:b/>
              </w:rPr>
            </w:pPr>
            <w:r w:rsidRPr="00823E23">
              <w:rPr>
                <w:b/>
              </w:rPr>
              <w:t xml:space="preserve">Métrica de satisfacción </w:t>
            </w:r>
          </w:p>
        </w:tc>
        <w:tc>
          <w:tcPr>
            <w:tcW w:w="6749" w:type="dxa"/>
          </w:tcPr>
          <w:p w14:paraId="4FD19B7C" w14:textId="43E3EAC6" w:rsidR="004117A5" w:rsidRPr="00823E23" w:rsidRDefault="00F95EAA" w:rsidP="007079A5">
            <w:pPr>
              <w:spacing w:after="21" w:line="360" w:lineRule="auto"/>
              <w:ind w:left="60"/>
              <w:jc w:val="both"/>
            </w:pPr>
            <w:r w:rsidRPr="00823E23">
              <w:t>Se ven reflejados los cambios o ingresos dentro del historial clínico del paciente.</w:t>
            </w:r>
          </w:p>
        </w:tc>
      </w:tr>
    </w:tbl>
    <w:p w14:paraId="000001F8" w14:textId="5BAC7C13" w:rsidR="00B96DA5" w:rsidRDefault="005016A0" w:rsidP="00293FA9">
      <w:pPr>
        <w:pStyle w:val="Titulo3"/>
        <w:spacing w:before="400" w:after="21" w:line="360" w:lineRule="auto"/>
      </w:pPr>
      <w:bookmarkStart w:id="48" w:name="_Toc73515324"/>
      <w:r w:rsidRPr="00D634FE">
        <w:t>Requerimientos No Funcionales</w:t>
      </w:r>
      <w:bookmarkEnd w:id="48"/>
    </w:p>
    <w:p w14:paraId="234ACBBC" w14:textId="3EF18484" w:rsidR="00255D8B" w:rsidRDefault="00255D8B" w:rsidP="00255D8B">
      <w:pPr>
        <w:pStyle w:val="Descripcin"/>
        <w:keepNext/>
      </w:pPr>
      <w:bookmarkStart w:id="49" w:name="_Toc73515289"/>
      <w:r>
        <w:t xml:space="preserve">Tabla </w:t>
      </w:r>
      <w:r w:rsidR="00963FF2">
        <w:fldChar w:fldCharType="begin"/>
      </w:r>
      <w:r w:rsidR="00963FF2">
        <w:instrText xml:space="preserve"> SEQ Tabla \* ARABIC </w:instrText>
      </w:r>
      <w:r w:rsidR="00963FF2">
        <w:fldChar w:fldCharType="separate"/>
      </w:r>
      <w:r w:rsidR="00973031">
        <w:rPr>
          <w:noProof/>
        </w:rPr>
        <w:t>11</w:t>
      </w:r>
      <w:r w:rsidR="00963FF2">
        <w:rPr>
          <w:noProof/>
        </w:rPr>
        <w:fldChar w:fldCharType="end"/>
      </w:r>
      <w:r>
        <w:t xml:space="preserve"> NFR1 </w:t>
      </w:r>
      <w:r w:rsidRPr="00926D20">
        <w:t>Tiempo de ejecución</w:t>
      </w:r>
      <w:bookmarkEnd w:id="49"/>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536B41B5" w14:textId="77777777" w:rsidTr="00823E23">
        <w:trPr>
          <w:trHeight w:val="440"/>
        </w:trPr>
        <w:tc>
          <w:tcPr>
            <w:tcW w:w="9030" w:type="dxa"/>
            <w:gridSpan w:val="2"/>
          </w:tcPr>
          <w:p w14:paraId="000001FA" w14:textId="77777777" w:rsidR="00B96DA5" w:rsidRPr="00823E23" w:rsidRDefault="005016A0" w:rsidP="00255D8B">
            <w:pPr>
              <w:pStyle w:val="Ttulo4"/>
              <w:spacing w:before="0" w:after="21" w:line="360" w:lineRule="auto"/>
              <w:outlineLvl w:val="3"/>
              <w:rPr>
                <w:color w:val="auto"/>
              </w:rPr>
            </w:pPr>
            <w:r w:rsidRPr="00823E23">
              <w:rPr>
                <w:color w:val="auto"/>
              </w:rPr>
              <w:t>NFR1</w:t>
            </w:r>
          </w:p>
        </w:tc>
      </w:tr>
      <w:tr w:rsidR="00823E23" w:rsidRPr="00823E23" w14:paraId="6A6D3B88" w14:textId="77777777" w:rsidTr="00823E23">
        <w:trPr>
          <w:trHeight w:val="700"/>
        </w:trPr>
        <w:tc>
          <w:tcPr>
            <w:tcW w:w="2280" w:type="dxa"/>
          </w:tcPr>
          <w:p w14:paraId="000001FC" w14:textId="77777777" w:rsidR="00B96DA5" w:rsidRPr="00823E23" w:rsidRDefault="005016A0" w:rsidP="007079A5">
            <w:pPr>
              <w:spacing w:after="21" w:line="360" w:lineRule="auto"/>
              <w:ind w:left="60"/>
              <w:rPr>
                <w:b/>
              </w:rPr>
            </w:pPr>
            <w:r w:rsidRPr="00823E23">
              <w:rPr>
                <w:b/>
              </w:rPr>
              <w:t>Nombre corto:</w:t>
            </w:r>
          </w:p>
        </w:tc>
        <w:tc>
          <w:tcPr>
            <w:tcW w:w="6750" w:type="dxa"/>
          </w:tcPr>
          <w:p w14:paraId="000001FD" w14:textId="0C89CF7A" w:rsidR="00B96DA5" w:rsidRPr="00823E23" w:rsidRDefault="00A104C4" w:rsidP="007079A5">
            <w:pPr>
              <w:spacing w:after="21" w:line="360" w:lineRule="auto"/>
              <w:jc w:val="both"/>
            </w:pPr>
            <w:r w:rsidRPr="00823E23">
              <w:t>Tiempo de ejecución</w:t>
            </w:r>
          </w:p>
        </w:tc>
      </w:tr>
      <w:tr w:rsidR="00823E23" w:rsidRPr="00823E23" w14:paraId="2BC011EB" w14:textId="77777777" w:rsidTr="00823E23">
        <w:trPr>
          <w:trHeight w:val="700"/>
        </w:trPr>
        <w:tc>
          <w:tcPr>
            <w:tcW w:w="2280" w:type="dxa"/>
          </w:tcPr>
          <w:p w14:paraId="000001FE" w14:textId="77777777" w:rsidR="00B96DA5" w:rsidRPr="00823E23" w:rsidRDefault="005016A0" w:rsidP="007079A5">
            <w:pPr>
              <w:spacing w:after="21" w:line="360" w:lineRule="auto"/>
              <w:ind w:left="60"/>
              <w:rPr>
                <w:b/>
              </w:rPr>
            </w:pPr>
            <w:r w:rsidRPr="00823E23">
              <w:rPr>
                <w:b/>
              </w:rPr>
              <w:t>Estatus:</w:t>
            </w:r>
          </w:p>
        </w:tc>
        <w:tc>
          <w:tcPr>
            <w:tcW w:w="6750" w:type="dxa"/>
          </w:tcPr>
          <w:p w14:paraId="000001FF" w14:textId="6A772641" w:rsidR="00B96DA5" w:rsidRPr="00823E23" w:rsidRDefault="00A80458" w:rsidP="007079A5">
            <w:pPr>
              <w:spacing w:after="21" w:line="360" w:lineRule="auto"/>
              <w:jc w:val="both"/>
              <w:rPr>
                <w:b/>
              </w:rPr>
            </w:pPr>
            <w:r w:rsidRPr="00823E23">
              <w:rPr>
                <w:b/>
              </w:rPr>
              <w:t>Aprobado</w:t>
            </w:r>
            <w:r w:rsidR="004E7F3B" w:rsidRPr="00823E23">
              <w:rPr>
                <w:b/>
              </w:rPr>
              <w:t xml:space="preserve"> </w:t>
            </w:r>
          </w:p>
        </w:tc>
      </w:tr>
      <w:tr w:rsidR="00823E23" w:rsidRPr="00823E23" w14:paraId="045BBA42" w14:textId="77777777" w:rsidTr="00823E23">
        <w:trPr>
          <w:trHeight w:val="760"/>
        </w:trPr>
        <w:tc>
          <w:tcPr>
            <w:tcW w:w="2280" w:type="dxa"/>
          </w:tcPr>
          <w:p w14:paraId="00000200" w14:textId="5E919593" w:rsidR="00B96DA5" w:rsidRPr="00823E23" w:rsidRDefault="005016A0" w:rsidP="007079A5">
            <w:pPr>
              <w:spacing w:after="21" w:line="360" w:lineRule="auto"/>
              <w:ind w:left="60"/>
              <w:rPr>
                <w:b/>
              </w:rPr>
            </w:pPr>
            <w:r w:rsidRPr="00823E23">
              <w:rPr>
                <w:b/>
              </w:rPr>
              <w:t xml:space="preserve">Descripción: </w:t>
            </w:r>
          </w:p>
        </w:tc>
        <w:tc>
          <w:tcPr>
            <w:tcW w:w="6750" w:type="dxa"/>
          </w:tcPr>
          <w:p w14:paraId="00000202" w14:textId="31912172" w:rsidR="00B96DA5" w:rsidRPr="00823E23" w:rsidRDefault="00041CD9" w:rsidP="007079A5">
            <w:pPr>
              <w:spacing w:after="21" w:line="360" w:lineRule="auto"/>
              <w:jc w:val="both"/>
            </w:pPr>
            <w:r w:rsidRPr="00823E23">
              <w:t>El tiempo de ejecución del proceso de cálculo no debe sobrepasar</w:t>
            </w:r>
            <w:r w:rsidR="00B63AA9" w:rsidRPr="00823E23">
              <w:t xml:space="preserve"> </w:t>
            </w:r>
            <w:r w:rsidR="00374521" w:rsidRPr="00823E23">
              <w:t>25 minutos.</w:t>
            </w:r>
          </w:p>
        </w:tc>
      </w:tr>
      <w:tr w:rsidR="00823E23" w:rsidRPr="00823E23" w14:paraId="722E7667" w14:textId="77777777" w:rsidTr="00823E23">
        <w:trPr>
          <w:trHeight w:val="700"/>
        </w:trPr>
        <w:tc>
          <w:tcPr>
            <w:tcW w:w="2280" w:type="dxa"/>
          </w:tcPr>
          <w:p w14:paraId="00000203" w14:textId="77777777" w:rsidR="00B96DA5" w:rsidRPr="00823E23" w:rsidRDefault="005016A0" w:rsidP="007079A5">
            <w:pPr>
              <w:spacing w:after="21" w:line="360" w:lineRule="auto"/>
              <w:ind w:left="60"/>
              <w:rPr>
                <w:b/>
              </w:rPr>
            </w:pPr>
            <w:r w:rsidRPr="00823E23">
              <w:rPr>
                <w:b/>
              </w:rPr>
              <w:t>Necesidades que resuelve:</w:t>
            </w:r>
          </w:p>
        </w:tc>
        <w:tc>
          <w:tcPr>
            <w:tcW w:w="6750" w:type="dxa"/>
          </w:tcPr>
          <w:p w14:paraId="00000204" w14:textId="39F12F49" w:rsidR="00B96DA5" w:rsidRPr="00823E23" w:rsidRDefault="00015ECD" w:rsidP="007079A5">
            <w:pPr>
              <w:widowControl w:val="0"/>
              <w:spacing w:after="21" w:line="360" w:lineRule="auto"/>
              <w:jc w:val="both"/>
            </w:pPr>
            <w:r w:rsidRPr="00823E23">
              <w:t xml:space="preserve">Reducir el tiempo de toma de </w:t>
            </w:r>
            <w:r w:rsidR="00EF6FA0" w:rsidRPr="00823E23">
              <w:t>mediciones.</w:t>
            </w:r>
          </w:p>
        </w:tc>
      </w:tr>
      <w:tr w:rsidR="00823E23" w:rsidRPr="00823E23" w14:paraId="09833184" w14:textId="77777777" w:rsidTr="00823E23">
        <w:trPr>
          <w:trHeight w:val="700"/>
        </w:trPr>
        <w:tc>
          <w:tcPr>
            <w:tcW w:w="2280" w:type="dxa"/>
          </w:tcPr>
          <w:p w14:paraId="00000205" w14:textId="77777777" w:rsidR="00B96DA5" w:rsidRPr="00823E23" w:rsidRDefault="005016A0" w:rsidP="007079A5">
            <w:pPr>
              <w:spacing w:after="21" w:line="360" w:lineRule="auto"/>
              <w:ind w:left="60"/>
              <w:rPr>
                <w:b/>
              </w:rPr>
            </w:pPr>
            <w:r w:rsidRPr="00823E23">
              <w:rPr>
                <w:b/>
              </w:rPr>
              <w:t xml:space="preserve">Métrica de satisfacción </w:t>
            </w:r>
          </w:p>
        </w:tc>
        <w:tc>
          <w:tcPr>
            <w:tcW w:w="6750" w:type="dxa"/>
          </w:tcPr>
          <w:p w14:paraId="00000207" w14:textId="042BBE7A" w:rsidR="00B96DA5" w:rsidRPr="00823E23" w:rsidRDefault="00040439" w:rsidP="007079A5">
            <w:pPr>
              <w:spacing w:after="21" w:line="360" w:lineRule="auto"/>
              <w:ind w:left="60"/>
              <w:jc w:val="both"/>
            </w:pPr>
            <w:r w:rsidRPr="00823E23">
              <w:t xml:space="preserve">El tiempo de ejecución realmente no supera </w:t>
            </w:r>
            <w:r w:rsidR="00B47D3A" w:rsidRPr="00823E23">
              <w:t>25 minutos</w:t>
            </w:r>
            <w:r w:rsidRPr="00823E23">
              <w:t>.</w:t>
            </w:r>
          </w:p>
        </w:tc>
      </w:tr>
    </w:tbl>
    <w:p w14:paraId="3651C2B3" w14:textId="1962B9BB" w:rsidR="00B4552A" w:rsidRDefault="00B4552A">
      <w:pPr>
        <w:rPr>
          <w:b/>
          <w:szCs w:val="24"/>
        </w:rPr>
      </w:pPr>
    </w:p>
    <w:p w14:paraId="7B7C01AA" w14:textId="5F58C294" w:rsidR="007079A5" w:rsidRDefault="007079A5">
      <w:pPr>
        <w:rPr>
          <w:b/>
          <w:szCs w:val="24"/>
        </w:rPr>
      </w:pPr>
    </w:p>
    <w:p w14:paraId="6B2D904A" w14:textId="77777777" w:rsidR="007079A5" w:rsidRDefault="007079A5">
      <w:pPr>
        <w:rPr>
          <w:b/>
          <w:szCs w:val="24"/>
        </w:rPr>
      </w:pPr>
    </w:p>
    <w:p w14:paraId="6B0CFF75" w14:textId="6BFBA652" w:rsidR="00255D8B" w:rsidRDefault="00255D8B" w:rsidP="00255D8B">
      <w:pPr>
        <w:pStyle w:val="Descripcin"/>
        <w:keepNext/>
      </w:pPr>
      <w:bookmarkStart w:id="50" w:name="_Toc73515290"/>
      <w:r>
        <w:lastRenderedPageBreak/>
        <w:t xml:space="preserve">Tabla </w:t>
      </w:r>
      <w:r w:rsidR="00963FF2">
        <w:fldChar w:fldCharType="begin"/>
      </w:r>
      <w:r w:rsidR="00963FF2">
        <w:instrText xml:space="preserve"> SEQ Tabla \* ARABIC </w:instrText>
      </w:r>
      <w:r w:rsidR="00963FF2">
        <w:fldChar w:fldCharType="separate"/>
      </w:r>
      <w:r w:rsidR="00973031">
        <w:rPr>
          <w:noProof/>
        </w:rPr>
        <w:t>12</w:t>
      </w:r>
      <w:r w:rsidR="00963FF2">
        <w:rPr>
          <w:noProof/>
        </w:rPr>
        <w:fldChar w:fldCharType="end"/>
      </w:r>
      <w:r>
        <w:t xml:space="preserve"> NFR2 </w:t>
      </w:r>
      <w:r w:rsidRPr="00B47160">
        <w:t>Almacenamiento de los datos obtenidos</w:t>
      </w:r>
      <w:bookmarkEnd w:id="50"/>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58FD99B" w14:textId="77777777" w:rsidTr="00823E23">
        <w:trPr>
          <w:trHeight w:val="440"/>
        </w:trPr>
        <w:tc>
          <w:tcPr>
            <w:tcW w:w="9030" w:type="dxa"/>
            <w:gridSpan w:val="2"/>
          </w:tcPr>
          <w:p w14:paraId="603B7F4F" w14:textId="2ABDD6FB"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2</w:t>
            </w:r>
          </w:p>
        </w:tc>
      </w:tr>
      <w:tr w:rsidR="00823E23" w:rsidRPr="00823E23" w14:paraId="0D238DB9" w14:textId="77777777" w:rsidTr="00823E23">
        <w:trPr>
          <w:trHeight w:val="700"/>
        </w:trPr>
        <w:tc>
          <w:tcPr>
            <w:tcW w:w="2281" w:type="dxa"/>
          </w:tcPr>
          <w:p w14:paraId="5A9BFC54" w14:textId="77777777" w:rsidR="00A57C21" w:rsidRPr="00823E23" w:rsidRDefault="00A57C21" w:rsidP="007079A5">
            <w:pPr>
              <w:spacing w:after="21" w:line="360" w:lineRule="auto"/>
              <w:ind w:left="60"/>
              <w:rPr>
                <w:b/>
              </w:rPr>
            </w:pPr>
            <w:r w:rsidRPr="00823E23">
              <w:rPr>
                <w:b/>
              </w:rPr>
              <w:t>Nombre corto:</w:t>
            </w:r>
          </w:p>
        </w:tc>
        <w:tc>
          <w:tcPr>
            <w:tcW w:w="6749" w:type="dxa"/>
          </w:tcPr>
          <w:p w14:paraId="2D2C075F" w14:textId="77777777" w:rsidR="00A57C21" w:rsidRPr="00823E23" w:rsidRDefault="00A57C21" w:rsidP="007079A5">
            <w:pPr>
              <w:spacing w:after="21" w:line="360" w:lineRule="auto"/>
              <w:ind w:left="60"/>
              <w:jc w:val="both"/>
              <w:rPr>
                <w:highlight w:val="yellow"/>
              </w:rPr>
            </w:pPr>
            <w:r w:rsidRPr="00823E23">
              <w:t>Almacenamiento de los datos obtenidos.</w:t>
            </w:r>
          </w:p>
        </w:tc>
      </w:tr>
      <w:tr w:rsidR="00823E23" w:rsidRPr="00823E23" w14:paraId="43019D3C" w14:textId="77777777" w:rsidTr="00823E23">
        <w:trPr>
          <w:trHeight w:val="700"/>
        </w:trPr>
        <w:tc>
          <w:tcPr>
            <w:tcW w:w="2281" w:type="dxa"/>
          </w:tcPr>
          <w:p w14:paraId="2800AD41" w14:textId="77777777" w:rsidR="00A57C21" w:rsidRPr="00823E23" w:rsidRDefault="00A57C21" w:rsidP="007079A5">
            <w:pPr>
              <w:spacing w:after="21" w:line="360" w:lineRule="auto"/>
              <w:ind w:left="60"/>
              <w:rPr>
                <w:b/>
              </w:rPr>
            </w:pPr>
            <w:r w:rsidRPr="00823E23">
              <w:rPr>
                <w:b/>
              </w:rPr>
              <w:t>Estatus:</w:t>
            </w:r>
          </w:p>
        </w:tc>
        <w:tc>
          <w:tcPr>
            <w:tcW w:w="6749" w:type="dxa"/>
          </w:tcPr>
          <w:p w14:paraId="3D034F2F" w14:textId="73024DA8" w:rsidR="00A57C21" w:rsidRPr="00823E23" w:rsidRDefault="00A80458" w:rsidP="007079A5">
            <w:pPr>
              <w:spacing w:after="21" w:line="360" w:lineRule="auto"/>
              <w:jc w:val="both"/>
              <w:rPr>
                <w:b/>
              </w:rPr>
            </w:pPr>
            <w:r w:rsidRPr="00823E23">
              <w:rPr>
                <w:b/>
              </w:rPr>
              <w:t>Aprobado</w:t>
            </w:r>
          </w:p>
        </w:tc>
      </w:tr>
      <w:tr w:rsidR="00823E23" w:rsidRPr="00823E23" w14:paraId="7BEC4190" w14:textId="77777777" w:rsidTr="00823E23">
        <w:trPr>
          <w:trHeight w:val="760"/>
        </w:trPr>
        <w:tc>
          <w:tcPr>
            <w:tcW w:w="2281" w:type="dxa"/>
          </w:tcPr>
          <w:p w14:paraId="2FF9D480" w14:textId="77777777" w:rsidR="00A57C21" w:rsidRPr="00823E23" w:rsidRDefault="00A57C21" w:rsidP="007079A5">
            <w:pPr>
              <w:spacing w:after="21" w:line="360" w:lineRule="auto"/>
              <w:ind w:left="60"/>
              <w:rPr>
                <w:b/>
              </w:rPr>
            </w:pPr>
            <w:r w:rsidRPr="00823E23">
              <w:rPr>
                <w:b/>
              </w:rPr>
              <w:t>Descripción:</w:t>
            </w:r>
          </w:p>
        </w:tc>
        <w:tc>
          <w:tcPr>
            <w:tcW w:w="6749" w:type="dxa"/>
          </w:tcPr>
          <w:p w14:paraId="1E59F3D7" w14:textId="77777777" w:rsidR="00A57C21" w:rsidRPr="00823E23" w:rsidRDefault="00A57C21" w:rsidP="007079A5">
            <w:pPr>
              <w:spacing w:after="21" w:line="360" w:lineRule="auto"/>
              <w:ind w:left="60"/>
              <w:jc w:val="both"/>
            </w:pPr>
            <w:r w:rsidRPr="00823E23">
              <w:t>Una vez obtenidas las medidas antropométricas por el sistema de visión artificial y el sistema embebido, estos serán guardados dentro de la base de datos local del dispositivo.</w:t>
            </w:r>
          </w:p>
        </w:tc>
      </w:tr>
      <w:tr w:rsidR="00823E23" w:rsidRPr="00823E23" w14:paraId="09C208CF" w14:textId="77777777" w:rsidTr="00823E23">
        <w:trPr>
          <w:trHeight w:val="700"/>
        </w:trPr>
        <w:tc>
          <w:tcPr>
            <w:tcW w:w="2281" w:type="dxa"/>
          </w:tcPr>
          <w:p w14:paraId="319C35F0" w14:textId="77777777" w:rsidR="00A57C21" w:rsidRPr="00823E23" w:rsidRDefault="00A57C21" w:rsidP="007079A5">
            <w:pPr>
              <w:spacing w:after="21" w:line="360" w:lineRule="auto"/>
              <w:ind w:left="60"/>
              <w:rPr>
                <w:b/>
              </w:rPr>
            </w:pPr>
            <w:r w:rsidRPr="00823E23">
              <w:rPr>
                <w:b/>
              </w:rPr>
              <w:t>Necesidad que resuelve:</w:t>
            </w:r>
          </w:p>
        </w:tc>
        <w:tc>
          <w:tcPr>
            <w:tcW w:w="6749" w:type="dxa"/>
          </w:tcPr>
          <w:p w14:paraId="50CDFF25" w14:textId="77777777" w:rsidR="00A57C21" w:rsidRPr="00823E23" w:rsidRDefault="00A57C21" w:rsidP="007079A5">
            <w:pPr>
              <w:spacing w:after="21" w:line="360" w:lineRule="auto"/>
              <w:ind w:left="60"/>
              <w:jc w:val="both"/>
            </w:pPr>
            <w:r w:rsidRPr="00823E23">
              <w:t>Registro e historial de mediciones.</w:t>
            </w:r>
          </w:p>
        </w:tc>
      </w:tr>
      <w:tr w:rsidR="00823E23" w:rsidRPr="00823E23" w14:paraId="67DDD66C" w14:textId="77777777" w:rsidTr="00823E23">
        <w:trPr>
          <w:trHeight w:val="700"/>
        </w:trPr>
        <w:tc>
          <w:tcPr>
            <w:tcW w:w="2281" w:type="dxa"/>
          </w:tcPr>
          <w:p w14:paraId="73D8A2EC" w14:textId="77777777" w:rsidR="00A57C21" w:rsidRPr="00823E23" w:rsidRDefault="00A57C21" w:rsidP="007079A5">
            <w:pPr>
              <w:spacing w:after="21" w:line="360" w:lineRule="auto"/>
              <w:ind w:left="60"/>
              <w:rPr>
                <w:b/>
              </w:rPr>
            </w:pPr>
            <w:r w:rsidRPr="00823E23">
              <w:rPr>
                <w:b/>
              </w:rPr>
              <w:t>Métrica de satisfacción:</w:t>
            </w:r>
          </w:p>
        </w:tc>
        <w:tc>
          <w:tcPr>
            <w:tcW w:w="6749" w:type="dxa"/>
          </w:tcPr>
          <w:p w14:paraId="58EF1AA3" w14:textId="77777777" w:rsidR="00A57C21" w:rsidRPr="00823E23" w:rsidRDefault="00A57C21" w:rsidP="007079A5">
            <w:pPr>
              <w:spacing w:after="21" w:line="360" w:lineRule="auto"/>
              <w:ind w:left="60"/>
              <w:jc w:val="both"/>
            </w:pPr>
            <w:r w:rsidRPr="00823E23">
              <w:t>Los datos son almacenados satisfactoriamente en la base de datos</w:t>
            </w:r>
          </w:p>
        </w:tc>
      </w:tr>
    </w:tbl>
    <w:p w14:paraId="19EAF5F1" w14:textId="4E054FA2" w:rsidR="00B4552A" w:rsidRDefault="00B4552A">
      <w:pPr>
        <w:rPr>
          <w:b/>
          <w:szCs w:val="24"/>
        </w:rPr>
      </w:pPr>
    </w:p>
    <w:p w14:paraId="17641D6B" w14:textId="73E523C3" w:rsidR="00255D8B" w:rsidRDefault="00255D8B" w:rsidP="00255D8B">
      <w:pPr>
        <w:pStyle w:val="Descripcin"/>
        <w:keepNext/>
      </w:pPr>
      <w:bookmarkStart w:id="51" w:name="_Toc73515291"/>
      <w:r>
        <w:t xml:space="preserve">Tabla </w:t>
      </w:r>
      <w:r w:rsidR="00963FF2">
        <w:fldChar w:fldCharType="begin"/>
      </w:r>
      <w:r w:rsidR="00963FF2">
        <w:instrText xml:space="preserve"> SEQ Tabla \* ARABIC </w:instrText>
      </w:r>
      <w:r w:rsidR="00963FF2">
        <w:fldChar w:fldCharType="separate"/>
      </w:r>
      <w:r w:rsidR="00973031">
        <w:rPr>
          <w:noProof/>
        </w:rPr>
        <w:t>13</w:t>
      </w:r>
      <w:r w:rsidR="00963FF2">
        <w:rPr>
          <w:noProof/>
        </w:rPr>
        <w:fldChar w:fldCharType="end"/>
      </w:r>
      <w:r>
        <w:t xml:space="preserve"> NFR3 </w:t>
      </w:r>
      <w:r w:rsidRPr="00F845E3">
        <w:t>Respaldo de información en la nube</w:t>
      </w:r>
      <w:bookmarkEnd w:id="51"/>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5D56D58E" w14:textId="77777777" w:rsidTr="00823E23">
        <w:trPr>
          <w:trHeight w:val="440"/>
        </w:trPr>
        <w:tc>
          <w:tcPr>
            <w:tcW w:w="9030" w:type="dxa"/>
            <w:gridSpan w:val="2"/>
          </w:tcPr>
          <w:p w14:paraId="00371CC1" w14:textId="525CDBB8"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3</w:t>
            </w:r>
          </w:p>
        </w:tc>
      </w:tr>
      <w:tr w:rsidR="00823E23" w:rsidRPr="00823E23" w14:paraId="122FBFB1" w14:textId="77777777" w:rsidTr="00823E23">
        <w:trPr>
          <w:trHeight w:val="700"/>
        </w:trPr>
        <w:tc>
          <w:tcPr>
            <w:tcW w:w="2281" w:type="dxa"/>
          </w:tcPr>
          <w:p w14:paraId="674B8054" w14:textId="77777777" w:rsidR="00A57C21" w:rsidRPr="00823E23" w:rsidRDefault="00A57C21" w:rsidP="007079A5">
            <w:pPr>
              <w:spacing w:after="21" w:line="360" w:lineRule="auto"/>
              <w:ind w:left="60"/>
              <w:rPr>
                <w:b/>
              </w:rPr>
            </w:pPr>
            <w:r w:rsidRPr="00823E23">
              <w:rPr>
                <w:b/>
              </w:rPr>
              <w:t>Nombre corto</w:t>
            </w:r>
          </w:p>
        </w:tc>
        <w:tc>
          <w:tcPr>
            <w:tcW w:w="6749" w:type="dxa"/>
          </w:tcPr>
          <w:p w14:paraId="5686F347" w14:textId="610FBE00" w:rsidR="00A57C21" w:rsidRPr="00823E23" w:rsidRDefault="00A57C21" w:rsidP="007079A5">
            <w:pPr>
              <w:spacing w:after="21" w:line="360" w:lineRule="auto"/>
              <w:ind w:left="60"/>
              <w:jc w:val="both"/>
            </w:pPr>
            <w:r w:rsidRPr="00823E23">
              <w:t>Respaldo</w:t>
            </w:r>
            <w:r w:rsidR="00C93F43" w:rsidRPr="00823E23">
              <w:t xml:space="preserve"> de información en</w:t>
            </w:r>
            <w:r w:rsidRPr="00823E23">
              <w:t xml:space="preserve"> la nube</w:t>
            </w:r>
            <w:r w:rsidR="00C93F43" w:rsidRPr="00823E23">
              <w:t>.</w:t>
            </w:r>
          </w:p>
        </w:tc>
      </w:tr>
      <w:tr w:rsidR="00823E23" w:rsidRPr="00823E23" w14:paraId="5293F561" w14:textId="77777777" w:rsidTr="00823E23">
        <w:trPr>
          <w:trHeight w:val="700"/>
        </w:trPr>
        <w:tc>
          <w:tcPr>
            <w:tcW w:w="2281" w:type="dxa"/>
          </w:tcPr>
          <w:p w14:paraId="4CD9950F" w14:textId="77777777" w:rsidR="00A57C21" w:rsidRPr="00823E23" w:rsidRDefault="00A57C21" w:rsidP="007079A5">
            <w:pPr>
              <w:spacing w:after="21" w:line="360" w:lineRule="auto"/>
              <w:ind w:left="60"/>
              <w:rPr>
                <w:b/>
              </w:rPr>
            </w:pPr>
            <w:r w:rsidRPr="00823E23">
              <w:rPr>
                <w:b/>
              </w:rPr>
              <w:t>Estatus</w:t>
            </w:r>
          </w:p>
        </w:tc>
        <w:tc>
          <w:tcPr>
            <w:tcW w:w="6749" w:type="dxa"/>
          </w:tcPr>
          <w:p w14:paraId="52383D49" w14:textId="7E64FC9C" w:rsidR="00A57C21" w:rsidRPr="00823E23" w:rsidRDefault="00A80458" w:rsidP="007079A5">
            <w:pPr>
              <w:spacing w:after="21" w:line="360" w:lineRule="auto"/>
              <w:jc w:val="both"/>
              <w:rPr>
                <w:b/>
              </w:rPr>
            </w:pPr>
            <w:r w:rsidRPr="00823E23">
              <w:rPr>
                <w:b/>
              </w:rPr>
              <w:t>Aprobado</w:t>
            </w:r>
            <w:r w:rsidR="00A57C21" w:rsidRPr="00823E23">
              <w:rPr>
                <w:b/>
              </w:rPr>
              <w:t xml:space="preserve"> </w:t>
            </w:r>
          </w:p>
        </w:tc>
      </w:tr>
      <w:tr w:rsidR="00823E23" w:rsidRPr="00823E23" w14:paraId="471151DF" w14:textId="77777777" w:rsidTr="00823E23">
        <w:trPr>
          <w:trHeight w:val="760"/>
        </w:trPr>
        <w:tc>
          <w:tcPr>
            <w:tcW w:w="2281" w:type="dxa"/>
          </w:tcPr>
          <w:p w14:paraId="11397E9B" w14:textId="77777777" w:rsidR="00A57C21" w:rsidRPr="00823E23" w:rsidRDefault="00A57C21" w:rsidP="007079A5">
            <w:pPr>
              <w:spacing w:after="21" w:line="360" w:lineRule="auto"/>
              <w:ind w:left="60"/>
              <w:rPr>
                <w:b/>
              </w:rPr>
            </w:pPr>
            <w:r w:rsidRPr="00823E23">
              <w:rPr>
                <w:b/>
              </w:rPr>
              <w:t>Descripción</w:t>
            </w:r>
          </w:p>
        </w:tc>
        <w:tc>
          <w:tcPr>
            <w:tcW w:w="6749" w:type="dxa"/>
          </w:tcPr>
          <w:p w14:paraId="65BAB727" w14:textId="77777777" w:rsidR="00A57C21" w:rsidRPr="00823E23" w:rsidRDefault="00A57C21" w:rsidP="007079A5">
            <w:pPr>
              <w:spacing w:after="21" w:line="360" w:lineRule="auto"/>
              <w:ind w:left="60"/>
              <w:jc w:val="both"/>
            </w:pPr>
            <w:r w:rsidRPr="00823E23">
              <w:t>Realizar un respaldo en la nube vinculando la cuenta de Google del usuario.</w:t>
            </w:r>
          </w:p>
        </w:tc>
      </w:tr>
      <w:tr w:rsidR="00823E23" w:rsidRPr="00823E23" w14:paraId="2BFCD07A" w14:textId="77777777" w:rsidTr="00823E23">
        <w:trPr>
          <w:trHeight w:val="700"/>
        </w:trPr>
        <w:tc>
          <w:tcPr>
            <w:tcW w:w="2281" w:type="dxa"/>
          </w:tcPr>
          <w:p w14:paraId="7E7EB7C4" w14:textId="77777777" w:rsidR="00A57C21" w:rsidRPr="00823E23" w:rsidRDefault="00A57C21" w:rsidP="007079A5">
            <w:pPr>
              <w:spacing w:after="21" w:line="360" w:lineRule="auto"/>
              <w:ind w:left="60"/>
              <w:rPr>
                <w:b/>
              </w:rPr>
            </w:pPr>
            <w:r w:rsidRPr="00823E23">
              <w:rPr>
                <w:b/>
              </w:rPr>
              <w:t>Necesidad que resuelve</w:t>
            </w:r>
          </w:p>
        </w:tc>
        <w:tc>
          <w:tcPr>
            <w:tcW w:w="6749" w:type="dxa"/>
          </w:tcPr>
          <w:p w14:paraId="5E5CDFA6" w14:textId="77777777" w:rsidR="00A57C21" w:rsidRPr="00823E23" w:rsidRDefault="00A57C21" w:rsidP="007079A5">
            <w:pPr>
              <w:spacing w:after="21" w:line="360" w:lineRule="auto"/>
              <w:ind w:left="60"/>
              <w:jc w:val="both"/>
            </w:pPr>
            <w:r w:rsidRPr="00823E23">
              <w:t>Prevención de pérdida de información.</w:t>
            </w:r>
          </w:p>
        </w:tc>
      </w:tr>
      <w:tr w:rsidR="00823E23" w:rsidRPr="00823E23" w14:paraId="1A49A9A4" w14:textId="77777777" w:rsidTr="00823E23">
        <w:trPr>
          <w:trHeight w:val="700"/>
        </w:trPr>
        <w:tc>
          <w:tcPr>
            <w:tcW w:w="2281" w:type="dxa"/>
          </w:tcPr>
          <w:p w14:paraId="1CD6A4C0" w14:textId="77777777" w:rsidR="00A57C21" w:rsidRPr="00823E23" w:rsidRDefault="00A57C21" w:rsidP="007079A5">
            <w:pPr>
              <w:spacing w:after="21" w:line="360" w:lineRule="auto"/>
              <w:ind w:left="60"/>
              <w:rPr>
                <w:b/>
              </w:rPr>
            </w:pPr>
            <w:r w:rsidRPr="00823E23">
              <w:rPr>
                <w:b/>
              </w:rPr>
              <w:t xml:space="preserve">Métrica de satisfacción </w:t>
            </w:r>
          </w:p>
        </w:tc>
        <w:tc>
          <w:tcPr>
            <w:tcW w:w="6749" w:type="dxa"/>
          </w:tcPr>
          <w:p w14:paraId="717B17B7" w14:textId="77777777" w:rsidR="00A57C21" w:rsidRPr="00823E23" w:rsidRDefault="00A57C21" w:rsidP="007079A5">
            <w:pPr>
              <w:spacing w:after="21" w:line="360" w:lineRule="auto"/>
              <w:ind w:left="60"/>
              <w:jc w:val="both"/>
            </w:pPr>
            <w:r w:rsidRPr="00823E23">
              <w:t>La información almacenada de manera local en el dispositivo fue almacenada con éxito en la nube.</w:t>
            </w:r>
          </w:p>
        </w:tc>
      </w:tr>
    </w:tbl>
    <w:p w14:paraId="16FDAA42" w14:textId="4349676A" w:rsidR="00B4552A" w:rsidRDefault="00B4552A" w:rsidP="00A57C21">
      <w:pPr>
        <w:spacing w:before="400" w:after="21" w:line="360" w:lineRule="auto"/>
      </w:pPr>
    </w:p>
    <w:p w14:paraId="72111AD5" w14:textId="77777777" w:rsidR="00B4552A" w:rsidRDefault="00B4552A">
      <w:r>
        <w:br w:type="page"/>
      </w:r>
    </w:p>
    <w:p w14:paraId="443C0624" w14:textId="24F1D96C" w:rsidR="00255D8B" w:rsidRDefault="00255D8B" w:rsidP="00255D8B">
      <w:pPr>
        <w:pStyle w:val="Descripcin"/>
        <w:keepNext/>
      </w:pPr>
      <w:bookmarkStart w:id="52" w:name="_Toc73515292"/>
      <w:r>
        <w:lastRenderedPageBreak/>
        <w:t xml:space="preserve">Tabla </w:t>
      </w:r>
      <w:r w:rsidR="00963FF2">
        <w:fldChar w:fldCharType="begin"/>
      </w:r>
      <w:r w:rsidR="00963FF2">
        <w:instrText xml:space="preserve"> SEQ Tabla \* ARABIC </w:instrText>
      </w:r>
      <w:r w:rsidR="00963FF2">
        <w:fldChar w:fldCharType="separate"/>
      </w:r>
      <w:r w:rsidR="00973031">
        <w:rPr>
          <w:noProof/>
        </w:rPr>
        <w:t>14</w:t>
      </w:r>
      <w:r w:rsidR="00963FF2">
        <w:rPr>
          <w:noProof/>
        </w:rPr>
        <w:fldChar w:fldCharType="end"/>
      </w:r>
      <w:r>
        <w:t xml:space="preserve"> NFR4 </w:t>
      </w:r>
      <w:r w:rsidRPr="009336B6">
        <w:t>Restauración de información desde la nube</w:t>
      </w:r>
      <w:bookmarkEnd w:id="52"/>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78DF0C7D" w14:textId="77777777" w:rsidTr="00823E23">
        <w:trPr>
          <w:trHeight w:val="440"/>
        </w:trPr>
        <w:tc>
          <w:tcPr>
            <w:tcW w:w="9030" w:type="dxa"/>
            <w:gridSpan w:val="2"/>
          </w:tcPr>
          <w:p w14:paraId="1C7969DD" w14:textId="4ECB27BB"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4</w:t>
            </w:r>
          </w:p>
        </w:tc>
      </w:tr>
      <w:tr w:rsidR="00823E23" w:rsidRPr="00823E23" w14:paraId="267C4036" w14:textId="77777777" w:rsidTr="00823E23">
        <w:trPr>
          <w:trHeight w:val="700"/>
        </w:trPr>
        <w:tc>
          <w:tcPr>
            <w:tcW w:w="2281" w:type="dxa"/>
          </w:tcPr>
          <w:p w14:paraId="1FEF0302" w14:textId="77777777" w:rsidR="00A57C21" w:rsidRPr="00823E23" w:rsidRDefault="00A57C21" w:rsidP="00B4552A">
            <w:pPr>
              <w:spacing w:before="400" w:after="21" w:line="360" w:lineRule="auto"/>
              <w:ind w:left="60"/>
              <w:rPr>
                <w:b/>
              </w:rPr>
            </w:pPr>
            <w:r w:rsidRPr="00823E23">
              <w:rPr>
                <w:b/>
              </w:rPr>
              <w:t>Nombre corto</w:t>
            </w:r>
          </w:p>
        </w:tc>
        <w:tc>
          <w:tcPr>
            <w:tcW w:w="6749" w:type="dxa"/>
          </w:tcPr>
          <w:p w14:paraId="2F533746" w14:textId="77777777" w:rsidR="00A57C21" w:rsidRPr="00823E23" w:rsidRDefault="00A57C21" w:rsidP="00335A2F">
            <w:pPr>
              <w:spacing w:before="400" w:after="21" w:line="360" w:lineRule="auto"/>
              <w:ind w:left="60"/>
              <w:jc w:val="both"/>
            </w:pPr>
            <w:r w:rsidRPr="00823E23">
              <w:t>Restauración de información desde la nube</w:t>
            </w:r>
          </w:p>
        </w:tc>
      </w:tr>
      <w:tr w:rsidR="00823E23" w:rsidRPr="00823E23" w14:paraId="26E83E15" w14:textId="77777777" w:rsidTr="00823E23">
        <w:trPr>
          <w:trHeight w:val="700"/>
        </w:trPr>
        <w:tc>
          <w:tcPr>
            <w:tcW w:w="2281" w:type="dxa"/>
          </w:tcPr>
          <w:p w14:paraId="07B831E9" w14:textId="77777777" w:rsidR="00A57C21" w:rsidRPr="00823E23" w:rsidRDefault="00A57C21" w:rsidP="00B4552A">
            <w:pPr>
              <w:spacing w:before="400" w:after="21" w:line="360" w:lineRule="auto"/>
              <w:ind w:left="60"/>
              <w:rPr>
                <w:b/>
              </w:rPr>
            </w:pPr>
            <w:r w:rsidRPr="00823E23">
              <w:rPr>
                <w:b/>
              </w:rPr>
              <w:t>Estatus</w:t>
            </w:r>
          </w:p>
        </w:tc>
        <w:tc>
          <w:tcPr>
            <w:tcW w:w="6749" w:type="dxa"/>
          </w:tcPr>
          <w:p w14:paraId="405F6666" w14:textId="09591128" w:rsidR="00A57C21" w:rsidRPr="00823E23" w:rsidRDefault="00A80458" w:rsidP="00335A2F">
            <w:pPr>
              <w:spacing w:before="400" w:after="21" w:line="360" w:lineRule="auto"/>
              <w:jc w:val="both"/>
              <w:rPr>
                <w:b/>
              </w:rPr>
            </w:pPr>
            <w:r w:rsidRPr="00823E23">
              <w:rPr>
                <w:b/>
              </w:rPr>
              <w:t>Aprobado</w:t>
            </w:r>
            <w:r w:rsidR="00A57C21" w:rsidRPr="00823E23">
              <w:rPr>
                <w:b/>
              </w:rPr>
              <w:t xml:space="preserve"> </w:t>
            </w:r>
          </w:p>
        </w:tc>
      </w:tr>
      <w:tr w:rsidR="00823E23" w:rsidRPr="00823E23" w14:paraId="4C1F3BC2" w14:textId="77777777" w:rsidTr="00823E23">
        <w:trPr>
          <w:trHeight w:val="760"/>
        </w:trPr>
        <w:tc>
          <w:tcPr>
            <w:tcW w:w="2281" w:type="dxa"/>
          </w:tcPr>
          <w:p w14:paraId="36A27C1A" w14:textId="77777777" w:rsidR="00A57C21" w:rsidRPr="00823E23" w:rsidRDefault="00A57C21" w:rsidP="00B4552A">
            <w:pPr>
              <w:spacing w:before="400" w:after="21" w:line="360" w:lineRule="auto"/>
              <w:ind w:left="60"/>
              <w:rPr>
                <w:b/>
              </w:rPr>
            </w:pPr>
            <w:r w:rsidRPr="00823E23">
              <w:rPr>
                <w:b/>
              </w:rPr>
              <w:t>Descripción</w:t>
            </w:r>
          </w:p>
        </w:tc>
        <w:tc>
          <w:tcPr>
            <w:tcW w:w="6749" w:type="dxa"/>
          </w:tcPr>
          <w:p w14:paraId="127FCE6F" w14:textId="21BF2828" w:rsidR="00A57C21" w:rsidRPr="00823E23" w:rsidRDefault="00A57C21" w:rsidP="00335A2F">
            <w:pPr>
              <w:spacing w:before="400" w:after="21" w:line="360" w:lineRule="auto"/>
              <w:ind w:left="60"/>
              <w:jc w:val="both"/>
            </w:pPr>
            <w:r w:rsidRPr="00823E23">
              <w:t>Realizar una restauración de información desde la nube vinculando la cuenta de Google del usuario</w:t>
            </w:r>
            <w:r w:rsidR="00C93F43" w:rsidRPr="00823E23">
              <w:t xml:space="preserve"> al dispositivo móvil.</w:t>
            </w:r>
          </w:p>
        </w:tc>
      </w:tr>
      <w:tr w:rsidR="00823E23" w:rsidRPr="00823E23" w14:paraId="2176F9CC" w14:textId="77777777" w:rsidTr="00823E23">
        <w:trPr>
          <w:trHeight w:val="700"/>
        </w:trPr>
        <w:tc>
          <w:tcPr>
            <w:tcW w:w="2281" w:type="dxa"/>
          </w:tcPr>
          <w:p w14:paraId="65446D99" w14:textId="77777777" w:rsidR="00A57C21" w:rsidRPr="00823E23" w:rsidRDefault="00A57C21" w:rsidP="00B4552A">
            <w:pPr>
              <w:spacing w:before="400" w:after="21" w:line="360" w:lineRule="auto"/>
              <w:ind w:left="60"/>
              <w:rPr>
                <w:b/>
              </w:rPr>
            </w:pPr>
            <w:r w:rsidRPr="00823E23">
              <w:rPr>
                <w:b/>
              </w:rPr>
              <w:t>Necesidad que resuelve</w:t>
            </w:r>
          </w:p>
        </w:tc>
        <w:tc>
          <w:tcPr>
            <w:tcW w:w="6749" w:type="dxa"/>
          </w:tcPr>
          <w:p w14:paraId="0D2D648C" w14:textId="77777777" w:rsidR="00A57C21" w:rsidRPr="00823E23" w:rsidRDefault="00A57C21" w:rsidP="00335A2F">
            <w:pPr>
              <w:spacing w:before="400" w:after="21" w:line="360" w:lineRule="auto"/>
              <w:ind w:left="60"/>
              <w:jc w:val="both"/>
            </w:pPr>
            <w:r w:rsidRPr="00823E23">
              <w:t>Prevención de pérdida de información.</w:t>
            </w:r>
          </w:p>
        </w:tc>
      </w:tr>
      <w:tr w:rsidR="00823E23" w:rsidRPr="00823E23" w14:paraId="7439C03D" w14:textId="77777777" w:rsidTr="00823E23">
        <w:trPr>
          <w:trHeight w:val="700"/>
        </w:trPr>
        <w:tc>
          <w:tcPr>
            <w:tcW w:w="2281" w:type="dxa"/>
          </w:tcPr>
          <w:p w14:paraId="6C59BDA8" w14:textId="77777777" w:rsidR="00A57C21" w:rsidRPr="00823E23" w:rsidRDefault="00A57C21" w:rsidP="00B4552A">
            <w:pPr>
              <w:spacing w:before="400" w:after="21" w:line="360" w:lineRule="auto"/>
              <w:ind w:left="60"/>
              <w:rPr>
                <w:b/>
              </w:rPr>
            </w:pPr>
            <w:r w:rsidRPr="00823E23">
              <w:rPr>
                <w:b/>
              </w:rPr>
              <w:t xml:space="preserve">Métrica de satisfacción </w:t>
            </w:r>
          </w:p>
        </w:tc>
        <w:tc>
          <w:tcPr>
            <w:tcW w:w="6749" w:type="dxa"/>
          </w:tcPr>
          <w:p w14:paraId="49CDB8DD" w14:textId="77777777" w:rsidR="00A57C21" w:rsidRPr="00823E23" w:rsidRDefault="00A57C21" w:rsidP="00335A2F">
            <w:pPr>
              <w:spacing w:before="400" w:after="21" w:line="360" w:lineRule="auto"/>
              <w:ind w:left="60"/>
              <w:jc w:val="both"/>
            </w:pPr>
            <w:r w:rsidRPr="00823E23">
              <w:t>La información almacenada en la nube fue restaurada o almacenada satisfactoriamente en la memoria local del dispositivo.</w:t>
            </w:r>
          </w:p>
        </w:tc>
      </w:tr>
    </w:tbl>
    <w:p w14:paraId="58CF8D62" w14:textId="3CCCD14B" w:rsidR="00B4552A" w:rsidRDefault="00B4552A">
      <w:pPr>
        <w:rPr>
          <w:b/>
          <w:szCs w:val="24"/>
        </w:rPr>
      </w:pPr>
    </w:p>
    <w:p w14:paraId="4F11D19F" w14:textId="2BB395BF" w:rsidR="00255D8B" w:rsidRDefault="00255D8B" w:rsidP="00255D8B">
      <w:pPr>
        <w:pStyle w:val="Descripcin"/>
        <w:keepNext/>
      </w:pPr>
      <w:bookmarkStart w:id="53" w:name="_Toc73515293"/>
      <w:r>
        <w:t xml:space="preserve">Tabla </w:t>
      </w:r>
      <w:r w:rsidR="00963FF2">
        <w:fldChar w:fldCharType="begin"/>
      </w:r>
      <w:r w:rsidR="00963FF2">
        <w:instrText xml:space="preserve"> SEQ Tabla \* ARABIC </w:instrText>
      </w:r>
      <w:r w:rsidR="00963FF2">
        <w:fldChar w:fldCharType="separate"/>
      </w:r>
      <w:r w:rsidR="00973031">
        <w:rPr>
          <w:noProof/>
        </w:rPr>
        <w:t>15</w:t>
      </w:r>
      <w:r w:rsidR="00963FF2">
        <w:rPr>
          <w:noProof/>
        </w:rPr>
        <w:fldChar w:fldCharType="end"/>
      </w:r>
      <w:r>
        <w:t xml:space="preserve"> NFR5 </w:t>
      </w:r>
      <w:r w:rsidRPr="00952253">
        <w:t>Selección de las ecuaciones para el cálculo</w:t>
      </w:r>
      <w:bookmarkEnd w:id="53"/>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692DA00" w14:textId="77777777" w:rsidTr="00823E23">
        <w:trPr>
          <w:trHeight w:val="440"/>
        </w:trPr>
        <w:tc>
          <w:tcPr>
            <w:tcW w:w="9030" w:type="dxa"/>
            <w:gridSpan w:val="2"/>
          </w:tcPr>
          <w:p w14:paraId="20E4DA2E" w14:textId="64A3EFE5" w:rsidR="006F60BC" w:rsidRPr="00823E23" w:rsidRDefault="006F60BC" w:rsidP="007079A5">
            <w:pPr>
              <w:pStyle w:val="Ttulo4"/>
              <w:spacing w:before="0" w:after="21" w:line="360" w:lineRule="auto"/>
              <w:outlineLvl w:val="3"/>
              <w:rPr>
                <w:color w:val="auto"/>
              </w:rPr>
            </w:pPr>
            <w:r w:rsidRPr="00823E23">
              <w:rPr>
                <w:color w:val="auto"/>
              </w:rPr>
              <w:t>NFR</w:t>
            </w:r>
            <w:r w:rsidR="00A57C21" w:rsidRPr="00823E23">
              <w:rPr>
                <w:color w:val="auto"/>
              </w:rPr>
              <w:t>5</w:t>
            </w:r>
          </w:p>
        </w:tc>
      </w:tr>
      <w:tr w:rsidR="00823E23" w:rsidRPr="00823E23" w14:paraId="4276C952" w14:textId="77777777" w:rsidTr="00823E23">
        <w:trPr>
          <w:trHeight w:val="700"/>
        </w:trPr>
        <w:tc>
          <w:tcPr>
            <w:tcW w:w="2280" w:type="dxa"/>
          </w:tcPr>
          <w:p w14:paraId="4AC1E9D2" w14:textId="77777777" w:rsidR="006F60BC" w:rsidRPr="00823E23" w:rsidRDefault="006F60BC" w:rsidP="00B4552A">
            <w:pPr>
              <w:spacing w:before="400" w:after="21" w:line="360" w:lineRule="auto"/>
              <w:ind w:left="60"/>
              <w:rPr>
                <w:b/>
              </w:rPr>
            </w:pPr>
            <w:r w:rsidRPr="00823E23">
              <w:rPr>
                <w:b/>
              </w:rPr>
              <w:t>Nombre corto:</w:t>
            </w:r>
          </w:p>
        </w:tc>
        <w:tc>
          <w:tcPr>
            <w:tcW w:w="6750" w:type="dxa"/>
          </w:tcPr>
          <w:p w14:paraId="0C34037F" w14:textId="4228ACCC" w:rsidR="006F60BC" w:rsidRPr="00823E23" w:rsidRDefault="00C93F43" w:rsidP="00293FA9">
            <w:pPr>
              <w:spacing w:before="400" w:after="21" w:line="360" w:lineRule="auto"/>
              <w:jc w:val="both"/>
            </w:pPr>
            <w:r w:rsidRPr="00823E23">
              <w:t>Selecci</w:t>
            </w:r>
            <w:r w:rsidR="00D600E0" w:rsidRPr="00823E23">
              <w:t>ón</w:t>
            </w:r>
            <w:r w:rsidRPr="00823E23">
              <w:t xml:space="preserve"> </w:t>
            </w:r>
            <w:r w:rsidR="00623D48" w:rsidRPr="00823E23">
              <w:t xml:space="preserve">de </w:t>
            </w:r>
            <w:r w:rsidRPr="00823E23">
              <w:t>las</w:t>
            </w:r>
            <w:r w:rsidR="006F60BC" w:rsidRPr="00823E23">
              <w:t xml:space="preserve"> ecuaciones </w:t>
            </w:r>
            <w:r w:rsidRPr="00823E23">
              <w:t>para el</w:t>
            </w:r>
            <w:r w:rsidR="006F60BC" w:rsidRPr="00823E23">
              <w:t xml:space="preserve"> cálculo.</w:t>
            </w:r>
          </w:p>
        </w:tc>
      </w:tr>
      <w:tr w:rsidR="00823E23" w:rsidRPr="00823E23" w14:paraId="517A2786" w14:textId="77777777" w:rsidTr="00823E23">
        <w:trPr>
          <w:trHeight w:val="700"/>
        </w:trPr>
        <w:tc>
          <w:tcPr>
            <w:tcW w:w="2280" w:type="dxa"/>
          </w:tcPr>
          <w:p w14:paraId="621632BE" w14:textId="77777777" w:rsidR="006F60BC" w:rsidRPr="00823E23" w:rsidRDefault="006F60BC" w:rsidP="00B4552A">
            <w:pPr>
              <w:spacing w:before="400" w:after="21" w:line="360" w:lineRule="auto"/>
              <w:ind w:left="60"/>
              <w:rPr>
                <w:b/>
              </w:rPr>
            </w:pPr>
            <w:r w:rsidRPr="00823E23">
              <w:rPr>
                <w:b/>
              </w:rPr>
              <w:t>Estatus:</w:t>
            </w:r>
          </w:p>
        </w:tc>
        <w:tc>
          <w:tcPr>
            <w:tcW w:w="6750" w:type="dxa"/>
          </w:tcPr>
          <w:p w14:paraId="08A588B4" w14:textId="6CD62EC9" w:rsidR="006F60BC" w:rsidRPr="00823E23" w:rsidRDefault="00A80458" w:rsidP="00293FA9">
            <w:pPr>
              <w:spacing w:before="400" w:after="21" w:line="360" w:lineRule="auto"/>
              <w:jc w:val="both"/>
              <w:rPr>
                <w:b/>
              </w:rPr>
            </w:pPr>
            <w:r w:rsidRPr="00823E23">
              <w:rPr>
                <w:b/>
              </w:rPr>
              <w:t>Aprobado</w:t>
            </w:r>
          </w:p>
        </w:tc>
      </w:tr>
      <w:tr w:rsidR="00823E23" w:rsidRPr="00823E23" w14:paraId="1E11166D" w14:textId="77777777" w:rsidTr="00823E23">
        <w:trPr>
          <w:trHeight w:val="760"/>
        </w:trPr>
        <w:tc>
          <w:tcPr>
            <w:tcW w:w="2280" w:type="dxa"/>
          </w:tcPr>
          <w:p w14:paraId="564B1A1E" w14:textId="77777777" w:rsidR="006F60BC" w:rsidRPr="00823E23" w:rsidRDefault="006F60BC" w:rsidP="00B4552A">
            <w:pPr>
              <w:spacing w:before="400" w:after="21" w:line="360" w:lineRule="auto"/>
              <w:ind w:left="60"/>
              <w:rPr>
                <w:b/>
              </w:rPr>
            </w:pPr>
            <w:r w:rsidRPr="00823E23">
              <w:rPr>
                <w:b/>
              </w:rPr>
              <w:t xml:space="preserve">Descripción: </w:t>
            </w:r>
          </w:p>
        </w:tc>
        <w:tc>
          <w:tcPr>
            <w:tcW w:w="6750" w:type="dxa"/>
          </w:tcPr>
          <w:p w14:paraId="1A35D3F5" w14:textId="6F620F77" w:rsidR="006F60BC" w:rsidRPr="00823E23" w:rsidRDefault="009B032D" w:rsidP="00293FA9">
            <w:pPr>
              <w:spacing w:before="400" w:after="21" w:line="360" w:lineRule="auto"/>
              <w:jc w:val="both"/>
            </w:pPr>
            <w:r w:rsidRPr="00823E23">
              <w:t>Mostrar las ecuaciones antropométricas</w:t>
            </w:r>
            <w:r w:rsidR="003B5FE3" w:rsidRPr="00823E23">
              <w:t xml:space="preserve"> - antes mencionadas </w:t>
            </w:r>
            <w:r w:rsidR="00551B19" w:rsidRPr="00823E23">
              <w:t>- con</w:t>
            </w:r>
            <w:r w:rsidRPr="00823E23">
              <w:t xml:space="preserve"> las cuales </w:t>
            </w:r>
            <w:r w:rsidR="000D2D65" w:rsidRPr="00823E23">
              <w:t xml:space="preserve">el sistema </w:t>
            </w:r>
            <w:r w:rsidR="00485596" w:rsidRPr="00823E23">
              <w:t xml:space="preserve">puede </w:t>
            </w:r>
            <w:r w:rsidRPr="00823E23">
              <w:t>llevar</w:t>
            </w:r>
            <w:r w:rsidR="00485596" w:rsidRPr="00823E23">
              <w:t xml:space="preserve"> </w:t>
            </w:r>
            <w:r w:rsidRPr="00823E23">
              <w:t>a cabo el análisis de las mediciones y la obtención de resultados,</w:t>
            </w:r>
            <w:r w:rsidR="00485596" w:rsidRPr="00823E23">
              <w:t xml:space="preserve"> </w:t>
            </w:r>
            <w:r w:rsidRPr="00823E23">
              <w:t>así mismo p</w:t>
            </w:r>
            <w:r w:rsidR="006F60BC" w:rsidRPr="00823E23">
              <w:t xml:space="preserve">ermitir la selección </w:t>
            </w:r>
            <w:r w:rsidR="00906233" w:rsidRPr="00823E23">
              <w:t xml:space="preserve">de aquellas </w:t>
            </w:r>
            <w:r w:rsidR="003B5FE3" w:rsidRPr="00823E23">
              <w:t>ecuaciones que el</w:t>
            </w:r>
            <w:r w:rsidR="006F60BC" w:rsidRPr="00823E23">
              <w:t xml:space="preserve"> usuario</w:t>
            </w:r>
            <w:r w:rsidR="003B5FE3" w:rsidRPr="00823E23">
              <w:t xml:space="preserve"> desee utilizar.</w:t>
            </w:r>
            <w:r w:rsidR="006F60BC" w:rsidRPr="00823E23">
              <w:t xml:space="preserve"> </w:t>
            </w:r>
          </w:p>
        </w:tc>
      </w:tr>
      <w:tr w:rsidR="00823E23" w:rsidRPr="00823E23" w14:paraId="48385863" w14:textId="77777777" w:rsidTr="00823E23">
        <w:trPr>
          <w:trHeight w:val="700"/>
        </w:trPr>
        <w:tc>
          <w:tcPr>
            <w:tcW w:w="2280" w:type="dxa"/>
          </w:tcPr>
          <w:p w14:paraId="109624D3" w14:textId="77777777" w:rsidR="006F60BC" w:rsidRPr="00823E23" w:rsidRDefault="006F60BC" w:rsidP="00B4552A">
            <w:pPr>
              <w:spacing w:before="400" w:after="21" w:line="360" w:lineRule="auto"/>
              <w:ind w:left="60"/>
              <w:rPr>
                <w:b/>
              </w:rPr>
            </w:pPr>
            <w:r w:rsidRPr="00823E23">
              <w:rPr>
                <w:b/>
              </w:rPr>
              <w:t>Necesidades que resuelve:</w:t>
            </w:r>
          </w:p>
        </w:tc>
        <w:tc>
          <w:tcPr>
            <w:tcW w:w="6750" w:type="dxa"/>
          </w:tcPr>
          <w:p w14:paraId="6B0F623B" w14:textId="421B048D" w:rsidR="006F60BC" w:rsidRPr="00823E23" w:rsidRDefault="006F60BC" w:rsidP="00293FA9">
            <w:pPr>
              <w:spacing w:before="400" w:after="21" w:line="360" w:lineRule="auto"/>
              <w:ind w:left="60"/>
              <w:jc w:val="both"/>
            </w:pPr>
            <w:r w:rsidRPr="00823E23">
              <w:t>Uso de fórmulas de evaluación de acuerdo con la familiarización</w:t>
            </w:r>
            <w:r w:rsidR="00CC3385" w:rsidRPr="00823E23">
              <w:t xml:space="preserve"> que tenga </w:t>
            </w:r>
            <w:r w:rsidRPr="00823E23">
              <w:t xml:space="preserve">el </w:t>
            </w:r>
            <w:r w:rsidR="00B159F5" w:rsidRPr="00823E23">
              <w:t>usuario</w:t>
            </w:r>
            <w:r w:rsidRPr="00823E23">
              <w:t xml:space="preserve"> con ellas.</w:t>
            </w:r>
          </w:p>
        </w:tc>
      </w:tr>
      <w:tr w:rsidR="00823E23" w:rsidRPr="00823E23" w14:paraId="2A7F0B3C" w14:textId="77777777" w:rsidTr="00823E23">
        <w:trPr>
          <w:trHeight w:val="700"/>
        </w:trPr>
        <w:tc>
          <w:tcPr>
            <w:tcW w:w="2280" w:type="dxa"/>
          </w:tcPr>
          <w:p w14:paraId="34A3979F" w14:textId="77777777" w:rsidR="006F60BC" w:rsidRPr="00823E23" w:rsidRDefault="006F60BC" w:rsidP="00B4552A">
            <w:pPr>
              <w:spacing w:before="400" w:after="21" w:line="360" w:lineRule="auto"/>
              <w:ind w:left="60"/>
              <w:rPr>
                <w:b/>
              </w:rPr>
            </w:pPr>
            <w:r w:rsidRPr="00823E23">
              <w:rPr>
                <w:b/>
              </w:rPr>
              <w:t xml:space="preserve">Métrica de satisfacción </w:t>
            </w:r>
          </w:p>
        </w:tc>
        <w:tc>
          <w:tcPr>
            <w:tcW w:w="6750" w:type="dxa"/>
          </w:tcPr>
          <w:p w14:paraId="02FC7772" w14:textId="720A6090" w:rsidR="006F60BC" w:rsidRPr="00823E23" w:rsidRDefault="006F60BC" w:rsidP="00293FA9">
            <w:pPr>
              <w:spacing w:before="400" w:after="21" w:line="360" w:lineRule="auto"/>
              <w:ind w:left="60"/>
              <w:jc w:val="both"/>
            </w:pPr>
            <w:r w:rsidRPr="00823E23">
              <w:t xml:space="preserve">La aplicación es capaz mostrar las </w:t>
            </w:r>
            <w:r w:rsidR="003B5FE3" w:rsidRPr="00823E23">
              <w:t>ecuaciones</w:t>
            </w:r>
            <w:r w:rsidRPr="00823E23">
              <w:t xml:space="preserve"> a elegir, una vez seleccionada los datos son procesados y analizados a partir de ellas.</w:t>
            </w:r>
          </w:p>
        </w:tc>
      </w:tr>
    </w:tbl>
    <w:p w14:paraId="07FB5107" w14:textId="202A1C38" w:rsidR="00D600E0" w:rsidRDefault="00D600E0" w:rsidP="00623D48"/>
    <w:p w14:paraId="01279CB9" w14:textId="77777777" w:rsidR="00AE0F92" w:rsidRDefault="00AE0F92" w:rsidP="00AE0F92"/>
    <w:p w14:paraId="02C1490B" w14:textId="77777777" w:rsidR="00AE0F92" w:rsidRDefault="00AE0F92" w:rsidP="00AE0F92"/>
    <w:p w14:paraId="777FFF8D" w14:textId="3E113021" w:rsidR="00120CE6" w:rsidRDefault="00120CE6" w:rsidP="00120CE6">
      <w:bookmarkStart w:id="54" w:name="_Toc73515325"/>
    </w:p>
    <w:p w14:paraId="3470377C" w14:textId="500D4D30" w:rsidR="00120CE6" w:rsidRDefault="00120CE6" w:rsidP="00120CE6"/>
    <w:p w14:paraId="29570CAC" w14:textId="0B8DDAFC" w:rsidR="00120CE6" w:rsidRDefault="00120CE6" w:rsidP="00120CE6"/>
    <w:p w14:paraId="5C16A75F" w14:textId="6C1FDFB2" w:rsidR="00120CE6" w:rsidRDefault="00120CE6" w:rsidP="00120CE6"/>
    <w:p w14:paraId="1DD596FE" w14:textId="260E5455" w:rsidR="00120CE6" w:rsidRDefault="00120CE6" w:rsidP="00120CE6"/>
    <w:p w14:paraId="0EC6145A" w14:textId="60078182" w:rsidR="00120CE6" w:rsidRDefault="00120CE6" w:rsidP="00120CE6"/>
    <w:p w14:paraId="1B0036A4" w14:textId="723CDFF5" w:rsidR="00120CE6" w:rsidRDefault="00120CE6" w:rsidP="00120CE6"/>
    <w:p w14:paraId="2468A48E" w14:textId="5D7D9A73" w:rsidR="00120CE6" w:rsidRDefault="00120CE6" w:rsidP="00120CE6"/>
    <w:p w14:paraId="369B16D4" w14:textId="76C78FD0" w:rsidR="00120CE6" w:rsidRDefault="00120CE6" w:rsidP="00120CE6"/>
    <w:p w14:paraId="60E525BB" w14:textId="51E56AD9" w:rsidR="00120CE6" w:rsidRDefault="00120CE6" w:rsidP="00120CE6"/>
    <w:p w14:paraId="6940E098" w14:textId="78F51848" w:rsidR="00120CE6" w:rsidRDefault="00120CE6" w:rsidP="00120CE6"/>
    <w:p w14:paraId="6DB18607" w14:textId="77777777" w:rsidR="00120CE6" w:rsidRDefault="00120CE6" w:rsidP="00120CE6"/>
    <w:p w14:paraId="6853A744" w14:textId="047BAF87" w:rsidR="00B96DA5" w:rsidRPr="00AE0F92" w:rsidRDefault="00935DBD" w:rsidP="00AE0F92">
      <w:pPr>
        <w:pStyle w:val="Titulo1"/>
        <w:jc w:val="center"/>
        <w:rPr>
          <w:sz w:val="160"/>
          <w:szCs w:val="200"/>
        </w:rPr>
      </w:pPr>
      <w:r w:rsidRPr="00AE0F92">
        <w:rPr>
          <w:sz w:val="160"/>
          <w:szCs w:val="200"/>
        </w:rPr>
        <w:t>Anexos</w:t>
      </w:r>
      <w:bookmarkEnd w:id="54"/>
    </w:p>
    <w:p w14:paraId="4872DB64" w14:textId="77777777" w:rsidR="00AE0F92" w:rsidRDefault="00AE0F92" w:rsidP="00AE0F92"/>
    <w:p w14:paraId="1AF104EC" w14:textId="77777777" w:rsidR="00AE0F92" w:rsidRDefault="00AE0F92" w:rsidP="00AE0F92"/>
    <w:p w14:paraId="32217034" w14:textId="77777777" w:rsidR="00AE0F92" w:rsidRDefault="00AE0F92" w:rsidP="00AE0F92"/>
    <w:p w14:paraId="627DAD49" w14:textId="77777777" w:rsidR="00AE0F92" w:rsidRDefault="00AE0F92">
      <w:pPr>
        <w:rPr>
          <w:b/>
          <w:szCs w:val="24"/>
        </w:rPr>
      </w:pPr>
      <w:r>
        <w:rPr>
          <w:szCs w:val="24"/>
        </w:rPr>
        <w:br w:type="page"/>
      </w:r>
    </w:p>
    <w:p w14:paraId="38DB3CE3" w14:textId="77777777" w:rsidR="000E1001" w:rsidRDefault="000E1001" w:rsidP="000E1001"/>
    <w:p w14:paraId="34BA95EA" w14:textId="77777777" w:rsidR="000E1001" w:rsidRDefault="000E1001" w:rsidP="000E1001"/>
    <w:p w14:paraId="65ACA539" w14:textId="77777777" w:rsidR="000E1001" w:rsidRDefault="000E1001" w:rsidP="000E1001"/>
    <w:p w14:paraId="07BB43E4" w14:textId="77777777" w:rsidR="000E1001" w:rsidRDefault="000E1001" w:rsidP="000E1001"/>
    <w:p w14:paraId="41DC28A0" w14:textId="77777777" w:rsidR="000E1001" w:rsidRDefault="000E1001" w:rsidP="000E1001"/>
    <w:p w14:paraId="06B51F7E" w14:textId="77777777" w:rsidR="000E1001" w:rsidRDefault="000E1001" w:rsidP="000E1001"/>
    <w:p w14:paraId="423BE721" w14:textId="0F1EBC86" w:rsidR="000E1001" w:rsidRDefault="000E1001" w:rsidP="000E1001"/>
    <w:p w14:paraId="29332ADC" w14:textId="2B000D05" w:rsidR="000E1001" w:rsidRDefault="000E1001" w:rsidP="000E1001"/>
    <w:p w14:paraId="3C003D27" w14:textId="7036CDD1" w:rsidR="000E1001" w:rsidRDefault="000E1001" w:rsidP="000E1001"/>
    <w:p w14:paraId="0182C42A" w14:textId="10AC2ED7" w:rsidR="000E1001" w:rsidRDefault="000E1001" w:rsidP="000E1001"/>
    <w:p w14:paraId="388DAEB2" w14:textId="2E73B7AC" w:rsidR="000E1001" w:rsidRDefault="000E1001" w:rsidP="000E1001"/>
    <w:p w14:paraId="285A0AEA" w14:textId="21618D26" w:rsidR="000E1001" w:rsidRDefault="000E1001" w:rsidP="000E1001"/>
    <w:p w14:paraId="3670B1FD" w14:textId="1C68FFD1" w:rsidR="000E1001" w:rsidRDefault="000E1001" w:rsidP="000E1001"/>
    <w:p w14:paraId="032AC4A7" w14:textId="1AC6F856" w:rsidR="000E1001" w:rsidRDefault="000E1001" w:rsidP="000E1001"/>
    <w:p w14:paraId="5E31C187" w14:textId="35DA310F" w:rsidR="000E1001" w:rsidRDefault="000E1001" w:rsidP="000E1001"/>
    <w:p w14:paraId="0E98DE33" w14:textId="77777777" w:rsidR="000E1001" w:rsidRDefault="000E1001" w:rsidP="000E1001"/>
    <w:p w14:paraId="30BC19A2" w14:textId="6D85D4A6" w:rsidR="00623D48" w:rsidRDefault="00335A2F" w:rsidP="00442FA9">
      <w:pPr>
        <w:pStyle w:val="Titulo2"/>
        <w:jc w:val="center"/>
        <w:rPr>
          <w:szCs w:val="24"/>
        </w:rPr>
      </w:pPr>
      <w:bookmarkStart w:id="55" w:name="_Toc73515326"/>
      <w:r w:rsidRPr="00335A2F">
        <w:rPr>
          <w:szCs w:val="24"/>
        </w:rPr>
        <w:t>Anexo 1</w:t>
      </w:r>
      <w:r>
        <w:rPr>
          <w:szCs w:val="24"/>
        </w:rPr>
        <w:t xml:space="preserve">.- Índice de </w:t>
      </w:r>
      <w:r w:rsidR="00442FA9">
        <w:rPr>
          <w:szCs w:val="24"/>
        </w:rPr>
        <w:t xml:space="preserve">detección de deporte idóneo </w:t>
      </w:r>
      <w:r w:rsidR="00F01D19">
        <w:rPr>
          <w:szCs w:val="24"/>
        </w:rPr>
        <w:t>de acuerdo con el</w:t>
      </w:r>
      <w:r w:rsidR="00442FA9">
        <w:rPr>
          <w:szCs w:val="24"/>
        </w:rPr>
        <w:t xml:space="preserve"> somatotipo, pliegues y porcentaje graso.</w:t>
      </w:r>
      <w:bookmarkEnd w:id="55"/>
    </w:p>
    <w:p w14:paraId="7C5748F6" w14:textId="0A6DC681" w:rsidR="00AE0F92" w:rsidRDefault="00AE0F92">
      <w:r>
        <w:br w:type="page"/>
      </w:r>
    </w:p>
    <w:p w14:paraId="36BBDE5C" w14:textId="6B517A57" w:rsidR="00335A2F" w:rsidRDefault="007E7957" w:rsidP="00623D48">
      <w:r>
        <w:rPr>
          <w:noProof/>
        </w:rPr>
        <w:lastRenderedPageBreak/>
        <w:drawing>
          <wp:anchor distT="0" distB="0" distL="114300" distR="114300" simplePos="0" relativeHeight="251658244" behindDoc="0" locked="0" layoutInCell="1" allowOverlap="1" wp14:anchorId="7D579032" wp14:editId="5025B24B">
            <wp:simplePos x="0" y="0"/>
            <wp:positionH relativeFrom="margin">
              <wp:posOffset>278185</wp:posOffset>
            </wp:positionH>
            <wp:positionV relativeFrom="paragraph">
              <wp:posOffset>5528283</wp:posOffset>
            </wp:positionV>
            <wp:extent cx="5194300" cy="1276350"/>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790"/>
                    <a:stretch/>
                  </pic:blipFill>
                  <pic:spPr bwMode="auto">
                    <a:xfrm>
                      <a:off x="0" y="0"/>
                      <a:ext cx="5194300" cy="1276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6C5A">
        <w:rPr>
          <w:noProof/>
        </w:rPr>
        <w:drawing>
          <wp:inline distT="0" distB="0" distL="0" distR="0" wp14:anchorId="4B736FC5" wp14:editId="548E0C38">
            <wp:extent cx="5648325" cy="54768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48325" cy="5476875"/>
                    </a:xfrm>
                    <a:prstGeom prst="rect">
                      <a:avLst/>
                    </a:prstGeom>
                  </pic:spPr>
                </pic:pic>
              </a:graphicData>
            </a:graphic>
          </wp:inline>
        </w:drawing>
      </w:r>
    </w:p>
    <w:p w14:paraId="6D3C4A0E" w14:textId="5135C415" w:rsidR="00331027" w:rsidRDefault="00331027" w:rsidP="00623D48"/>
    <w:p w14:paraId="16B0357E" w14:textId="564BC0CA" w:rsidR="002F2131" w:rsidRDefault="001846EA" w:rsidP="00623D48">
      <w:r>
        <w:rPr>
          <w:noProof/>
        </w:rPr>
        <w:lastRenderedPageBreak/>
        <w:drawing>
          <wp:inline distT="0" distB="0" distL="0" distR="0" wp14:anchorId="73E59479" wp14:editId="497DE124">
            <wp:extent cx="5400675" cy="50863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5086350"/>
                    </a:xfrm>
                    <a:prstGeom prst="rect">
                      <a:avLst/>
                    </a:prstGeom>
                  </pic:spPr>
                </pic:pic>
              </a:graphicData>
            </a:graphic>
          </wp:inline>
        </w:drawing>
      </w:r>
    </w:p>
    <w:p w14:paraId="332FE2BF" w14:textId="02F7C491" w:rsidR="00540000" w:rsidRDefault="002F2131">
      <w:r>
        <w:br w:type="page"/>
      </w:r>
      <w:r w:rsidR="00583F63">
        <w:rPr>
          <w:noProof/>
        </w:rPr>
        <w:lastRenderedPageBreak/>
        <w:drawing>
          <wp:inline distT="0" distB="0" distL="0" distR="0" wp14:anchorId="763CAD63" wp14:editId="10D4B072">
            <wp:extent cx="5229225" cy="5429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9225" cy="5429250"/>
                    </a:xfrm>
                    <a:prstGeom prst="rect">
                      <a:avLst/>
                    </a:prstGeom>
                  </pic:spPr>
                </pic:pic>
              </a:graphicData>
            </a:graphic>
          </wp:inline>
        </w:drawing>
      </w:r>
    </w:p>
    <w:p w14:paraId="693060B1" w14:textId="4983C140" w:rsidR="00042000" w:rsidRDefault="00042000">
      <w:r>
        <w:rPr>
          <w:noProof/>
        </w:rPr>
        <w:lastRenderedPageBreak/>
        <w:drawing>
          <wp:inline distT="0" distB="0" distL="0" distR="0" wp14:anchorId="5E998745" wp14:editId="42E745CC">
            <wp:extent cx="5314950" cy="48577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14950" cy="4857750"/>
                    </a:xfrm>
                    <a:prstGeom prst="rect">
                      <a:avLst/>
                    </a:prstGeom>
                  </pic:spPr>
                </pic:pic>
              </a:graphicData>
            </a:graphic>
          </wp:inline>
        </w:drawing>
      </w:r>
    </w:p>
    <w:p w14:paraId="6DC0E06C" w14:textId="5F89E098" w:rsidR="005A5B5B" w:rsidRDefault="005A5B5B">
      <w:r>
        <w:rPr>
          <w:noProof/>
        </w:rPr>
        <w:lastRenderedPageBreak/>
        <w:drawing>
          <wp:inline distT="0" distB="0" distL="0" distR="0" wp14:anchorId="477A12D1" wp14:editId="3130AF79">
            <wp:extent cx="5295900" cy="53911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5900" cy="5391150"/>
                    </a:xfrm>
                    <a:prstGeom prst="rect">
                      <a:avLst/>
                    </a:prstGeom>
                  </pic:spPr>
                </pic:pic>
              </a:graphicData>
            </a:graphic>
          </wp:inline>
        </w:drawing>
      </w:r>
    </w:p>
    <w:p w14:paraId="5411A234" w14:textId="392357E5" w:rsidR="00AF23AB" w:rsidRDefault="00AF23AB">
      <w:r>
        <w:rPr>
          <w:noProof/>
        </w:rPr>
        <w:drawing>
          <wp:inline distT="0" distB="0" distL="0" distR="0" wp14:anchorId="1BEFC6C8" wp14:editId="0A662BE8">
            <wp:extent cx="4857750" cy="14668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57750" cy="1466850"/>
                    </a:xfrm>
                    <a:prstGeom prst="rect">
                      <a:avLst/>
                    </a:prstGeom>
                  </pic:spPr>
                </pic:pic>
              </a:graphicData>
            </a:graphic>
          </wp:inline>
        </w:drawing>
      </w:r>
    </w:p>
    <w:p w14:paraId="5D8E808A" w14:textId="77777777" w:rsidR="00155647" w:rsidRDefault="00155647"/>
    <w:p w14:paraId="1AFD5F6C" w14:textId="047D3BB9" w:rsidR="00AE0F92" w:rsidRDefault="00AE0F92">
      <w:r>
        <w:br w:type="page"/>
      </w:r>
    </w:p>
    <w:p w14:paraId="6B6752C8" w14:textId="77777777" w:rsidR="000E1001" w:rsidRDefault="000E1001" w:rsidP="000E1001">
      <w:pPr>
        <w:rPr>
          <w:lang w:val="pt-BR"/>
        </w:rPr>
      </w:pPr>
    </w:p>
    <w:p w14:paraId="22353B43" w14:textId="77777777" w:rsidR="000E1001" w:rsidRDefault="000E1001" w:rsidP="000E1001">
      <w:pPr>
        <w:rPr>
          <w:lang w:val="pt-BR"/>
        </w:rPr>
      </w:pPr>
    </w:p>
    <w:p w14:paraId="039174AA" w14:textId="77777777" w:rsidR="000E1001" w:rsidRDefault="000E1001" w:rsidP="000E1001">
      <w:pPr>
        <w:rPr>
          <w:lang w:val="pt-BR"/>
        </w:rPr>
      </w:pPr>
    </w:p>
    <w:p w14:paraId="605D26BE" w14:textId="77777777" w:rsidR="000E1001" w:rsidRDefault="000E1001" w:rsidP="000E1001">
      <w:pPr>
        <w:rPr>
          <w:lang w:val="pt-BR"/>
        </w:rPr>
      </w:pPr>
    </w:p>
    <w:p w14:paraId="633D1394" w14:textId="77777777" w:rsidR="000E1001" w:rsidRDefault="000E1001" w:rsidP="000E1001">
      <w:pPr>
        <w:rPr>
          <w:lang w:val="pt-BR"/>
        </w:rPr>
      </w:pPr>
    </w:p>
    <w:p w14:paraId="58E281FB" w14:textId="04A15394" w:rsidR="000E1001" w:rsidRDefault="000E1001" w:rsidP="000E1001">
      <w:pPr>
        <w:rPr>
          <w:lang w:val="pt-BR"/>
        </w:rPr>
      </w:pPr>
    </w:p>
    <w:p w14:paraId="3C0FFCA1" w14:textId="4C5B783E" w:rsidR="000E1001" w:rsidRDefault="000E1001" w:rsidP="000E1001">
      <w:pPr>
        <w:rPr>
          <w:lang w:val="pt-BR"/>
        </w:rPr>
      </w:pPr>
    </w:p>
    <w:p w14:paraId="6C20AE80" w14:textId="2AB0FBC4" w:rsidR="000E1001" w:rsidRDefault="000E1001" w:rsidP="000E1001">
      <w:pPr>
        <w:rPr>
          <w:lang w:val="pt-BR"/>
        </w:rPr>
      </w:pPr>
    </w:p>
    <w:p w14:paraId="62B7498B" w14:textId="2C8D544E" w:rsidR="00120CE6" w:rsidRDefault="00120CE6" w:rsidP="000E1001">
      <w:pPr>
        <w:rPr>
          <w:lang w:val="pt-BR"/>
        </w:rPr>
      </w:pPr>
    </w:p>
    <w:p w14:paraId="44E80303" w14:textId="13C8594B" w:rsidR="00120CE6" w:rsidRDefault="00120CE6" w:rsidP="000E1001">
      <w:pPr>
        <w:rPr>
          <w:lang w:val="pt-BR"/>
        </w:rPr>
      </w:pPr>
    </w:p>
    <w:p w14:paraId="08164580" w14:textId="5974FC44" w:rsidR="00120CE6" w:rsidRDefault="00120CE6" w:rsidP="000E1001">
      <w:pPr>
        <w:rPr>
          <w:lang w:val="pt-BR"/>
        </w:rPr>
      </w:pPr>
    </w:p>
    <w:p w14:paraId="77FEA274" w14:textId="7EAB2F9A" w:rsidR="00120CE6" w:rsidRDefault="00120CE6" w:rsidP="000E1001">
      <w:pPr>
        <w:rPr>
          <w:lang w:val="pt-BR"/>
        </w:rPr>
      </w:pPr>
    </w:p>
    <w:p w14:paraId="084E23B4" w14:textId="38BC7480" w:rsidR="00120CE6" w:rsidRDefault="00120CE6" w:rsidP="000E1001">
      <w:pPr>
        <w:rPr>
          <w:lang w:val="pt-BR"/>
        </w:rPr>
      </w:pPr>
    </w:p>
    <w:p w14:paraId="30CE309C" w14:textId="712BAFE7" w:rsidR="00120CE6" w:rsidRDefault="00120CE6" w:rsidP="000E1001">
      <w:pPr>
        <w:rPr>
          <w:lang w:val="pt-BR"/>
        </w:rPr>
      </w:pPr>
    </w:p>
    <w:p w14:paraId="3F6675F4" w14:textId="77777777" w:rsidR="00120CE6" w:rsidRDefault="00120CE6" w:rsidP="000E1001">
      <w:pPr>
        <w:rPr>
          <w:lang w:val="pt-BR"/>
        </w:rPr>
      </w:pPr>
    </w:p>
    <w:p w14:paraId="10199533" w14:textId="407D7BC7" w:rsidR="000E1001" w:rsidRDefault="000E1001" w:rsidP="000E1001">
      <w:pPr>
        <w:rPr>
          <w:lang w:val="pt-BR"/>
        </w:rPr>
      </w:pPr>
    </w:p>
    <w:p w14:paraId="29024840" w14:textId="579A999D" w:rsidR="000E1001" w:rsidRDefault="000E1001" w:rsidP="000E1001">
      <w:pPr>
        <w:rPr>
          <w:lang w:val="pt-BR"/>
        </w:rPr>
      </w:pPr>
    </w:p>
    <w:p w14:paraId="6103F81F" w14:textId="7052A02A" w:rsidR="000E1001" w:rsidRDefault="000E1001" w:rsidP="000E1001">
      <w:pPr>
        <w:rPr>
          <w:lang w:val="pt-BR"/>
        </w:rPr>
      </w:pPr>
    </w:p>
    <w:p w14:paraId="2CD76278" w14:textId="5DE96F22" w:rsidR="000E1001" w:rsidRDefault="000E1001" w:rsidP="000E1001">
      <w:pPr>
        <w:rPr>
          <w:lang w:val="pt-BR"/>
        </w:rPr>
      </w:pPr>
    </w:p>
    <w:p w14:paraId="5F594783" w14:textId="7F195676" w:rsidR="000E1001" w:rsidRDefault="000E1001" w:rsidP="000E1001">
      <w:pPr>
        <w:rPr>
          <w:lang w:val="pt-BR"/>
        </w:rPr>
      </w:pPr>
    </w:p>
    <w:p w14:paraId="0A16DFF6" w14:textId="77777777" w:rsidR="000E1001" w:rsidRDefault="000E1001" w:rsidP="000E1001">
      <w:pPr>
        <w:rPr>
          <w:lang w:val="pt-BR"/>
        </w:rPr>
      </w:pPr>
    </w:p>
    <w:p w14:paraId="19A0C97C" w14:textId="3924EE9B" w:rsidR="000E1001" w:rsidRDefault="00540000" w:rsidP="00540000">
      <w:pPr>
        <w:pStyle w:val="Titulo2"/>
        <w:jc w:val="center"/>
        <w:rPr>
          <w:rFonts w:eastAsia="Times New Roman"/>
          <w:bCs/>
          <w:szCs w:val="24"/>
          <w:lang w:val="pt-BR"/>
        </w:rPr>
      </w:pPr>
      <w:bookmarkStart w:id="56" w:name="_Toc73515327"/>
      <w:r w:rsidRPr="00AE0F92">
        <w:rPr>
          <w:szCs w:val="24"/>
          <w:lang w:val="pt-BR"/>
        </w:rPr>
        <w:t xml:space="preserve">Anexo 2- </w:t>
      </w:r>
      <w:r w:rsidR="00063190" w:rsidRPr="00AE0F92">
        <w:rPr>
          <w:rFonts w:eastAsia="Times New Roman"/>
          <w:bCs/>
          <w:szCs w:val="24"/>
          <w:lang w:val="pt-BR"/>
        </w:rPr>
        <w:t>Protocolo antropométrico médico-</w:t>
      </w:r>
      <w:r w:rsidR="00063190" w:rsidRPr="005F339B">
        <w:rPr>
          <w:rFonts w:eastAsia="Times New Roman"/>
          <w:bCs/>
          <w:szCs w:val="24"/>
        </w:rPr>
        <w:t>deportivo</w:t>
      </w:r>
      <w:bookmarkEnd w:id="56"/>
    </w:p>
    <w:p w14:paraId="2CB3B7CF" w14:textId="77777777" w:rsidR="000E1001" w:rsidRDefault="000E1001">
      <w:pPr>
        <w:rPr>
          <w:rFonts w:eastAsia="Times New Roman"/>
          <w:b/>
          <w:bCs/>
          <w:szCs w:val="24"/>
          <w:lang w:val="pt-BR"/>
        </w:rPr>
        <w:sectPr w:rsidR="000E1001" w:rsidSect="00784501">
          <w:footerReference w:type="default" r:id="rId22"/>
          <w:footerReference w:type="first" r:id="rId23"/>
          <w:pgSz w:w="11909" w:h="16834"/>
          <w:pgMar w:top="1440" w:right="1440" w:bottom="1440" w:left="1440" w:header="720" w:footer="720" w:gutter="0"/>
          <w:pgNumType w:start="0"/>
          <w:cols w:space="720"/>
          <w:titlePg/>
          <w:docGrid w:linePitch="326"/>
        </w:sectPr>
      </w:pPr>
    </w:p>
    <w:p w14:paraId="4EFDCAB0" w14:textId="6A6B2D3F" w:rsidR="000E1001" w:rsidRDefault="000E1001">
      <w:pPr>
        <w:rPr>
          <w:rFonts w:eastAsia="Times New Roman"/>
          <w:b/>
          <w:bCs/>
          <w:szCs w:val="24"/>
          <w:lang w:val="pt-BR"/>
        </w:rPr>
      </w:pPr>
    </w:p>
    <w:tbl>
      <w:tblPr>
        <w:tblW w:w="9946" w:type="dxa"/>
        <w:jc w:val="center"/>
        <w:tblCellMar>
          <w:left w:w="70" w:type="dxa"/>
          <w:right w:w="70" w:type="dxa"/>
        </w:tblCellMar>
        <w:tblLook w:val="04A0" w:firstRow="1" w:lastRow="0" w:firstColumn="1" w:lastColumn="0" w:noHBand="0" w:noVBand="1"/>
      </w:tblPr>
      <w:tblGrid>
        <w:gridCol w:w="196"/>
        <w:gridCol w:w="468"/>
        <w:gridCol w:w="1772"/>
        <w:gridCol w:w="373"/>
        <w:gridCol w:w="752"/>
        <w:gridCol w:w="834"/>
        <w:gridCol w:w="1745"/>
        <w:gridCol w:w="1411"/>
        <w:gridCol w:w="1350"/>
        <w:gridCol w:w="849"/>
        <w:gridCol w:w="196"/>
      </w:tblGrid>
      <w:tr w:rsidR="00710D54" w:rsidRPr="000E1001" w14:paraId="1AE022D8" w14:textId="77777777" w:rsidTr="005F339B">
        <w:trPr>
          <w:trHeight w:val="336"/>
          <w:jc w:val="center"/>
        </w:trPr>
        <w:tc>
          <w:tcPr>
            <w:tcW w:w="196" w:type="dxa"/>
            <w:tcBorders>
              <w:top w:val="nil"/>
              <w:left w:val="nil"/>
              <w:bottom w:val="nil"/>
              <w:right w:val="nil"/>
            </w:tcBorders>
            <w:shd w:val="clear" w:color="000000" w:fill="FFFFFF"/>
            <w:noWrap/>
            <w:vAlign w:val="center"/>
            <w:hideMark/>
          </w:tcPr>
          <w:p w14:paraId="4710F7EF"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single" w:sz="4" w:space="0" w:color="auto"/>
              <w:left w:val="single" w:sz="12" w:space="0" w:color="auto"/>
              <w:bottom w:val="nil"/>
              <w:right w:val="nil"/>
            </w:tcBorders>
            <w:shd w:val="clear" w:color="auto" w:fill="auto"/>
            <w:noWrap/>
            <w:vAlign w:val="center"/>
            <w:hideMark/>
          </w:tcPr>
          <w:p w14:paraId="71045747" w14:textId="56F3D291"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1772" w:type="dxa"/>
            <w:tcBorders>
              <w:top w:val="single" w:sz="4" w:space="0" w:color="auto"/>
              <w:left w:val="nil"/>
              <w:bottom w:val="nil"/>
              <w:right w:val="nil"/>
            </w:tcBorders>
            <w:shd w:val="clear" w:color="auto" w:fill="auto"/>
            <w:vAlign w:val="center"/>
            <w:hideMark/>
          </w:tcPr>
          <w:p w14:paraId="4E952C43" w14:textId="7BD98570" w:rsidR="000C2E3E" w:rsidRPr="000E1001" w:rsidRDefault="000C2E3E" w:rsidP="000C2E3E">
            <w:pPr>
              <w:spacing w:line="240" w:lineRule="auto"/>
              <w:jc w:val="center"/>
              <w:rPr>
                <w:rFonts w:eastAsia="Times New Roman"/>
                <w:b/>
                <w:bCs/>
                <w:sz w:val="18"/>
                <w:szCs w:val="18"/>
                <w:lang w:val="pt-BR"/>
              </w:rPr>
            </w:pPr>
            <w:r w:rsidRPr="000E1001">
              <w:rPr>
                <w:rFonts w:eastAsia="Times New Roman"/>
                <w:b/>
                <w:bCs/>
                <w:sz w:val="18"/>
                <w:szCs w:val="18"/>
                <w:lang w:val="pt-BR"/>
              </w:rPr>
              <w:t> </w:t>
            </w:r>
          </w:p>
        </w:tc>
        <w:tc>
          <w:tcPr>
            <w:tcW w:w="373" w:type="dxa"/>
            <w:tcBorders>
              <w:top w:val="single" w:sz="4" w:space="0" w:color="auto"/>
              <w:left w:val="nil"/>
              <w:bottom w:val="nil"/>
              <w:right w:val="nil"/>
            </w:tcBorders>
            <w:shd w:val="clear" w:color="auto" w:fill="auto"/>
            <w:vAlign w:val="center"/>
            <w:hideMark/>
          </w:tcPr>
          <w:p w14:paraId="4BCFEEB7" w14:textId="77777777" w:rsidR="000C2E3E" w:rsidRPr="000E1001" w:rsidRDefault="000C2E3E" w:rsidP="000C2E3E">
            <w:pPr>
              <w:spacing w:line="240" w:lineRule="auto"/>
              <w:jc w:val="center"/>
              <w:rPr>
                <w:rFonts w:eastAsia="Times New Roman"/>
                <w:b/>
                <w:bCs/>
                <w:sz w:val="18"/>
                <w:szCs w:val="18"/>
                <w:lang w:val="pt-BR"/>
              </w:rPr>
            </w:pPr>
            <w:r w:rsidRPr="000E1001">
              <w:rPr>
                <w:rFonts w:eastAsia="Times New Roman"/>
                <w:b/>
                <w:bCs/>
                <w:sz w:val="18"/>
                <w:szCs w:val="18"/>
                <w:lang w:val="pt-BR"/>
              </w:rPr>
              <w:t> </w:t>
            </w:r>
          </w:p>
        </w:tc>
        <w:tc>
          <w:tcPr>
            <w:tcW w:w="6092" w:type="dxa"/>
            <w:gridSpan w:val="5"/>
            <w:tcBorders>
              <w:top w:val="single" w:sz="4" w:space="0" w:color="auto"/>
              <w:left w:val="nil"/>
              <w:bottom w:val="nil"/>
              <w:right w:val="nil"/>
            </w:tcBorders>
            <w:shd w:val="clear" w:color="auto" w:fill="auto"/>
            <w:noWrap/>
            <w:vAlign w:val="center"/>
            <w:hideMark/>
          </w:tcPr>
          <w:p w14:paraId="0305BD4C" w14:textId="77777777" w:rsidR="000C2E3E" w:rsidRPr="000E1001" w:rsidRDefault="000C2E3E" w:rsidP="000C2E3E">
            <w:pPr>
              <w:spacing w:line="240" w:lineRule="auto"/>
              <w:rPr>
                <w:rFonts w:eastAsia="Times New Roman"/>
                <w:b/>
                <w:bCs/>
                <w:sz w:val="18"/>
                <w:szCs w:val="18"/>
              </w:rPr>
            </w:pPr>
            <w:r w:rsidRPr="000E1001">
              <w:rPr>
                <w:rFonts w:eastAsia="Times New Roman"/>
                <w:b/>
                <w:bCs/>
                <w:sz w:val="18"/>
                <w:szCs w:val="18"/>
                <w:lang w:val="pt-BR"/>
              </w:rPr>
              <w:t xml:space="preserve">        </w:t>
            </w:r>
            <w:r w:rsidRPr="000E1001">
              <w:rPr>
                <w:rFonts w:eastAsia="Times New Roman"/>
                <w:b/>
                <w:bCs/>
                <w:sz w:val="18"/>
                <w:szCs w:val="18"/>
              </w:rPr>
              <w:t>PROTOCOLO ANTROPOMÉTRICO MEDICO-DEPORTIVO.</w:t>
            </w:r>
          </w:p>
        </w:tc>
        <w:tc>
          <w:tcPr>
            <w:tcW w:w="849" w:type="dxa"/>
            <w:vMerge w:val="restart"/>
            <w:tcBorders>
              <w:top w:val="single" w:sz="4" w:space="0" w:color="auto"/>
              <w:left w:val="nil"/>
              <w:bottom w:val="nil"/>
              <w:right w:val="nil"/>
            </w:tcBorders>
            <w:shd w:val="clear" w:color="auto" w:fill="auto"/>
            <w:vAlign w:val="center"/>
            <w:hideMark/>
          </w:tcPr>
          <w:p w14:paraId="0E3BC5C8" w14:textId="2F614D0D" w:rsidR="000C2E3E" w:rsidRPr="000E1001" w:rsidRDefault="000C2E3E" w:rsidP="000C2E3E">
            <w:pPr>
              <w:spacing w:line="240" w:lineRule="auto"/>
              <w:jc w:val="center"/>
              <w:rPr>
                <w:rFonts w:eastAsia="Times New Roman"/>
                <w:sz w:val="18"/>
                <w:szCs w:val="18"/>
              </w:rPr>
            </w:pPr>
          </w:p>
        </w:tc>
        <w:tc>
          <w:tcPr>
            <w:tcW w:w="196" w:type="dxa"/>
            <w:tcBorders>
              <w:top w:val="single" w:sz="4" w:space="0" w:color="auto"/>
              <w:left w:val="nil"/>
              <w:bottom w:val="nil"/>
              <w:right w:val="single" w:sz="12" w:space="0" w:color="auto"/>
            </w:tcBorders>
            <w:shd w:val="clear" w:color="auto" w:fill="auto"/>
            <w:noWrap/>
            <w:vAlign w:val="center"/>
            <w:hideMark/>
          </w:tcPr>
          <w:p w14:paraId="261F53D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7A766026" w14:textId="77777777" w:rsidTr="005F339B">
        <w:trPr>
          <w:trHeight w:val="279"/>
          <w:jc w:val="center"/>
        </w:trPr>
        <w:tc>
          <w:tcPr>
            <w:tcW w:w="196" w:type="dxa"/>
            <w:tcBorders>
              <w:top w:val="nil"/>
              <w:left w:val="nil"/>
              <w:bottom w:val="nil"/>
              <w:right w:val="nil"/>
            </w:tcBorders>
            <w:shd w:val="clear" w:color="000000" w:fill="FFFFFF"/>
            <w:noWrap/>
            <w:vAlign w:val="center"/>
            <w:hideMark/>
          </w:tcPr>
          <w:p w14:paraId="23A573B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center"/>
            <w:hideMark/>
          </w:tcPr>
          <w:p w14:paraId="1D55E72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vAlign w:val="center"/>
            <w:hideMark/>
          </w:tcPr>
          <w:p w14:paraId="0390FC84" w14:textId="62E1207B" w:rsidR="000C2E3E" w:rsidRPr="000E1001" w:rsidRDefault="005F339B" w:rsidP="000C2E3E">
            <w:pPr>
              <w:spacing w:line="240" w:lineRule="auto"/>
              <w:jc w:val="center"/>
              <w:rPr>
                <w:rFonts w:eastAsia="Times New Roman"/>
                <w:b/>
                <w:bCs/>
                <w:sz w:val="18"/>
                <w:szCs w:val="18"/>
              </w:rPr>
            </w:pPr>
            <w:r w:rsidRPr="000E1001">
              <w:rPr>
                <w:rFonts w:eastAsia="Times New Roman"/>
                <w:noProof/>
                <w:sz w:val="18"/>
                <w:szCs w:val="18"/>
              </w:rPr>
              <w:drawing>
                <wp:anchor distT="0" distB="0" distL="114300" distR="114300" simplePos="0" relativeHeight="251658246" behindDoc="0" locked="0" layoutInCell="1" allowOverlap="1" wp14:anchorId="384B41C9" wp14:editId="5BA7D9A0">
                  <wp:simplePos x="0" y="0"/>
                  <wp:positionH relativeFrom="column">
                    <wp:posOffset>-173990</wp:posOffset>
                  </wp:positionH>
                  <wp:positionV relativeFrom="paragraph">
                    <wp:posOffset>-140970</wp:posOffset>
                  </wp:positionV>
                  <wp:extent cx="914400" cy="492760"/>
                  <wp:effectExtent l="0" t="0" r="0" b="2540"/>
                  <wp:wrapNone/>
                  <wp:docPr id="19" name="Imagen 19" descr="GREC-1">
                    <a:extLst xmlns:a="http://schemas.openxmlformats.org/drawingml/2006/main">
                      <a:ext uri="{FF2B5EF4-FFF2-40B4-BE49-F238E27FC236}">
                        <a16:creationId xmlns:a16="http://schemas.microsoft.com/office/drawing/2014/main" id="{DCC8A6F7-8C73-4A92-8399-9365B793629F}"/>
                      </a:ext>
                    </a:extLst>
                  </wp:docPr>
                  <wp:cNvGraphicFramePr/>
                  <a:graphic xmlns:a="http://schemas.openxmlformats.org/drawingml/2006/main">
                    <a:graphicData uri="http://schemas.openxmlformats.org/drawingml/2006/picture">
                      <pic:pic xmlns:pic="http://schemas.openxmlformats.org/drawingml/2006/picture">
                        <pic:nvPicPr>
                          <pic:cNvPr id="2056" name="Picture 27" descr="GREC-1">
                            <a:extLst>
                              <a:ext uri="{FF2B5EF4-FFF2-40B4-BE49-F238E27FC236}">
                                <a16:creationId xmlns:a16="http://schemas.microsoft.com/office/drawing/2014/main" id="{DCC8A6F7-8C73-4A92-8399-9365B793629F}"/>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914400" cy="492760"/>
                          </a:xfrm>
                          <a:prstGeom prst="rect">
                            <a:avLst/>
                          </a:prstGeom>
                          <a:noFill/>
                          <a:ln>
                            <a:noFill/>
                          </a:ln>
                        </pic:spPr>
                      </pic:pic>
                    </a:graphicData>
                  </a:graphic>
                  <wp14:sizeRelH relativeFrom="page">
                    <wp14:pctWidth>0</wp14:pctWidth>
                  </wp14:sizeRelH>
                  <wp14:sizeRelV relativeFrom="page">
                    <wp14:pctHeight>0</wp14:pctHeight>
                  </wp14:sizeRelV>
                </wp:anchor>
              </w:drawing>
            </w:r>
            <w:r w:rsidR="000C2E3E" w:rsidRPr="000E1001">
              <w:rPr>
                <w:rFonts w:eastAsia="Times New Roman"/>
                <w:b/>
                <w:bCs/>
                <w:sz w:val="18"/>
                <w:szCs w:val="18"/>
              </w:rPr>
              <w:t> </w:t>
            </w:r>
          </w:p>
        </w:tc>
        <w:tc>
          <w:tcPr>
            <w:tcW w:w="373" w:type="dxa"/>
            <w:tcBorders>
              <w:top w:val="nil"/>
              <w:left w:val="nil"/>
              <w:bottom w:val="nil"/>
              <w:right w:val="nil"/>
            </w:tcBorders>
            <w:shd w:val="clear" w:color="auto" w:fill="auto"/>
            <w:noWrap/>
            <w:vAlign w:val="center"/>
            <w:hideMark/>
          </w:tcPr>
          <w:p w14:paraId="6C33FC6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6092" w:type="dxa"/>
            <w:gridSpan w:val="5"/>
            <w:tcBorders>
              <w:top w:val="nil"/>
              <w:left w:val="nil"/>
              <w:bottom w:val="nil"/>
              <w:right w:val="nil"/>
            </w:tcBorders>
            <w:shd w:val="clear" w:color="auto" w:fill="auto"/>
            <w:noWrap/>
            <w:vAlign w:val="center"/>
            <w:hideMark/>
          </w:tcPr>
          <w:p w14:paraId="21674BA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xml:space="preserve">                Según documento de consenso del G.R.E.C de la FE.ME.DE. (2008)</w:t>
            </w:r>
          </w:p>
        </w:tc>
        <w:tc>
          <w:tcPr>
            <w:tcW w:w="849" w:type="dxa"/>
            <w:vMerge/>
            <w:tcBorders>
              <w:top w:val="nil"/>
              <w:left w:val="nil"/>
              <w:bottom w:val="nil"/>
              <w:right w:val="nil"/>
            </w:tcBorders>
            <w:shd w:val="clear" w:color="auto" w:fill="auto"/>
            <w:vAlign w:val="center"/>
            <w:hideMark/>
          </w:tcPr>
          <w:p w14:paraId="12CDCA64" w14:textId="77777777" w:rsidR="000C2E3E" w:rsidRPr="000E1001" w:rsidRDefault="000C2E3E" w:rsidP="000C2E3E">
            <w:pPr>
              <w:spacing w:line="240" w:lineRule="auto"/>
              <w:rPr>
                <w:rFonts w:eastAsia="Times New Roman"/>
                <w:sz w:val="18"/>
                <w:szCs w:val="18"/>
              </w:rPr>
            </w:pPr>
          </w:p>
        </w:tc>
        <w:tc>
          <w:tcPr>
            <w:tcW w:w="196" w:type="dxa"/>
            <w:tcBorders>
              <w:top w:val="nil"/>
              <w:left w:val="nil"/>
              <w:bottom w:val="nil"/>
              <w:right w:val="single" w:sz="12" w:space="0" w:color="auto"/>
            </w:tcBorders>
            <w:shd w:val="clear" w:color="auto" w:fill="auto"/>
            <w:noWrap/>
            <w:vAlign w:val="center"/>
            <w:hideMark/>
          </w:tcPr>
          <w:p w14:paraId="7BDA22C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E376971" w14:textId="77777777" w:rsidTr="005F339B">
        <w:trPr>
          <w:trHeight w:val="279"/>
          <w:jc w:val="center"/>
        </w:trPr>
        <w:tc>
          <w:tcPr>
            <w:tcW w:w="196" w:type="dxa"/>
            <w:tcBorders>
              <w:top w:val="nil"/>
              <w:left w:val="nil"/>
              <w:bottom w:val="nil"/>
              <w:right w:val="nil"/>
            </w:tcBorders>
            <w:shd w:val="clear" w:color="000000" w:fill="FFFFFF"/>
            <w:noWrap/>
            <w:vAlign w:val="bottom"/>
            <w:hideMark/>
          </w:tcPr>
          <w:p w14:paraId="71A23D4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7815900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6E424DA7"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Sujeto:</w:t>
            </w:r>
          </w:p>
        </w:tc>
        <w:tc>
          <w:tcPr>
            <w:tcW w:w="373" w:type="dxa"/>
            <w:tcBorders>
              <w:top w:val="single" w:sz="4" w:space="0" w:color="auto"/>
              <w:left w:val="single" w:sz="4" w:space="0" w:color="auto"/>
              <w:bottom w:val="single" w:sz="4" w:space="0" w:color="auto"/>
              <w:right w:val="nil"/>
            </w:tcBorders>
            <w:shd w:val="clear" w:color="auto" w:fill="auto"/>
            <w:noWrap/>
            <w:vAlign w:val="bottom"/>
            <w:hideMark/>
          </w:tcPr>
          <w:p w14:paraId="00A9F10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single" w:sz="4" w:space="0" w:color="auto"/>
              <w:left w:val="nil"/>
              <w:bottom w:val="single" w:sz="4" w:space="0" w:color="auto"/>
              <w:right w:val="nil"/>
            </w:tcBorders>
            <w:shd w:val="clear" w:color="auto" w:fill="auto"/>
            <w:noWrap/>
            <w:vAlign w:val="bottom"/>
            <w:hideMark/>
          </w:tcPr>
          <w:p w14:paraId="1290B95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55240F7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6372E033"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F. Toma:</w:t>
            </w:r>
          </w:p>
        </w:tc>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FE615" w14:textId="265CAAE3"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01FAA081"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M ó H:</w:t>
            </w:r>
          </w:p>
        </w:tc>
        <w:tc>
          <w:tcPr>
            <w:tcW w:w="8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C256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2C64485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F003D03" w14:textId="77777777" w:rsidTr="005F339B">
        <w:trPr>
          <w:trHeight w:val="150"/>
          <w:jc w:val="center"/>
        </w:trPr>
        <w:tc>
          <w:tcPr>
            <w:tcW w:w="196" w:type="dxa"/>
            <w:tcBorders>
              <w:top w:val="nil"/>
              <w:left w:val="nil"/>
              <w:bottom w:val="nil"/>
              <w:right w:val="nil"/>
            </w:tcBorders>
            <w:shd w:val="clear" w:color="000000" w:fill="FFFFFF"/>
            <w:noWrap/>
            <w:vAlign w:val="bottom"/>
            <w:hideMark/>
          </w:tcPr>
          <w:p w14:paraId="4ED4E1B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57E3FA8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600E719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 w:type="dxa"/>
            <w:tcBorders>
              <w:top w:val="nil"/>
              <w:left w:val="nil"/>
              <w:bottom w:val="nil"/>
              <w:right w:val="nil"/>
            </w:tcBorders>
            <w:shd w:val="clear" w:color="auto" w:fill="auto"/>
            <w:noWrap/>
            <w:vAlign w:val="bottom"/>
            <w:hideMark/>
          </w:tcPr>
          <w:p w14:paraId="2529A82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4A25576E" w14:textId="23CDB68E"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159800B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035F1EBB"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noWrap/>
            <w:vAlign w:val="bottom"/>
            <w:hideMark/>
          </w:tcPr>
          <w:p w14:paraId="732AA7A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466E829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49" w:type="dxa"/>
            <w:tcBorders>
              <w:top w:val="nil"/>
              <w:left w:val="nil"/>
              <w:bottom w:val="nil"/>
              <w:right w:val="nil"/>
            </w:tcBorders>
            <w:shd w:val="clear" w:color="auto" w:fill="auto"/>
            <w:noWrap/>
            <w:vAlign w:val="bottom"/>
            <w:hideMark/>
          </w:tcPr>
          <w:p w14:paraId="1894BB4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1CE1D6F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D2BC860" w14:textId="77777777" w:rsidTr="005F339B">
        <w:trPr>
          <w:trHeight w:val="279"/>
          <w:jc w:val="center"/>
        </w:trPr>
        <w:tc>
          <w:tcPr>
            <w:tcW w:w="196" w:type="dxa"/>
            <w:tcBorders>
              <w:top w:val="nil"/>
              <w:left w:val="nil"/>
              <w:bottom w:val="nil"/>
              <w:right w:val="nil"/>
            </w:tcBorders>
            <w:shd w:val="clear" w:color="000000" w:fill="FFFFFF"/>
            <w:noWrap/>
            <w:vAlign w:val="bottom"/>
            <w:hideMark/>
          </w:tcPr>
          <w:p w14:paraId="673164E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6CF97A7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39DCF590"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F. Nacim.:</w:t>
            </w:r>
          </w:p>
        </w:tc>
        <w:tc>
          <w:tcPr>
            <w:tcW w:w="3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C55B5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6A4F1EFB"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Edad:</w:t>
            </w:r>
          </w:p>
        </w:tc>
        <w:tc>
          <w:tcPr>
            <w:tcW w:w="8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46A82" w14:textId="0B0727BE"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3F56E993"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Deporte:</w:t>
            </w:r>
          </w:p>
        </w:tc>
        <w:tc>
          <w:tcPr>
            <w:tcW w:w="1411" w:type="dxa"/>
            <w:tcBorders>
              <w:top w:val="single" w:sz="4" w:space="0" w:color="auto"/>
              <w:left w:val="single" w:sz="4" w:space="0" w:color="auto"/>
              <w:bottom w:val="single" w:sz="4" w:space="0" w:color="auto"/>
              <w:right w:val="nil"/>
            </w:tcBorders>
            <w:shd w:val="clear" w:color="auto" w:fill="auto"/>
            <w:noWrap/>
            <w:vAlign w:val="bottom"/>
            <w:hideMark/>
          </w:tcPr>
          <w:p w14:paraId="044B790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single" w:sz="4" w:space="0" w:color="auto"/>
              <w:left w:val="nil"/>
              <w:bottom w:val="single" w:sz="4" w:space="0" w:color="auto"/>
              <w:right w:val="nil"/>
            </w:tcBorders>
            <w:shd w:val="clear" w:color="auto" w:fill="auto"/>
            <w:noWrap/>
            <w:vAlign w:val="bottom"/>
            <w:hideMark/>
          </w:tcPr>
          <w:p w14:paraId="5E6FE0F5"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49" w:type="dxa"/>
            <w:tcBorders>
              <w:top w:val="single" w:sz="4" w:space="0" w:color="auto"/>
              <w:left w:val="nil"/>
              <w:bottom w:val="single" w:sz="4" w:space="0" w:color="auto"/>
              <w:right w:val="single" w:sz="4" w:space="0" w:color="auto"/>
            </w:tcBorders>
            <w:shd w:val="clear" w:color="auto" w:fill="auto"/>
            <w:noWrap/>
            <w:vAlign w:val="bottom"/>
            <w:hideMark/>
          </w:tcPr>
          <w:p w14:paraId="0515ECC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352A272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FC4BDA6" w14:textId="77777777" w:rsidTr="005F339B">
        <w:trPr>
          <w:trHeight w:val="125"/>
          <w:jc w:val="center"/>
        </w:trPr>
        <w:tc>
          <w:tcPr>
            <w:tcW w:w="196" w:type="dxa"/>
            <w:tcBorders>
              <w:top w:val="nil"/>
              <w:left w:val="nil"/>
              <w:bottom w:val="nil"/>
              <w:right w:val="nil"/>
            </w:tcBorders>
            <w:shd w:val="clear" w:color="000000" w:fill="FFFFFF"/>
            <w:noWrap/>
            <w:vAlign w:val="bottom"/>
            <w:hideMark/>
          </w:tcPr>
          <w:p w14:paraId="03B2C4E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7C37691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74C8700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 w:type="dxa"/>
            <w:tcBorders>
              <w:top w:val="nil"/>
              <w:left w:val="nil"/>
              <w:bottom w:val="nil"/>
              <w:right w:val="nil"/>
            </w:tcBorders>
            <w:shd w:val="clear" w:color="auto" w:fill="auto"/>
            <w:noWrap/>
            <w:vAlign w:val="bottom"/>
            <w:hideMark/>
          </w:tcPr>
          <w:p w14:paraId="487E850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38C11D5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638FE30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2206765D"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noWrap/>
            <w:vAlign w:val="bottom"/>
            <w:hideMark/>
          </w:tcPr>
          <w:p w14:paraId="6CF7A54D" w14:textId="5058A388"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738D5AC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49" w:type="dxa"/>
            <w:tcBorders>
              <w:top w:val="nil"/>
              <w:left w:val="nil"/>
              <w:bottom w:val="nil"/>
              <w:right w:val="nil"/>
            </w:tcBorders>
            <w:shd w:val="clear" w:color="auto" w:fill="auto"/>
            <w:noWrap/>
            <w:vAlign w:val="bottom"/>
            <w:hideMark/>
          </w:tcPr>
          <w:p w14:paraId="10E176F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349DAB6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09035C2" w14:textId="77777777" w:rsidTr="005F339B">
        <w:trPr>
          <w:trHeight w:val="279"/>
          <w:jc w:val="center"/>
        </w:trPr>
        <w:tc>
          <w:tcPr>
            <w:tcW w:w="196" w:type="dxa"/>
            <w:tcBorders>
              <w:top w:val="nil"/>
              <w:left w:val="nil"/>
              <w:bottom w:val="nil"/>
              <w:right w:val="nil"/>
            </w:tcBorders>
            <w:shd w:val="clear" w:color="000000" w:fill="FFFFFF"/>
            <w:noWrap/>
            <w:vAlign w:val="bottom"/>
            <w:hideMark/>
          </w:tcPr>
          <w:p w14:paraId="59AC441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40BE49A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5F1C7730" w14:textId="2273508F" w:rsidR="000C2E3E" w:rsidRPr="000E1001" w:rsidRDefault="00405243" w:rsidP="000C2E3E">
            <w:pPr>
              <w:spacing w:line="240" w:lineRule="auto"/>
              <w:jc w:val="right"/>
              <w:rPr>
                <w:rFonts w:eastAsia="Times New Roman"/>
                <w:b/>
                <w:bCs/>
                <w:sz w:val="18"/>
                <w:szCs w:val="18"/>
              </w:rPr>
            </w:pPr>
            <w:r w:rsidRPr="000E1001">
              <w:rPr>
                <w:rFonts w:eastAsia="Times New Roman"/>
                <w:b/>
                <w:bCs/>
                <w:sz w:val="18"/>
                <w:szCs w:val="18"/>
              </w:rPr>
              <w:t>Modal. /</w:t>
            </w:r>
            <w:r w:rsidR="000C2E3E" w:rsidRPr="000E1001">
              <w:rPr>
                <w:rFonts w:eastAsia="Times New Roman"/>
                <w:b/>
                <w:bCs/>
                <w:sz w:val="18"/>
                <w:szCs w:val="18"/>
              </w:rPr>
              <w:t>Equipo:</w:t>
            </w:r>
          </w:p>
        </w:tc>
        <w:tc>
          <w:tcPr>
            <w:tcW w:w="373" w:type="dxa"/>
            <w:tcBorders>
              <w:top w:val="single" w:sz="4" w:space="0" w:color="auto"/>
              <w:left w:val="single" w:sz="4" w:space="0" w:color="auto"/>
              <w:bottom w:val="single" w:sz="4" w:space="0" w:color="auto"/>
              <w:right w:val="nil"/>
            </w:tcBorders>
            <w:shd w:val="clear" w:color="auto" w:fill="auto"/>
            <w:noWrap/>
            <w:vAlign w:val="bottom"/>
            <w:hideMark/>
          </w:tcPr>
          <w:p w14:paraId="62155F6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single" w:sz="4" w:space="0" w:color="auto"/>
              <w:left w:val="nil"/>
              <w:bottom w:val="single" w:sz="4" w:space="0" w:color="auto"/>
              <w:right w:val="single" w:sz="4" w:space="0" w:color="auto"/>
            </w:tcBorders>
            <w:shd w:val="clear" w:color="auto" w:fill="auto"/>
            <w:noWrap/>
            <w:vAlign w:val="bottom"/>
            <w:hideMark/>
          </w:tcPr>
          <w:p w14:paraId="68F8D82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2D88B6F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70E106E9" w14:textId="4C662916"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Grupo Población:</w:t>
            </w:r>
          </w:p>
        </w:tc>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31448" w14:textId="08C23BC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53BDB68B"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Etnia:</w:t>
            </w:r>
          </w:p>
        </w:tc>
        <w:tc>
          <w:tcPr>
            <w:tcW w:w="8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0C8A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0EEEF74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862BBCC" w14:textId="77777777" w:rsidTr="005F339B">
        <w:trPr>
          <w:trHeight w:val="125"/>
          <w:jc w:val="center"/>
        </w:trPr>
        <w:tc>
          <w:tcPr>
            <w:tcW w:w="196" w:type="dxa"/>
            <w:tcBorders>
              <w:top w:val="nil"/>
              <w:left w:val="nil"/>
              <w:bottom w:val="nil"/>
              <w:right w:val="nil"/>
            </w:tcBorders>
            <w:shd w:val="clear" w:color="000000" w:fill="FFFFFF"/>
            <w:noWrap/>
            <w:vAlign w:val="bottom"/>
            <w:hideMark/>
          </w:tcPr>
          <w:p w14:paraId="376B0F5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213881D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0FD985AC" w14:textId="77777777" w:rsidR="000C2E3E" w:rsidRPr="000E1001" w:rsidRDefault="000C2E3E" w:rsidP="000C2E3E">
            <w:pPr>
              <w:spacing w:line="240" w:lineRule="auto"/>
              <w:rPr>
                <w:rFonts w:eastAsia="Times New Roman"/>
                <w:b/>
                <w:bCs/>
                <w:sz w:val="18"/>
                <w:szCs w:val="18"/>
              </w:rPr>
            </w:pPr>
            <w:r w:rsidRPr="000E1001">
              <w:rPr>
                <w:rFonts w:eastAsia="Times New Roman"/>
                <w:b/>
                <w:bCs/>
                <w:sz w:val="18"/>
                <w:szCs w:val="18"/>
              </w:rPr>
              <w:t> </w:t>
            </w:r>
          </w:p>
        </w:tc>
        <w:tc>
          <w:tcPr>
            <w:tcW w:w="373" w:type="dxa"/>
            <w:tcBorders>
              <w:top w:val="nil"/>
              <w:left w:val="nil"/>
              <w:bottom w:val="nil"/>
              <w:right w:val="nil"/>
            </w:tcBorders>
            <w:shd w:val="clear" w:color="auto" w:fill="auto"/>
            <w:noWrap/>
            <w:vAlign w:val="bottom"/>
            <w:hideMark/>
          </w:tcPr>
          <w:p w14:paraId="26E9E14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7574AA7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17BDC971"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66E5BEE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noWrap/>
            <w:vAlign w:val="bottom"/>
            <w:hideMark/>
          </w:tcPr>
          <w:p w14:paraId="16D98F5E" w14:textId="5D2EF503"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335DCEC2"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 </w:t>
            </w:r>
          </w:p>
        </w:tc>
        <w:tc>
          <w:tcPr>
            <w:tcW w:w="849" w:type="dxa"/>
            <w:tcBorders>
              <w:top w:val="nil"/>
              <w:left w:val="nil"/>
              <w:bottom w:val="nil"/>
              <w:right w:val="nil"/>
            </w:tcBorders>
            <w:shd w:val="clear" w:color="auto" w:fill="auto"/>
            <w:noWrap/>
            <w:vAlign w:val="bottom"/>
            <w:hideMark/>
          </w:tcPr>
          <w:p w14:paraId="30D1B88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789FE00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5B6D6483" w14:textId="77777777" w:rsidTr="005F339B">
        <w:trPr>
          <w:trHeight w:val="279"/>
          <w:jc w:val="center"/>
        </w:trPr>
        <w:tc>
          <w:tcPr>
            <w:tcW w:w="196" w:type="dxa"/>
            <w:tcBorders>
              <w:top w:val="nil"/>
              <w:left w:val="nil"/>
              <w:bottom w:val="nil"/>
              <w:right w:val="nil"/>
            </w:tcBorders>
            <w:shd w:val="clear" w:color="000000" w:fill="FFFFFF"/>
            <w:noWrap/>
            <w:vAlign w:val="bottom"/>
            <w:hideMark/>
          </w:tcPr>
          <w:p w14:paraId="6ECB44C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071A143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0E86ED2F"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Fase Entto.:</w:t>
            </w:r>
          </w:p>
        </w:tc>
        <w:tc>
          <w:tcPr>
            <w:tcW w:w="373" w:type="dxa"/>
            <w:tcBorders>
              <w:top w:val="single" w:sz="4" w:space="0" w:color="auto"/>
              <w:left w:val="single" w:sz="4" w:space="0" w:color="auto"/>
              <w:bottom w:val="single" w:sz="4" w:space="0" w:color="auto"/>
              <w:right w:val="nil"/>
            </w:tcBorders>
            <w:shd w:val="clear" w:color="auto" w:fill="auto"/>
            <w:noWrap/>
            <w:vAlign w:val="bottom"/>
            <w:hideMark/>
          </w:tcPr>
          <w:p w14:paraId="6945DE1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single" w:sz="4" w:space="0" w:color="auto"/>
              <w:left w:val="nil"/>
              <w:bottom w:val="single" w:sz="4" w:space="0" w:color="auto"/>
              <w:right w:val="single" w:sz="4" w:space="0" w:color="auto"/>
            </w:tcBorders>
            <w:shd w:val="clear" w:color="auto" w:fill="auto"/>
            <w:noWrap/>
            <w:vAlign w:val="bottom"/>
            <w:hideMark/>
          </w:tcPr>
          <w:p w14:paraId="386522A5"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1AEEE012"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5916DAFE"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Antropometrista:</w:t>
            </w:r>
          </w:p>
        </w:tc>
        <w:tc>
          <w:tcPr>
            <w:tcW w:w="14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C34E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06E6CB67"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Nivel:</w:t>
            </w:r>
          </w:p>
        </w:tc>
        <w:tc>
          <w:tcPr>
            <w:tcW w:w="8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5F27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6803234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FFCFC93" w14:textId="77777777" w:rsidTr="005F339B">
        <w:trPr>
          <w:trHeight w:val="150"/>
          <w:jc w:val="center"/>
        </w:trPr>
        <w:tc>
          <w:tcPr>
            <w:tcW w:w="196" w:type="dxa"/>
            <w:tcBorders>
              <w:top w:val="nil"/>
              <w:left w:val="nil"/>
              <w:bottom w:val="nil"/>
              <w:right w:val="nil"/>
            </w:tcBorders>
            <w:shd w:val="clear" w:color="000000" w:fill="FFFFFF"/>
            <w:noWrap/>
            <w:vAlign w:val="bottom"/>
            <w:hideMark/>
          </w:tcPr>
          <w:p w14:paraId="0EB5C9E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6F0ECA3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25700455" w14:textId="77777777" w:rsidR="000C2E3E" w:rsidRPr="000E1001" w:rsidRDefault="000C2E3E" w:rsidP="000C2E3E">
            <w:pPr>
              <w:spacing w:line="240" w:lineRule="auto"/>
              <w:rPr>
                <w:rFonts w:eastAsia="Times New Roman"/>
                <w:b/>
                <w:bCs/>
                <w:sz w:val="18"/>
                <w:szCs w:val="18"/>
              </w:rPr>
            </w:pPr>
            <w:r w:rsidRPr="000E1001">
              <w:rPr>
                <w:rFonts w:eastAsia="Times New Roman"/>
                <w:b/>
                <w:bCs/>
                <w:sz w:val="18"/>
                <w:szCs w:val="18"/>
              </w:rPr>
              <w:t> </w:t>
            </w:r>
          </w:p>
        </w:tc>
        <w:tc>
          <w:tcPr>
            <w:tcW w:w="373" w:type="dxa"/>
            <w:tcBorders>
              <w:top w:val="nil"/>
              <w:left w:val="nil"/>
              <w:bottom w:val="nil"/>
              <w:right w:val="nil"/>
            </w:tcBorders>
            <w:shd w:val="clear" w:color="auto" w:fill="auto"/>
            <w:noWrap/>
            <w:vAlign w:val="bottom"/>
            <w:hideMark/>
          </w:tcPr>
          <w:p w14:paraId="556309D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537C881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6B7CD8A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2F906EC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noWrap/>
            <w:vAlign w:val="bottom"/>
            <w:hideMark/>
          </w:tcPr>
          <w:p w14:paraId="52F5FE7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4230DE79" w14:textId="77777777" w:rsidR="000C2E3E" w:rsidRPr="000E1001" w:rsidRDefault="000C2E3E" w:rsidP="000C2E3E">
            <w:pPr>
              <w:spacing w:line="240" w:lineRule="auto"/>
              <w:rPr>
                <w:rFonts w:eastAsia="Times New Roman"/>
                <w:b/>
                <w:bCs/>
                <w:sz w:val="18"/>
                <w:szCs w:val="18"/>
              </w:rPr>
            </w:pPr>
            <w:r w:rsidRPr="000E1001">
              <w:rPr>
                <w:rFonts w:eastAsia="Times New Roman"/>
                <w:b/>
                <w:bCs/>
                <w:sz w:val="18"/>
                <w:szCs w:val="18"/>
              </w:rPr>
              <w:t> </w:t>
            </w:r>
          </w:p>
        </w:tc>
        <w:tc>
          <w:tcPr>
            <w:tcW w:w="849" w:type="dxa"/>
            <w:tcBorders>
              <w:top w:val="nil"/>
              <w:left w:val="nil"/>
              <w:bottom w:val="nil"/>
              <w:right w:val="nil"/>
            </w:tcBorders>
            <w:shd w:val="clear" w:color="auto" w:fill="auto"/>
            <w:noWrap/>
            <w:vAlign w:val="bottom"/>
            <w:hideMark/>
          </w:tcPr>
          <w:p w14:paraId="67D3925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3AA2BB6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EEA6D58" w14:textId="77777777" w:rsidTr="005F339B">
        <w:trPr>
          <w:trHeight w:val="219"/>
          <w:jc w:val="center"/>
        </w:trPr>
        <w:tc>
          <w:tcPr>
            <w:tcW w:w="196" w:type="dxa"/>
            <w:tcBorders>
              <w:top w:val="nil"/>
              <w:left w:val="nil"/>
              <w:bottom w:val="nil"/>
              <w:right w:val="nil"/>
            </w:tcBorders>
            <w:shd w:val="clear" w:color="000000" w:fill="FFFFFF"/>
            <w:noWrap/>
            <w:vAlign w:val="bottom"/>
            <w:hideMark/>
          </w:tcPr>
          <w:p w14:paraId="77723AD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74472C3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6978B836"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Lugar Toma:</w:t>
            </w:r>
          </w:p>
        </w:tc>
        <w:tc>
          <w:tcPr>
            <w:tcW w:w="373" w:type="dxa"/>
            <w:tcBorders>
              <w:top w:val="single" w:sz="4" w:space="0" w:color="auto"/>
              <w:left w:val="single" w:sz="4" w:space="0" w:color="auto"/>
              <w:bottom w:val="single" w:sz="4" w:space="0" w:color="auto"/>
              <w:right w:val="nil"/>
            </w:tcBorders>
            <w:shd w:val="clear" w:color="auto" w:fill="auto"/>
            <w:noWrap/>
            <w:vAlign w:val="bottom"/>
            <w:hideMark/>
          </w:tcPr>
          <w:p w14:paraId="573FD54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single" w:sz="4" w:space="0" w:color="auto"/>
              <w:left w:val="nil"/>
              <w:bottom w:val="single" w:sz="4" w:space="0" w:color="auto"/>
              <w:right w:val="single" w:sz="4" w:space="0" w:color="auto"/>
            </w:tcBorders>
            <w:shd w:val="clear" w:color="auto" w:fill="auto"/>
            <w:noWrap/>
            <w:vAlign w:val="bottom"/>
            <w:hideMark/>
          </w:tcPr>
          <w:p w14:paraId="46E68AB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15657577" w14:textId="77777777" w:rsidR="000C2E3E" w:rsidRPr="000E1001" w:rsidRDefault="000C2E3E" w:rsidP="000C2E3E">
            <w:pPr>
              <w:spacing w:line="240" w:lineRule="auto"/>
              <w:jc w:val="right"/>
              <w:rPr>
                <w:rFonts w:eastAsia="Times New Roman"/>
                <w:b/>
                <w:bCs/>
                <w:sz w:val="18"/>
                <w:szCs w:val="18"/>
              </w:rPr>
            </w:pPr>
            <w:r w:rsidRPr="000E1001">
              <w:rPr>
                <w:rFonts w:eastAsia="Times New Roman"/>
                <w:b/>
                <w:bCs/>
                <w:sz w:val="18"/>
                <w:szCs w:val="18"/>
              </w:rPr>
              <w:t>E-mail:</w:t>
            </w:r>
          </w:p>
        </w:tc>
        <w:tc>
          <w:tcPr>
            <w:tcW w:w="1745" w:type="dxa"/>
            <w:tcBorders>
              <w:top w:val="single" w:sz="4" w:space="0" w:color="auto"/>
              <w:left w:val="single" w:sz="4" w:space="0" w:color="auto"/>
              <w:bottom w:val="single" w:sz="4" w:space="0" w:color="auto"/>
              <w:right w:val="nil"/>
            </w:tcBorders>
            <w:shd w:val="clear" w:color="auto" w:fill="auto"/>
            <w:noWrap/>
            <w:vAlign w:val="bottom"/>
            <w:hideMark/>
          </w:tcPr>
          <w:p w14:paraId="705812E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411" w:type="dxa"/>
            <w:tcBorders>
              <w:top w:val="single" w:sz="4" w:space="0" w:color="auto"/>
              <w:left w:val="nil"/>
              <w:bottom w:val="single" w:sz="4" w:space="0" w:color="auto"/>
              <w:right w:val="single" w:sz="4" w:space="0" w:color="auto"/>
            </w:tcBorders>
            <w:shd w:val="clear" w:color="auto" w:fill="auto"/>
            <w:noWrap/>
            <w:vAlign w:val="bottom"/>
            <w:hideMark/>
          </w:tcPr>
          <w:p w14:paraId="7DDAC684"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4EB8BD28" w14:textId="0B1C0572" w:rsidR="000C2E3E" w:rsidRPr="005F339B" w:rsidRDefault="005F339B" w:rsidP="005F339B">
            <w:pPr>
              <w:spacing w:line="240" w:lineRule="auto"/>
              <w:jc w:val="right"/>
              <w:rPr>
                <w:rFonts w:eastAsia="Times New Roman"/>
                <w:b/>
                <w:bCs/>
                <w:sz w:val="18"/>
                <w:szCs w:val="18"/>
              </w:rPr>
            </w:pPr>
            <w:r w:rsidRPr="005F339B">
              <w:rPr>
                <w:rFonts w:eastAsia="Times New Roman"/>
                <w:b/>
                <w:bCs/>
                <w:sz w:val="18"/>
                <w:szCs w:val="18"/>
              </w:rPr>
              <w:t>Teléfono:</w:t>
            </w:r>
          </w:p>
        </w:tc>
        <w:tc>
          <w:tcPr>
            <w:tcW w:w="8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D859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7339E3F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5E12A06" w14:textId="77777777" w:rsidTr="005F339B">
        <w:trPr>
          <w:trHeight w:val="150"/>
          <w:jc w:val="center"/>
        </w:trPr>
        <w:tc>
          <w:tcPr>
            <w:tcW w:w="196" w:type="dxa"/>
            <w:tcBorders>
              <w:top w:val="nil"/>
              <w:left w:val="nil"/>
              <w:bottom w:val="nil"/>
              <w:right w:val="nil"/>
            </w:tcBorders>
            <w:shd w:val="clear" w:color="000000" w:fill="FFFFFF"/>
            <w:noWrap/>
            <w:vAlign w:val="bottom"/>
            <w:hideMark/>
          </w:tcPr>
          <w:p w14:paraId="527185E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noWrap/>
            <w:vAlign w:val="bottom"/>
            <w:hideMark/>
          </w:tcPr>
          <w:p w14:paraId="682A22C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noWrap/>
            <w:vAlign w:val="bottom"/>
            <w:hideMark/>
          </w:tcPr>
          <w:p w14:paraId="33858A9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 w:type="dxa"/>
            <w:tcBorders>
              <w:top w:val="nil"/>
              <w:left w:val="nil"/>
              <w:bottom w:val="nil"/>
              <w:right w:val="nil"/>
            </w:tcBorders>
            <w:shd w:val="clear" w:color="auto" w:fill="auto"/>
            <w:noWrap/>
            <w:vAlign w:val="bottom"/>
            <w:hideMark/>
          </w:tcPr>
          <w:p w14:paraId="2523336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noWrap/>
            <w:vAlign w:val="bottom"/>
            <w:hideMark/>
          </w:tcPr>
          <w:p w14:paraId="5276C64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noWrap/>
            <w:vAlign w:val="bottom"/>
            <w:hideMark/>
          </w:tcPr>
          <w:p w14:paraId="31A0D0C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noWrap/>
            <w:vAlign w:val="bottom"/>
            <w:hideMark/>
          </w:tcPr>
          <w:p w14:paraId="017562D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noWrap/>
            <w:vAlign w:val="bottom"/>
            <w:hideMark/>
          </w:tcPr>
          <w:p w14:paraId="0F5DAD1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noWrap/>
            <w:vAlign w:val="bottom"/>
            <w:hideMark/>
          </w:tcPr>
          <w:p w14:paraId="17C552A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49" w:type="dxa"/>
            <w:tcBorders>
              <w:top w:val="nil"/>
              <w:left w:val="nil"/>
              <w:bottom w:val="nil"/>
              <w:right w:val="nil"/>
            </w:tcBorders>
            <w:shd w:val="clear" w:color="auto" w:fill="auto"/>
            <w:noWrap/>
            <w:vAlign w:val="bottom"/>
            <w:hideMark/>
          </w:tcPr>
          <w:p w14:paraId="080077B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noWrap/>
            <w:vAlign w:val="bottom"/>
            <w:hideMark/>
          </w:tcPr>
          <w:p w14:paraId="14FE968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44896212" w14:textId="77777777" w:rsidTr="005F339B">
        <w:trPr>
          <w:trHeight w:val="279"/>
          <w:jc w:val="center"/>
        </w:trPr>
        <w:tc>
          <w:tcPr>
            <w:tcW w:w="196" w:type="dxa"/>
            <w:tcBorders>
              <w:top w:val="nil"/>
              <w:left w:val="nil"/>
              <w:bottom w:val="nil"/>
              <w:right w:val="nil"/>
            </w:tcBorders>
            <w:shd w:val="clear" w:color="000000" w:fill="FFFFFF"/>
            <w:vAlign w:val="center"/>
            <w:hideMark/>
          </w:tcPr>
          <w:p w14:paraId="2A15DEC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240FD85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CCFFCC"/>
            <w:vAlign w:val="center"/>
            <w:hideMark/>
          </w:tcPr>
          <w:p w14:paraId="0EEB363F" w14:textId="77777777" w:rsidR="000C2E3E" w:rsidRPr="000E1001" w:rsidRDefault="000C2E3E" w:rsidP="000C2E3E">
            <w:pPr>
              <w:spacing w:line="240" w:lineRule="auto"/>
              <w:jc w:val="center"/>
              <w:rPr>
                <w:rFonts w:eastAsia="Times New Roman"/>
                <w:b/>
                <w:bCs/>
                <w:sz w:val="18"/>
                <w:szCs w:val="18"/>
              </w:rPr>
            </w:pPr>
            <w:r w:rsidRPr="000E1001">
              <w:rPr>
                <w:rFonts w:eastAsia="Times New Roman"/>
                <w:b/>
                <w:bCs/>
                <w:sz w:val="18"/>
                <w:szCs w:val="18"/>
              </w:rPr>
              <w:t>VARIABLE ANTROPOMÉTRICA</w:t>
            </w:r>
          </w:p>
        </w:tc>
        <w:tc>
          <w:tcPr>
            <w:tcW w:w="1745" w:type="dxa"/>
            <w:tcBorders>
              <w:top w:val="single" w:sz="4" w:space="0" w:color="auto"/>
              <w:left w:val="nil"/>
              <w:bottom w:val="single" w:sz="4" w:space="0" w:color="auto"/>
              <w:right w:val="single" w:sz="4" w:space="0" w:color="auto"/>
            </w:tcBorders>
            <w:shd w:val="clear" w:color="000000" w:fill="CCFFCC"/>
            <w:vAlign w:val="center"/>
            <w:hideMark/>
          </w:tcPr>
          <w:p w14:paraId="708CC64B" w14:textId="77777777" w:rsidR="000C2E3E" w:rsidRPr="000E1001" w:rsidRDefault="000C2E3E" w:rsidP="000C2E3E">
            <w:pPr>
              <w:spacing w:line="240" w:lineRule="auto"/>
              <w:jc w:val="center"/>
              <w:rPr>
                <w:rFonts w:eastAsia="Times New Roman"/>
                <w:b/>
                <w:bCs/>
                <w:sz w:val="18"/>
                <w:szCs w:val="18"/>
              </w:rPr>
            </w:pPr>
            <w:r w:rsidRPr="000E1001">
              <w:rPr>
                <w:rFonts w:eastAsia="Times New Roman"/>
                <w:b/>
                <w:bCs/>
                <w:sz w:val="18"/>
                <w:szCs w:val="18"/>
              </w:rPr>
              <w:t>TOMA 1</w:t>
            </w:r>
          </w:p>
        </w:tc>
        <w:tc>
          <w:tcPr>
            <w:tcW w:w="1411" w:type="dxa"/>
            <w:tcBorders>
              <w:top w:val="single" w:sz="4" w:space="0" w:color="auto"/>
              <w:left w:val="nil"/>
              <w:bottom w:val="single" w:sz="4" w:space="0" w:color="auto"/>
              <w:right w:val="single" w:sz="4" w:space="0" w:color="auto"/>
            </w:tcBorders>
            <w:shd w:val="clear" w:color="000000" w:fill="CCFFCC"/>
            <w:vAlign w:val="center"/>
            <w:hideMark/>
          </w:tcPr>
          <w:p w14:paraId="63A024AA" w14:textId="77777777" w:rsidR="000C2E3E" w:rsidRPr="000E1001" w:rsidRDefault="000C2E3E" w:rsidP="000C2E3E">
            <w:pPr>
              <w:spacing w:line="240" w:lineRule="auto"/>
              <w:jc w:val="center"/>
              <w:rPr>
                <w:rFonts w:eastAsia="Times New Roman"/>
                <w:b/>
                <w:bCs/>
                <w:sz w:val="18"/>
                <w:szCs w:val="18"/>
              </w:rPr>
            </w:pPr>
            <w:r w:rsidRPr="000E1001">
              <w:rPr>
                <w:rFonts w:eastAsia="Times New Roman"/>
                <w:b/>
                <w:bCs/>
                <w:sz w:val="18"/>
                <w:szCs w:val="18"/>
              </w:rPr>
              <w:t>TOMA 2</w:t>
            </w:r>
          </w:p>
        </w:tc>
        <w:tc>
          <w:tcPr>
            <w:tcW w:w="1350" w:type="dxa"/>
            <w:tcBorders>
              <w:top w:val="single" w:sz="4" w:space="0" w:color="auto"/>
              <w:left w:val="nil"/>
              <w:bottom w:val="single" w:sz="4" w:space="0" w:color="auto"/>
              <w:right w:val="single" w:sz="4" w:space="0" w:color="auto"/>
            </w:tcBorders>
            <w:shd w:val="clear" w:color="000000" w:fill="CCFFCC"/>
            <w:vAlign w:val="center"/>
            <w:hideMark/>
          </w:tcPr>
          <w:p w14:paraId="11AB8845" w14:textId="77777777" w:rsidR="000C2E3E" w:rsidRPr="000E1001" w:rsidRDefault="000C2E3E" w:rsidP="000C2E3E">
            <w:pPr>
              <w:spacing w:line="240" w:lineRule="auto"/>
              <w:jc w:val="center"/>
              <w:rPr>
                <w:rFonts w:eastAsia="Times New Roman"/>
                <w:b/>
                <w:bCs/>
                <w:sz w:val="18"/>
                <w:szCs w:val="18"/>
              </w:rPr>
            </w:pPr>
            <w:r w:rsidRPr="000E1001">
              <w:rPr>
                <w:rFonts w:eastAsia="Times New Roman"/>
                <w:b/>
                <w:bCs/>
                <w:sz w:val="18"/>
                <w:szCs w:val="18"/>
              </w:rPr>
              <w:t>TOMA 3</w:t>
            </w:r>
          </w:p>
        </w:tc>
        <w:tc>
          <w:tcPr>
            <w:tcW w:w="849" w:type="dxa"/>
            <w:tcBorders>
              <w:top w:val="single" w:sz="4" w:space="0" w:color="auto"/>
              <w:left w:val="nil"/>
              <w:bottom w:val="single" w:sz="4" w:space="0" w:color="auto"/>
              <w:right w:val="single" w:sz="4" w:space="0" w:color="auto"/>
            </w:tcBorders>
            <w:shd w:val="clear" w:color="000000" w:fill="CCFFCC"/>
            <w:vAlign w:val="center"/>
            <w:hideMark/>
          </w:tcPr>
          <w:p w14:paraId="7C9771DD" w14:textId="77777777" w:rsidR="000C2E3E" w:rsidRPr="000E1001" w:rsidRDefault="000C2E3E" w:rsidP="000C2E3E">
            <w:pPr>
              <w:spacing w:line="240" w:lineRule="auto"/>
              <w:jc w:val="center"/>
              <w:rPr>
                <w:rFonts w:eastAsia="Times New Roman"/>
                <w:b/>
                <w:bCs/>
                <w:sz w:val="18"/>
                <w:szCs w:val="18"/>
              </w:rPr>
            </w:pPr>
            <w:r w:rsidRPr="000E1001">
              <w:rPr>
                <w:rFonts w:eastAsia="Times New Roman"/>
                <w:b/>
                <w:bCs/>
                <w:sz w:val="18"/>
                <w:szCs w:val="18"/>
              </w:rPr>
              <w:t>MEDIA</w:t>
            </w:r>
          </w:p>
        </w:tc>
        <w:tc>
          <w:tcPr>
            <w:tcW w:w="196" w:type="dxa"/>
            <w:tcBorders>
              <w:top w:val="nil"/>
              <w:left w:val="nil"/>
              <w:bottom w:val="nil"/>
              <w:right w:val="single" w:sz="12" w:space="0" w:color="auto"/>
            </w:tcBorders>
            <w:shd w:val="clear" w:color="auto" w:fill="auto"/>
            <w:vAlign w:val="center"/>
            <w:hideMark/>
          </w:tcPr>
          <w:p w14:paraId="58F8315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CB41CF4" w14:textId="77777777" w:rsidTr="005F339B">
        <w:trPr>
          <w:trHeight w:val="279"/>
          <w:jc w:val="center"/>
        </w:trPr>
        <w:tc>
          <w:tcPr>
            <w:tcW w:w="196" w:type="dxa"/>
            <w:tcBorders>
              <w:top w:val="nil"/>
              <w:left w:val="nil"/>
              <w:bottom w:val="nil"/>
              <w:right w:val="nil"/>
            </w:tcBorders>
            <w:shd w:val="clear" w:color="000000" w:fill="FFFFFF"/>
            <w:vAlign w:val="center"/>
            <w:hideMark/>
          </w:tcPr>
          <w:p w14:paraId="65841E5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188D96C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D09B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so (kg)</w:t>
            </w:r>
          </w:p>
        </w:tc>
        <w:tc>
          <w:tcPr>
            <w:tcW w:w="1745" w:type="dxa"/>
            <w:tcBorders>
              <w:top w:val="nil"/>
              <w:left w:val="nil"/>
              <w:bottom w:val="single" w:sz="4" w:space="0" w:color="auto"/>
              <w:right w:val="single" w:sz="4" w:space="0" w:color="auto"/>
            </w:tcBorders>
            <w:shd w:val="clear" w:color="000000" w:fill="FFFFFF"/>
            <w:vAlign w:val="center"/>
            <w:hideMark/>
          </w:tcPr>
          <w:p w14:paraId="5CCB3DC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7C0EA66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912C1D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3FA2474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F94DB7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7C254D7" w14:textId="77777777" w:rsidTr="005F339B">
        <w:trPr>
          <w:trHeight w:val="279"/>
          <w:jc w:val="center"/>
        </w:trPr>
        <w:tc>
          <w:tcPr>
            <w:tcW w:w="196" w:type="dxa"/>
            <w:tcBorders>
              <w:top w:val="nil"/>
              <w:left w:val="nil"/>
              <w:bottom w:val="nil"/>
              <w:right w:val="nil"/>
            </w:tcBorders>
            <w:shd w:val="clear" w:color="000000" w:fill="FFFFFF"/>
            <w:vAlign w:val="center"/>
            <w:hideMark/>
          </w:tcPr>
          <w:p w14:paraId="44C7835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3507BF56"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5440855" w14:textId="52B9A86B"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Talla </w:t>
            </w:r>
            <w:r w:rsidR="009C75F5" w:rsidRPr="000E1001">
              <w:rPr>
                <w:rFonts w:eastAsia="Times New Roman"/>
                <w:sz w:val="18"/>
                <w:szCs w:val="18"/>
              </w:rPr>
              <w:t>o</w:t>
            </w:r>
            <w:r w:rsidRPr="000E1001">
              <w:rPr>
                <w:rFonts w:eastAsia="Times New Roman"/>
                <w:sz w:val="18"/>
                <w:szCs w:val="18"/>
              </w:rPr>
              <w:t xml:space="preserve"> Estatura (cm)</w:t>
            </w:r>
          </w:p>
        </w:tc>
        <w:tc>
          <w:tcPr>
            <w:tcW w:w="1745" w:type="dxa"/>
            <w:tcBorders>
              <w:top w:val="nil"/>
              <w:left w:val="nil"/>
              <w:bottom w:val="single" w:sz="4" w:space="0" w:color="auto"/>
              <w:right w:val="single" w:sz="4" w:space="0" w:color="auto"/>
            </w:tcBorders>
            <w:shd w:val="clear" w:color="000000" w:fill="FFFFFF"/>
            <w:vAlign w:val="center"/>
            <w:hideMark/>
          </w:tcPr>
          <w:p w14:paraId="1E00604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0F7B1F0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0161F3B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5D042D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1A23B1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74A6D98" w14:textId="77777777" w:rsidTr="005F339B">
        <w:trPr>
          <w:trHeight w:val="279"/>
          <w:jc w:val="center"/>
        </w:trPr>
        <w:tc>
          <w:tcPr>
            <w:tcW w:w="196" w:type="dxa"/>
            <w:tcBorders>
              <w:top w:val="nil"/>
              <w:left w:val="nil"/>
              <w:bottom w:val="nil"/>
              <w:right w:val="nil"/>
            </w:tcBorders>
            <w:shd w:val="clear" w:color="000000" w:fill="FFFFFF"/>
            <w:vAlign w:val="center"/>
            <w:hideMark/>
          </w:tcPr>
          <w:p w14:paraId="453D659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F702A0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D08266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Diámetro Biacromial (cm)*</w:t>
            </w:r>
          </w:p>
        </w:tc>
        <w:tc>
          <w:tcPr>
            <w:tcW w:w="1745" w:type="dxa"/>
            <w:tcBorders>
              <w:top w:val="nil"/>
              <w:left w:val="nil"/>
              <w:bottom w:val="single" w:sz="4" w:space="0" w:color="auto"/>
              <w:right w:val="single" w:sz="4" w:space="0" w:color="auto"/>
            </w:tcBorders>
            <w:shd w:val="clear" w:color="000000" w:fill="C0C0C0"/>
            <w:vAlign w:val="center"/>
            <w:hideMark/>
          </w:tcPr>
          <w:p w14:paraId="6CB6268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22F1765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2455CB5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0A66730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75732F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76EBA232" w14:textId="77777777" w:rsidTr="005F339B">
        <w:trPr>
          <w:trHeight w:val="279"/>
          <w:jc w:val="center"/>
        </w:trPr>
        <w:tc>
          <w:tcPr>
            <w:tcW w:w="196" w:type="dxa"/>
            <w:tcBorders>
              <w:top w:val="nil"/>
              <w:left w:val="nil"/>
              <w:bottom w:val="nil"/>
              <w:right w:val="nil"/>
            </w:tcBorders>
            <w:shd w:val="clear" w:color="000000" w:fill="FFFFFF"/>
            <w:vAlign w:val="center"/>
            <w:hideMark/>
          </w:tcPr>
          <w:p w14:paraId="4D5B277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3D064332"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4</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44CA0C5" w14:textId="27C8B294"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Diámetro </w:t>
            </w:r>
            <w:r w:rsidR="009C75F5" w:rsidRPr="000E1001">
              <w:rPr>
                <w:rFonts w:eastAsia="Times New Roman"/>
                <w:sz w:val="18"/>
                <w:szCs w:val="18"/>
              </w:rPr>
              <w:t>Transverso</w:t>
            </w:r>
            <w:r w:rsidRPr="000E1001">
              <w:rPr>
                <w:rFonts w:eastAsia="Times New Roman"/>
                <w:sz w:val="18"/>
                <w:szCs w:val="18"/>
              </w:rPr>
              <w:t xml:space="preserve"> del Tórax (cm)*</w:t>
            </w:r>
          </w:p>
        </w:tc>
        <w:tc>
          <w:tcPr>
            <w:tcW w:w="1745" w:type="dxa"/>
            <w:tcBorders>
              <w:top w:val="nil"/>
              <w:left w:val="nil"/>
              <w:bottom w:val="single" w:sz="4" w:space="0" w:color="auto"/>
              <w:right w:val="single" w:sz="4" w:space="0" w:color="auto"/>
            </w:tcBorders>
            <w:shd w:val="clear" w:color="000000" w:fill="C0C0C0"/>
            <w:vAlign w:val="center"/>
            <w:hideMark/>
          </w:tcPr>
          <w:p w14:paraId="7AC0639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41BA1A6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1B94E82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3A9B9D4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7EED769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72E8EE5" w14:textId="77777777" w:rsidTr="005F339B">
        <w:trPr>
          <w:trHeight w:val="279"/>
          <w:jc w:val="center"/>
        </w:trPr>
        <w:tc>
          <w:tcPr>
            <w:tcW w:w="196" w:type="dxa"/>
            <w:tcBorders>
              <w:top w:val="nil"/>
              <w:left w:val="nil"/>
              <w:bottom w:val="nil"/>
              <w:right w:val="nil"/>
            </w:tcBorders>
            <w:shd w:val="clear" w:color="000000" w:fill="FFFFFF"/>
            <w:vAlign w:val="center"/>
            <w:hideMark/>
          </w:tcPr>
          <w:p w14:paraId="48BA577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2FBA617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5</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C393DDD" w14:textId="66DD6A70"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Diámetro </w:t>
            </w:r>
            <w:r w:rsidR="00405243" w:rsidRPr="000E1001">
              <w:rPr>
                <w:rFonts w:eastAsia="Times New Roman"/>
                <w:sz w:val="18"/>
                <w:szCs w:val="18"/>
              </w:rPr>
              <w:t>anteroposterior</w:t>
            </w:r>
            <w:r w:rsidRPr="000E1001">
              <w:rPr>
                <w:rFonts w:eastAsia="Times New Roman"/>
                <w:sz w:val="18"/>
                <w:szCs w:val="18"/>
              </w:rPr>
              <w:t xml:space="preserve"> del Tórax (cm)*</w:t>
            </w:r>
          </w:p>
        </w:tc>
        <w:tc>
          <w:tcPr>
            <w:tcW w:w="1745" w:type="dxa"/>
            <w:tcBorders>
              <w:top w:val="nil"/>
              <w:left w:val="nil"/>
              <w:bottom w:val="single" w:sz="4" w:space="0" w:color="auto"/>
              <w:right w:val="single" w:sz="4" w:space="0" w:color="auto"/>
            </w:tcBorders>
            <w:shd w:val="clear" w:color="000000" w:fill="C0C0C0"/>
            <w:vAlign w:val="center"/>
            <w:hideMark/>
          </w:tcPr>
          <w:p w14:paraId="5B070CE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38867D3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1A7E808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02154A7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5D7143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73EDEB7" w14:textId="77777777" w:rsidTr="005F339B">
        <w:trPr>
          <w:trHeight w:val="279"/>
          <w:jc w:val="center"/>
        </w:trPr>
        <w:tc>
          <w:tcPr>
            <w:tcW w:w="196" w:type="dxa"/>
            <w:tcBorders>
              <w:top w:val="nil"/>
              <w:left w:val="nil"/>
              <w:bottom w:val="nil"/>
              <w:right w:val="nil"/>
            </w:tcBorders>
            <w:shd w:val="clear" w:color="000000" w:fill="FFFFFF"/>
            <w:vAlign w:val="center"/>
            <w:hideMark/>
          </w:tcPr>
          <w:p w14:paraId="402CB1A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DA8801E"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6</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447C748" w14:textId="5A761793"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Diámetro </w:t>
            </w:r>
            <w:r w:rsidR="009C75F5" w:rsidRPr="000E1001">
              <w:rPr>
                <w:rFonts w:eastAsia="Times New Roman"/>
                <w:sz w:val="18"/>
                <w:szCs w:val="18"/>
              </w:rPr>
              <w:t>Biiliocrestal</w:t>
            </w:r>
            <w:r w:rsidRPr="000E1001">
              <w:rPr>
                <w:rFonts w:eastAsia="Times New Roman"/>
                <w:sz w:val="18"/>
                <w:szCs w:val="18"/>
              </w:rPr>
              <w:t xml:space="preserve"> (cm)*</w:t>
            </w:r>
          </w:p>
        </w:tc>
        <w:tc>
          <w:tcPr>
            <w:tcW w:w="1745" w:type="dxa"/>
            <w:tcBorders>
              <w:top w:val="nil"/>
              <w:left w:val="nil"/>
              <w:bottom w:val="single" w:sz="4" w:space="0" w:color="auto"/>
              <w:right w:val="single" w:sz="4" w:space="0" w:color="auto"/>
            </w:tcBorders>
            <w:shd w:val="clear" w:color="000000" w:fill="C0C0C0"/>
            <w:vAlign w:val="center"/>
            <w:hideMark/>
          </w:tcPr>
          <w:p w14:paraId="20B4DA7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552DE1B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5C3A200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3CEC470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F6D82C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AAF6CA4" w14:textId="77777777" w:rsidTr="005F339B">
        <w:trPr>
          <w:trHeight w:val="279"/>
          <w:jc w:val="center"/>
        </w:trPr>
        <w:tc>
          <w:tcPr>
            <w:tcW w:w="196" w:type="dxa"/>
            <w:tcBorders>
              <w:top w:val="nil"/>
              <w:left w:val="nil"/>
              <w:bottom w:val="nil"/>
              <w:right w:val="nil"/>
            </w:tcBorders>
            <w:shd w:val="clear" w:color="000000" w:fill="FFFFFF"/>
            <w:vAlign w:val="center"/>
            <w:hideMark/>
          </w:tcPr>
          <w:p w14:paraId="01F2E4D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E416464"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7</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B54632" w14:textId="02BE297E"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Diámetro </w:t>
            </w:r>
            <w:r w:rsidR="009C75F5" w:rsidRPr="000E1001">
              <w:rPr>
                <w:rFonts w:eastAsia="Times New Roman"/>
                <w:sz w:val="18"/>
                <w:szCs w:val="18"/>
              </w:rPr>
              <w:t>Condíleo</w:t>
            </w:r>
            <w:r w:rsidRPr="000E1001">
              <w:rPr>
                <w:rFonts w:eastAsia="Times New Roman"/>
                <w:sz w:val="18"/>
                <w:szCs w:val="18"/>
              </w:rPr>
              <w:t>-Troclear Húmero (cm)</w:t>
            </w:r>
          </w:p>
        </w:tc>
        <w:tc>
          <w:tcPr>
            <w:tcW w:w="1745" w:type="dxa"/>
            <w:tcBorders>
              <w:top w:val="nil"/>
              <w:left w:val="nil"/>
              <w:bottom w:val="single" w:sz="4" w:space="0" w:color="auto"/>
              <w:right w:val="single" w:sz="4" w:space="0" w:color="auto"/>
            </w:tcBorders>
            <w:shd w:val="clear" w:color="000000" w:fill="FFFFFF"/>
            <w:vAlign w:val="center"/>
            <w:hideMark/>
          </w:tcPr>
          <w:p w14:paraId="7E52ABE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49A930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7907CED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3B979AC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21A6C0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0051C92" w14:textId="77777777" w:rsidTr="005F339B">
        <w:trPr>
          <w:trHeight w:val="279"/>
          <w:jc w:val="center"/>
        </w:trPr>
        <w:tc>
          <w:tcPr>
            <w:tcW w:w="196" w:type="dxa"/>
            <w:tcBorders>
              <w:top w:val="nil"/>
              <w:left w:val="nil"/>
              <w:bottom w:val="nil"/>
              <w:right w:val="nil"/>
            </w:tcBorders>
            <w:shd w:val="clear" w:color="000000" w:fill="FFFFFF"/>
            <w:vAlign w:val="center"/>
            <w:hideMark/>
          </w:tcPr>
          <w:p w14:paraId="06E77B1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796ACF7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8</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1A5F07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Diámetro Biestiloideo Muñeca (cm)</w:t>
            </w:r>
          </w:p>
        </w:tc>
        <w:tc>
          <w:tcPr>
            <w:tcW w:w="1745" w:type="dxa"/>
            <w:tcBorders>
              <w:top w:val="nil"/>
              <w:left w:val="nil"/>
              <w:bottom w:val="single" w:sz="4" w:space="0" w:color="auto"/>
              <w:right w:val="single" w:sz="4" w:space="0" w:color="auto"/>
            </w:tcBorders>
            <w:shd w:val="clear" w:color="000000" w:fill="FFFFFF"/>
            <w:vAlign w:val="center"/>
            <w:hideMark/>
          </w:tcPr>
          <w:p w14:paraId="2606857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633AA1E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B6146C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3DE4F47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3827D1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6134598C" w14:textId="77777777" w:rsidTr="005F339B">
        <w:trPr>
          <w:trHeight w:val="279"/>
          <w:jc w:val="center"/>
        </w:trPr>
        <w:tc>
          <w:tcPr>
            <w:tcW w:w="196" w:type="dxa"/>
            <w:tcBorders>
              <w:top w:val="nil"/>
              <w:left w:val="nil"/>
              <w:bottom w:val="nil"/>
              <w:right w:val="nil"/>
            </w:tcBorders>
            <w:shd w:val="clear" w:color="000000" w:fill="FFFFFF"/>
            <w:vAlign w:val="center"/>
            <w:hideMark/>
          </w:tcPr>
          <w:p w14:paraId="2F25B84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51B27DA"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9</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D4A88B" w14:textId="5AE01DA2"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Diámetro </w:t>
            </w:r>
            <w:r w:rsidR="009C75F5" w:rsidRPr="000E1001">
              <w:rPr>
                <w:rFonts w:eastAsia="Times New Roman"/>
                <w:sz w:val="18"/>
                <w:szCs w:val="18"/>
              </w:rPr>
              <w:t>Bicondilo</w:t>
            </w:r>
            <w:r w:rsidRPr="000E1001">
              <w:rPr>
                <w:rFonts w:eastAsia="Times New Roman"/>
                <w:sz w:val="18"/>
                <w:szCs w:val="18"/>
              </w:rPr>
              <w:t xml:space="preserve"> </w:t>
            </w:r>
            <w:r w:rsidR="009C75F5" w:rsidRPr="000E1001">
              <w:rPr>
                <w:rFonts w:eastAsia="Times New Roman"/>
                <w:sz w:val="18"/>
                <w:szCs w:val="18"/>
              </w:rPr>
              <w:t>fémur</w:t>
            </w:r>
            <w:r w:rsidRPr="000E1001">
              <w:rPr>
                <w:rFonts w:eastAsia="Times New Roman"/>
                <w:sz w:val="18"/>
                <w:szCs w:val="18"/>
              </w:rPr>
              <w:t xml:space="preserve"> (cm)</w:t>
            </w:r>
          </w:p>
        </w:tc>
        <w:tc>
          <w:tcPr>
            <w:tcW w:w="1745" w:type="dxa"/>
            <w:tcBorders>
              <w:top w:val="nil"/>
              <w:left w:val="nil"/>
              <w:bottom w:val="single" w:sz="4" w:space="0" w:color="auto"/>
              <w:right w:val="single" w:sz="4" w:space="0" w:color="auto"/>
            </w:tcBorders>
            <w:shd w:val="clear" w:color="000000" w:fill="FFFFFF"/>
            <w:vAlign w:val="center"/>
            <w:hideMark/>
          </w:tcPr>
          <w:p w14:paraId="3252A7E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27FF0BE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7E775F7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4497842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3B566C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109ED67A" w14:textId="77777777" w:rsidTr="005F339B">
        <w:trPr>
          <w:trHeight w:val="279"/>
          <w:jc w:val="center"/>
        </w:trPr>
        <w:tc>
          <w:tcPr>
            <w:tcW w:w="196" w:type="dxa"/>
            <w:tcBorders>
              <w:top w:val="nil"/>
              <w:left w:val="nil"/>
              <w:bottom w:val="nil"/>
              <w:right w:val="nil"/>
            </w:tcBorders>
            <w:shd w:val="clear" w:color="000000" w:fill="FFFFFF"/>
            <w:vAlign w:val="center"/>
            <w:hideMark/>
          </w:tcPr>
          <w:p w14:paraId="305C42B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E789E81"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0</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46598E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Diámetro Bimaleolar Tobillo (cm)</w:t>
            </w:r>
          </w:p>
        </w:tc>
        <w:tc>
          <w:tcPr>
            <w:tcW w:w="1745" w:type="dxa"/>
            <w:tcBorders>
              <w:top w:val="nil"/>
              <w:left w:val="nil"/>
              <w:bottom w:val="single" w:sz="4" w:space="0" w:color="auto"/>
              <w:right w:val="single" w:sz="4" w:space="0" w:color="auto"/>
            </w:tcBorders>
            <w:shd w:val="clear" w:color="000000" w:fill="FFFFFF"/>
            <w:vAlign w:val="center"/>
            <w:hideMark/>
          </w:tcPr>
          <w:p w14:paraId="58A787D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2E125C1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11634E7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9C63E5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551726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2F03316" w14:textId="77777777" w:rsidTr="005F339B">
        <w:trPr>
          <w:trHeight w:val="279"/>
          <w:jc w:val="center"/>
        </w:trPr>
        <w:tc>
          <w:tcPr>
            <w:tcW w:w="196" w:type="dxa"/>
            <w:tcBorders>
              <w:top w:val="nil"/>
              <w:left w:val="nil"/>
              <w:bottom w:val="nil"/>
              <w:right w:val="nil"/>
            </w:tcBorders>
            <w:shd w:val="clear" w:color="000000" w:fill="FFFFFF"/>
            <w:vAlign w:val="center"/>
            <w:hideMark/>
          </w:tcPr>
          <w:p w14:paraId="3896BFD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A4B6E4F"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1</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38B3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Brazo Relajado (cm)</w:t>
            </w:r>
          </w:p>
        </w:tc>
        <w:tc>
          <w:tcPr>
            <w:tcW w:w="1745" w:type="dxa"/>
            <w:tcBorders>
              <w:top w:val="nil"/>
              <w:left w:val="nil"/>
              <w:bottom w:val="single" w:sz="4" w:space="0" w:color="auto"/>
              <w:right w:val="single" w:sz="4" w:space="0" w:color="auto"/>
            </w:tcBorders>
            <w:shd w:val="clear" w:color="000000" w:fill="FFFFFF"/>
            <w:vAlign w:val="center"/>
            <w:hideMark/>
          </w:tcPr>
          <w:p w14:paraId="708F9D0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5087372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6E5AF24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320DB9A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5399161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464F831" w14:textId="77777777" w:rsidTr="005F339B">
        <w:trPr>
          <w:trHeight w:val="279"/>
          <w:jc w:val="center"/>
        </w:trPr>
        <w:tc>
          <w:tcPr>
            <w:tcW w:w="196" w:type="dxa"/>
            <w:tcBorders>
              <w:top w:val="nil"/>
              <w:left w:val="nil"/>
              <w:bottom w:val="nil"/>
              <w:right w:val="nil"/>
            </w:tcBorders>
            <w:shd w:val="clear" w:color="000000" w:fill="FFFFFF"/>
            <w:vAlign w:val="center"/>
            <w:hideMark/>
          </w:tcPr>
          <w:p w14:paraId="43E4B39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37C9ED6A"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2</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8A5BB45" w14:textId="70E2AD82"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Perímetro Brazo </w:t>
            </w:r>
            <w:r w:rsidR="009C75F5" w:rsidRPr="000E1001">
              <w:rPr>
                <w:rFonts w:eastAsia="Times New Roman"/>
                <w:sz w:val="18"/>
                <w:szCs w:val="18"/>
              </w:rPr>
              <w:t>Contraído</w:t>
            </w:r>
            <w:r w:rsidRPr="000E1001">
              <w:rPr>
                <w:rFonts w:eastAsia="Times New Roman"/>
                <w:sz w:val="18"/>
                <w:szCs w:val="18"/>
              </w:rPr>
              <w:t xml:space="preserve"> (cm)</w:t>
            </w:r>
          </w:p>
        </w:tc>
        <w:tc>
          <w:tcPr>
            <w:tcW w:w="1745" w:type="dxa"/>
            <w:tcBorders>
              <w:top w:val="nil"/>
              <w:left w:val="nil"/>
              <w:bottom w:val="single" w:sz="4" w:space="0" w:color="auto"/>
              <w:right w:val="single" w:sz="4" w:space="0" w:color="auto"/>
            </w:tcBorders>
            <w:shd w:val="clear" w:color="000000" w:fill="FFFFFF"/>
            <w:vAlign w:val="center"/>
            <w:hideMark/>
          </w:tcPr>
          <w:p w14:paraId="690E360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613AD2C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28B5E7C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658986F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680AE0F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0A0FA8D" w14:textId="77777777" w:rsidTr="005F339B">
        <w:trPr>
          <w:trHeight w:val="279"/>
          <w:jc w:val="center"/>
        </w:trPr>
        <w:tc>
          <w:tcPr>
            <w:tcW w:w="196" w:type="dxa"/>
            <w:tcBorders>
              <w:top w:val="nil"/>
              <w:left w:val="nil"/>
              <w:bottom w:val="nil"/>
              <w:right w:val="nil"/>
            </w:tcBorders>
            <w:shd w:val="clear" w:color="000000" w:fill="FFFFFF"/>
            <w:vAlign w:val="center"/>
            <w:hideMark/>
          </w:tcPr>
          <w:p w14:paraId="3092137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F01A7C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8D63B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Antebrazo (cm)</w:t>
            </w:r>
          </w:p>
        </w:tc>
        <w:tc>
          <w:tcPr>
            <w:tcW w:w="1745" w:type="dxa"/>
            <w:tcBorders>
              <w:top w:val="nil"/>
              <w:left w:val="nil"/>
              <w:bottom w:val="single" w:sz="4" w:space="0" w:color="auto"/>
              <w:right w:val="single" w:sz="4" w:space="0" w:color="auto"/>
            </w:tcBorders>
            <w:shd w:val="clear" w:color="000000" w:fill="FFFFFF"/>
            <w:vAlign w:val="center"/>
            <w:hideMark/>
          </w:tcPr>
          <w:p w14:paraId="2436495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51A8E98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814704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32369F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20A6233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6E15D56E" w14:textId="77777777" w:rsidTr="005F339B">
        <w:trPr>
          <w:trHeight w:val="279"/>
          <w:jc w:val="center"/>
        </w:trPr>
        <w:tc>
          <w:tcPr>
            <w:tcW w:w="196" w:type="dxa"/>
            <w:tcBorders>
              <w:top w:val="nil"/>
              <w:left w:val="nil"/>
              <w:bottom w:val="nil"/>
              <w:right w:val="nil"/>
            </w:tcBorders>
            <w:shd w:val="clear" w:color="000000" w:fill="FFFFFF"/>
            <w:vAlign w:val="center"/>
            <w:hideMark/>
          </w:tcPr>
          <w:p w14:paraId="5AB8AE5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7A052581"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4</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327CC74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de Muñeca (cm)</w:t>
            </w:r>
          </w:p>
        </w:tc>
        <w:tc>
          <w:tcPr>
            <w:tcW w:w="1745" w:type="dxa"/>
            <w:tcBorders>
              <w:top w:val="nil"/>
              <w:left w:val="nil"/>
              <w:bottom w:val="single" w:sz="4" w:space="0" w:color="auto"/>
              <w:right w:val="single" w:sz="4" w:space="0" w:color="auto"/>
            </w:tcBorders>
            <w:shd w:val="clear" w:color="000000" w:fill="FFFFFF"/>
            <w:vAlign w:val="center"/>
            <w:hideMark/>
          </w:tcPr>
          <w:p w14:paraId="77F549D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181F1B5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7C68CF3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5BE25F6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673A88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226335F" w14:textId="77777777" w:rsidTr="005F339B">
        <w:trPr>
          <w:trHeight w:val="279"/>
          <w:jc w:val="center"/>
        </w:trPr>
        <w:tc>
          <w:tcPr>
            <w:tcW w:w="196" w:type="dxa"/>
            <w:tcBorders>
              <w:top w:val="nil"/>
              <w:left w:val="nil"/>
              <w:bottom w:val="nil"/>
              <w:right w:val="nil"/>
            </w:tcBorders>
            <w:shd w:val="clear" w:color="000000" w:fill="FFFFFF"/>
            <w:vAlign w:val="center"/>
            <w:hideMark/>
          </w:tcPr>
          <w:p w14:paraId="56A9BD3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48CDDD19"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5</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CA7DF4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Cuello (cm)</w:t>
            </w:r>
          </w:p>
        </w:tc>
        <w:tc>
          <w:tcPr>
            <w:tcW w:w="1745" w:type="dxa"/>
            <w:tcBorders>
              <w:top w:val="nil"/>
              <w:left w:val="nil"/>
              <w:bottom w:val="single" w:sz="4" w:space="0" w:color="auto"/>
              <w:right w:val="single" w:sz="4" w:space="0" w:color="auto"/>
            </w:tcBorders>
            <w:shd w:val="clear" w:color="000000" w:fill="FFFFFF"/>
            <w:vAlign w:val="center"/>
            <w:hideMark/>
          </w:tcPr>
          <w:p w14:paraId="6F2E50E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5EE3B0F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600A0E4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7CD2023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FAB1A8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56187ED7" w14:textId="77777777" w:rsidTr="005F339B">
        <w:trPr>
          <w:trHeight w:val="279"/>
          <w:jc w:val="center"/>
        </w:trPr>
        <w:tc>
          <w:tcPr>
            <w:tcW w:w="196" w:type="dxa"/>
            <w:tcBorders>
              <w:top w:val="nil"/>
              <w:left w:val="nil"/>
              <w:bottom w:val="nil"/>
              <w:right w:val="nil"/>
            </w:tcBorders>
            <w:shd w:val="clear" w:color="000000" w:fill="FFFFFF"/>
            <w:vAlign w:val="center"/>
            <w:hideMark/>
          </w:tcPr>
          <w:p w14:paraId="0E8D741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3AA7EA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6</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EC8B7C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Abdominal Mínimo (cm)</w:t>
            </w:r>
          </w:p>
        </w:tc>
        <w:tc>
          <w:tcPr>
            <w:tcW w:w="1745" w:type="dxa"/>
            <w:tcBorders>
              <w:top w:val="nil"/>
              <w:left w:val="nil"/>
              <w:bottom w:val="single" w:sz="4" w:space="0" w:color="auto"/>
              <w:right w:val="single" w:sz="4" w:space="0" w:color="auto"/>
            </w:tcBorders>
            <w:shd w:val="clear" w:color="000000" w:fill="FFFFFF"/>
            <w:vAlign w:val="center"/>
            <w:hideMark/>
          </w:tcPr>
          <w:p w14:paraId="153F76E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3EC26B4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439AE62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87B373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A01E77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0E80A6A" w14:textId="77777777" w:rsidTr="005F339B">
        <w:trPr>
          <w:trHeight w:val="279"/>
          <w:jc w:val="center"/>
        </w:trPr>
        <w:tc>
          <w:tcPr>
            <w:tcW w:w="196" w:type="dxa"/>
            <w:tcBorders>
              <w:top w:val="nil"/>
              <w:left w:val="nil"/>
              <w:bottom w:val="nil"/>
              <w:right w:val="nil"/>
            </w:tcBorders>
            <w:shd w:val="clear" w:color="000000" w:fill="FFFFFF"/>
            <w:vAlign w:val="center"/>
            <w:hideMark/>
          </w:tcPr>
          <w:p w14:paraId="04C6DF1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C68444C"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7</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7110F7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Abdominal Medio (cm) (Sólo obesos)</w:t>
            </w:r>
          </w:p>
        </w:tc>
        <w:tc>
          <w:tcPr>
            <w:tcW w:w="1745" w:type="dxa"/>
            <w:tcBorders>
              <w:top w:val="nil"/>
              <w:left w:val="nil"/>
              <w:bottom w:val="single" w:sz="4" w:space="0" w:color="auto"/>
              <w:right w:val="single" w:sz="4" w:space="0" w:color="auto"/>
            </w:tcBorders>
            <w:shd w:val="clear" w:color="000000" w:fill="C0C0C0"/>
            <w:vAlign w:val="center"/>
            <w:hideMark/>
          </w:tcPr>
          <w:p w14:paraId="548C469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247CE55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66766C2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68200D8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0B4BDF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95CD74D" w14:textId="77777777" w:rsidTr="005F339B">
        <w:trPr>
          <w:trHeight w:val="279"/>
          <w:jc w:val="center"/>
        </w:trPr>
        <w:tc>
          <w:tcPr>
            <w:tcW w:w="196" w:type="dxa"/>
            <w:tcBorders>
              <w:top w:val="nil"/>
              <w:left w:val="nil"/>
              <w:bottom w:val="nil"/>
              <w:right w:val="nil"/>
            </w:tcBorders>
            <w:shd w:val="clear" w:color="000000" w:fill="FFFFFF"/>
            <w:vAlign w:val="center"/>
            <w:hideMark/>
          </w:tcPr>
          <w:p w14:paraId="00E4570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2EA9AAD"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8</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3CCC7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Glúteo (cm)</w:t>
            </w:r>
          </w:p>
        </w:tc>
        <w:tc>
          <w:tcPr>
            <w:tcW w:w="1745" w:type="dxa"/>
            <w:tcBorders>
              <w:top w:val="nil"/>
              <w:left w:val="nil"/>
              <w:bottom w:val="single" w:sz="4" w:space="0" w:color="auto"/>
              <w:right w:val="single" w:sz="4" w:space="0" w:color="auto"/>
            </w:tcBorders>
            <w:shd w:val="clear" w:color="000000" w:fill="FFFFFF"/>
            <w:vAlign w:val="center"/>
            <w:hideMark/>
          </w:tcPr>
          <w:p w14:paraId="707CF2E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04807E6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07E55F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19B5AE9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69F6BA7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6A8B3FA9" w14:textId="77777777" w:rsidTr="005F339B">
        <w:trPr>
          <w:trHeight w:val="279"/>
          <w:jc w:val="center"/>
        </w:trPr>
        <w:tc>
          <w:tcPr>
            <w:tcW w:w="196" w:type="dxa"/>
            <w:tcBorders>
              <w:top w:val="nil"/>
              <w:left w:val="nil"/>
              <w:bottom w:val="nil"/>
              <w:right w:val="nil"/>
            </w:tcBorders>
            <w:shd w:val="clear" w:color="000000" w:fill="FFFFFF"/>
            <w:vAlign w:val="center"/>
            <w:hideMark/>
          </w:tcPr>
          <w:p w14:paraId="39BC7DE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F3744CA"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19</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656B77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Muslo 1 cm (cm)</w:t>
            </w:r>
          </w:p>
        </w:tc>
        <w:tc>
          <w:tcPr>
            <w:tcW w:w="1745" w:type="dxa"/>
            <w:tcBorders>
              <w:top w:val="nil"/>
              <w:left w:val="nil"/>
              <w:bottom w:val="single" w:sz="4" w:space="0" w:color="auto"/>
              <w:right w:val="single" w:sz="4" w:space="0" w:color="auto"/>
            </w:tcBorders>
            <w:shd w:val="clear" w:color="000000" w:fill="FFFFFF"/>
            <w:vAlign w:val="center"/>
            <w:hideMark/>
          </w:tcPr>
          <w:p w14:paraId="57CA733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0CB36E1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A92F8B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535B68B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74CCA96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535F134D" w14:textId="77777777" w:rsidTr="005F339B">
        <w:trPr>
          <w:trHeight w:val="279"/>
          <w:jc w:val="center"/>
        </w:trPr>
        <w:tc>
          <w:tcPr>
            <w:tcW w:w="196" w:type="dxa"/>
            <w:tcBorders>
              <w:top w:val="nil"/>
              <w:left w:val="nil"/>
              <w:bottom w:val="nil"/>
              <w:right w:val="nil"/>
            </w:tcBorders>
            <w:shd w:val="clear" w:color="000000" w:fill="FFFFFF"/>
            <w:vAlign w:val="center"/>
            <w:hideMark/>
          </w:tcPr>
          <w:p w14:paraId="7B162A9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1C6D71F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0</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DB931A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Muslo Medio (cm)</w:t>
            </w:r>
          </w:p>
        </w:tc>
        <w:tc>
          <w:tcPr>
            <w:tcW w:w="1745" w:type="dxa"/>
            <w:tcBorders>
              <w:top w:val="nil"/>
              <w:left w:val="nil"/>
              <w:bottom w:val="single" w:sz="4" w:space="0" w:color="auto"/>
              <w:right w:val="single" w:sz="4" w:space="0" w:color="auto"/>
            </w:tcBorders>
            <w:shd w:val="clear" w:color="000000" w:fill="FFFFFF"/>
            <w:vAlign w:val="center"/>
            <w:hideMark/>
          </w:tcPr>
          <w:p w14:paraId="34B273E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3D14A95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5CB1AC0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721433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21C511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5CAB0A37" w14:textId="77777777" w:rsidTr="005F339B">
        <w:trPr>
          <w:trHeight w:val="279"/>
          <w:jc w:val="center"/>
        </w:trPr>
        <w:tc>
          <w:tcPr>
            <w:tcW w:w="196" w:type="dxa"/>
            <w:tcBorders>
              <w:top w:val="nil"/>
              <w:left w:val="nil"/>
              <w:bottom w:val="nil"/>
              <w:right w:val="nil"/>
            </w:tcBorders>
            <w:shd w:val="clear" w:color="000000" w:fill="FFFFFF"/>
            <w:vAlign w:val="center"/>
            <w:hideMark/>
          </w:tcPr>
          <w:p w14:paraId="0174632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90D1534"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1</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5F348A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Pierna (cm)</w:t>
            </w:r>
          </w:p>
        </w:tc>
        <w:tc>
          <w:tcPr>
            <w:tcW w:w="1745" w:type="dxa"/>
            <w:tcBorders>
              <w:top w:val="nil"/>
              <w:left w:val="nil"/>
              <w:bottom w:val="single" w:sz="4" w:space="0" w:color="auto"/>
              <w:right w:val="single" w:sz="4" w:space="0" w:color="auto"/>
            </w:tcBorders>
            <w:shd w:val="clear" w:color="000000" w:fill="FFFFFF"/>
            <w:vAlign w:val="center"/>
            <w:hideMark/>
          </w:tcPr>
          <w:p w14:paraId="51370F0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84849A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183E316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4FB37C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5497BFE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42B10A2F" w14:textId="77777777" w:rsidTr="005F339B">
        <w:trPr>
          <w:trHeight w:val="279"/>
          <w:jc w:val="center"/>
        </w:trPr>
        <w:tc>
          <w:tcPr>
            <w:tcW w:w="196" w:type="dxa"/>
            <w:tcBorders>
              <w:top w:val="nil"/>
              <w:left w:val="nil"/>
              <w:bottom w:val="nil"/>
              <w:right w:val="nil"/>
            </w:tcBorders>
            <w:shd w:val="clear" w:color="000000" w:fill="FFFFFF"/>
            <w:vAlign w:val="center"/>
            <w:hideMark/>
          </w:tcPr>
          <w:p w14:paraId="28B3CA6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1467C262"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2</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B98E69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erímetro Tobillo (cm)</w:t>
            </w:r>
          </w:p>
        </w:tc>
        <w:tc>
          <w:tcPr>
            <w:tcW w:w="1745" w:type="dxa"/>
            <w:tcBorders>
              <w:top w:val="nil"/>
              <w:left w:val="nil"/>
              <w:bottom w:val="single" w:sz="4" w:space="0" w:color="auto"/>
              <w:right w:val="single" w:sz="4" w:space="0" w:color="auto"/>
            </w:tcBorders>
            <w:shd w:val="clear" w:color="000000" w:fill="FFFFFF"/>
            <w:vAlign w:val="center"/>
            <w:hideMark/>
          </w:tcPr>
          <w:p w14:paraId="63D3298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36EC6DC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273BD69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3DA519C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1DAD1D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0CCF287" w14:textId="77777777" w:rsidTr="005F339B">
        <w:trPr>
          <w:trHeight w:val="279"/>
          <w:jc w:val="center"/>
        </w:trPr>
        <w:tc>
          <w:tcPr>
            <w:tcW w:w="196" w:type="dxa"/>
            <w:tcBorders>
              <w:top w:val="nil"/>
              <w:left w:val="nil"/>
              <w:bottom w:val="nil"/>
              <w:right w:val="nil"/>
            </w:tcBorders>
            <w:shd w:val="clear" w:color="000000" w:fill="FFFFFF"/>
            <w:vAlign w:val="center"/>
            <w:hideMark/>
          </w:tcPr>
          <w:p w14:paraId="1CE0883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CD5857B"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66EBD0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Tríceps (mm)</w:t>
            </w:r>
          </w:p>
        </w:tc>
        <w:tc>
          <w:tcPr>
            <w:tcW w:w="1745" w:type="dxa"/>
            <w:tcBorders>
              <w:top w:val="nil"/>
              <w:left w:val="nil"/>
              <w:bottom w:val="single" w:sz="4" w:space="0" w:color="auto"/>
              <w:right w:val="single" w:sz="4" w:space="0" w:color="auto"/>
            </w:tcBorders>
            <w:shd w:val="clear" w:color="000000" w:fill="FFFFFF"/>
            <w:vAlign w:val="center"/>
            <w:hideMark/>
          </w:tcPr>
          <w:p w14:paraId="7156FE2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315FF52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494BD53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7D3FA43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D8B371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31136F4" w14:textId="77777777" w:rsidTr="005F339B">
        <w:trPr>
          <w:trHeight w:val="279"/>
          <w:jc w:val="center"/>
        </w:trPr>
        <w:tc>
          <w:tcPr>
            <w:tcW w:w="196" w:type="dxa"/>
            <w:tcBorders>
              <w:top w:val="nil"/>
              <w:left w:val="nil"/>
              <w:bottom w:val="nil"/>
              <w:right w:val="nil"/>
            </w:tcBorders>
            <w:shd w:val="clear" w:color="000000" w:fill="FFFFFF"/>
            <w:vAlign w:val="center"/>
            <w:hideMark/>
          </w:tcPr>
          <w:p w14:paraId="4180ECF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A0FF4B0"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4</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12AAA7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Subescapular (mm)</w:t>
            </w:r>
          </w:p>
        </w:tc>
        <w:tc>
          <w:tcPr>
            <w:tcW w:w="1745" w:type="dxa"/>
            <w:tcBorders>
              <w:top w:val="nil"/>
              <w:left w:val="nil"/>
              <w:bottom w:val="single" w:sz="4" w:space="0" w:color="auto"/>
              <w:right w:val="single" w:sz="4" w:space="0" w:color="auto"/>
            </w:tcBorders>
            <w:shd w:val="clear" w:color="000000" w:fill="FFFFFF"/>
            <w:vAlign w:val="center"/>
            <w:hideMark/>
          </w:tcPr>
          <w:p w14:paraId="7CD9E58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E48420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45196D9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7B8E276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78A635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E8498BD" w14:textId="77777777" w:rsidTr="005F339B">
        <w:trPr>
          <w:trHeight w:val="279"/>
          <w:jc w:val="center"/>
        </w:trPr>
        <w:tc>
          <w:tcPr>
            <w:tcW w:w="196" w:type="dxa"/>
            <w:tcBorders>
              <w:top w:val="nil"/>
              <w:left w:val="nil"/>
              <w:bottom w:val="nil"/>
              <w:right w:val="nil"/>
            </w:tcBorders>
            <w:shd w:val="clear" w:color="000000" w:fill="FFFFFF"/>
            <w:vAlign w:val="center"/>
            <w:hideMark/>
          </w:tcPr>
          <w:p w14:paraId="3675F34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602ACF4"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5</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FB1F56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Bíceps (mm)</w:t>
            </w:r>
          </w:p>
        </w:tc>
        <w:tc>
          <w:tcPr>
            <w:tcW w:w="1745" w:type="dxa"/>
            <w:tcBorders>
              <w:top w:val="nil"/>
              <w:left w:val="nil"/>
              <w:bottom w:val="single" w:sz="4" w:space="0" w:color="auto"/>
              <w:right w:val="single" w:sz="4" w:space="0" w:color="auto"/>
            </w:tcBorders>
            <w:shd w:val="clear" w:color="000000" w:fill="FFFFFF"/>
            <w:vAlign w:val="center"/>
            <w:hideMark/>
          </w:tcPr>
          <w:p w14:paraId="391FD49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152CA2B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6C6A2C5A"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4034608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468AB6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4D084C6" w14:textId="77777777" w:rsidTr="005F339B">
        <w:trPr>
          <w:trHeight w:val="279"/>
          <w:jc w:val="center"/>
        </w:trPr>
        <w:tc>
          <w:tcPr>
            <w:tcW w:w="196" w:type="dxa"/>
            <w:tcBorders>
              <w:top w:val="nil"/>
              <w:left w:val="nil"/>
              <w:bottom w:val="nil"/>
              <w:right w:val="nil"/>
            </w:tcBorders>
            <w:shd w:val="clear" w:color="000000" w:fill="FFFFFF"/>
            <w:vAlign w:val="center"/>
            <w:hideMark/>
          </w:tcPr>
          <w:p w14:paraId="2FE449F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63F6C1F4"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6</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C7B881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Pectoral (mm)</w:t>
            </w:r>
          </w:p>
        </w:tc>
        <w:tc>
          <w:tcPr>
            <w:tcW w:w="1745" w:type="dxa"/>
            <w:tcBorders>
              <w:top w:val="nil"/>
              <w:left w:val="nil"/>
              <w:bottom w:val="single" w:sz="4" w:space="0" w:color="auto"/>
              <w:right w:val="single" w:sz="4" w:space="0" w:color="auto"/>
            </w:tcBorders>
            <w:shd w:val="clear" w:color="000000" w:fill="FFFFFF"/>
            <w:vAlign w:val="center"/>
            <w:hideMark/>
          </w:tcPr>
          <w:p w14:paraId="7A204A5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3D00A9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1F327AB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6E9A01F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2549370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776D55EB" w14:textId="77777777" w:rsidTr="005F339B">
        <w:trPr>
          <w:trHeight w:val="279"/>
          <w:jc w:val="center"/>
        </w:trPr>
        <w:tc>
          <w:tcPr>
            <w:tcW w:w="196" w:type="dxa"/>
            <w:tcBorders>
              <w:top w:val="nil"/>
              <w:left w:val="nil"/>
              <w:bottom w:val="nil"/>
              <w:right w:val="nil"/>
            </w:tcBorders>
            <w:shd w:val="clear" w:color="000000" w:fill="FFFFFF"/>
            <w:vAlign w:val="center"/>
            <w:hideMark/>
          </w:tcPr>
          <w:p w14:paraId="4E825E1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7A619BF5"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7</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DA8F7E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Axilar (mm)</w:t>
            </w:r>
          </w:p>
        </w:tc>
        <w:tc>
          <w:tcPr>
            <w:tcW w:w="1745" w:type="dxa"/>
            <w:tcBorders>
              <w:top w:val="nil"/>
              <w:left w:val="nil"/>
              <w:bottom w:val="single" w:sz="4" w:space="0" w:color="auto"/>
              <w:right w:val="single" w:sz="4" w:space="0" w:color="auto"/>
            </w:tcBorders>
            <w:shd w:val="clear" w:color="000000" w:fill="FFFFFF"/>
            <w:vAlign w:val="center"/>
            <w:hideMark/>
          </w:tcPr>
          <w:p w14:paraId="263AE9A1"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3D218C5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4B12EBE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FF1037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C1FB4F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3A75B2CC" w14:textId="77777777" w:rsidTr="005F339B">
        <w:trPr>
          <w:trHeight w:val="279"/>
          <w:jc w:val="center"/>
        </w:trPr>
        <w:tc>
          <w:tcPr>
            <w:tcW w:w="196" w:type="dxa"/>
            <w:tcBorders>
              <w:top w:val="nil"/>
              <w:left w:val="nil"/>
              <w:bottom w:val="nil"/>
              <w:right w:val="nil"/>
            </w:tcBorders>
            <w:shd w:val="clear" w:color="000000" w:fill="FFFFFF"/>
            <w:vAlign w:val="center"/>
            <w:hideMark/>
          </w:tcPr>
          <w:p w14:paraId="3886067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8B1F07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8</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6225A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Supracrestal o Ileocrestal (mm)</w:t>
            </w:r>
          </w:p>
        </w:tc>
        <w:tc>
          <w:tcPr>
            <w:tcW w:w="1745" w:type="dxa"/>
            <w:tcBorders>
              <w:top w:val="nil"/>
              <w:left w:val="nil"/>
              <w:bottom w:val="single" w:sz="4" w:space="0" w:color="auto"/>
              <w:right w:val="single" w:sz="4" w:space="0" w:color="auto"/>
            </w:tcBorders>
            <w:shd w:val="clear" w:color="000000" w:fill="FFFFFF"/>
            <w:vAlign w:val="center"/>
            <w:hideMark/>
          </w:tcPr>
          <w:p w14:paraId="294A274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1CD23C9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486C411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7C0A7C20"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948D73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AC97B1C" w14:textId="77777777" w:rsidTr="005F339B">
        <w:trPr>
          <w:trHeight w:val="279"/>
          <w:jc w:val="center"/>
        </w:trPr>
        <w:tc>
          <w:tcPr>
            <w:tcW w:w="196" w:type="dxa"/>
            <w:tcBorders>
              <w:top w:val="nil"/>
              <w:left w:val="nil"/>
              <w:bottom w:val="nil"/>
              <w:right w:val="nil"/>
            </w:tcBorders>
            <w:shd w:val="clear" w:color="000000" w:fill="FFFFFF"/>
            <w:vAlign w:val="center"/>
            <w:hideMark/>
          </w:tcPr>
          <w:p w14:paraId="5059171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04D6FB0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29</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4668640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xml:space="preserve"> Pliegue Supraespinal (mm) </w:t>
            </w:r>
          </w:p>
        </w:tc>
        <w:tc>
          <w:tcPr>
            <w:tcW w:w="1745" w:type="dxa"/>
            <w:tcBorders>
              <w:top w:val="nil"/>
              <w:left w:val="nil"/>
              <w:bottom w:val="single" w:sz="4" w:space="0" w:color="auto"/>
              <w:right w:val="single" w:sz="4" w:space="0" w:color="auto"/>
            </w:tcBorders>
            <w:shd w:val="clear" w:color="000000" w:fill="FFFFFF"/>
            <w:vAlign w:val="center"/>
            <w:hideMark/>
          </w:tcPr>
          <w:p w14:paraId="2DD2346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74309D9E"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081BA69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27D1DF5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972F90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5C021F88" w14:textId="77777777" w:rsidTr="005F339B">
        <w:trPr>
          <w:trHeight w:val="279"/>
          <w:jc w:val="center"/>
        </w:trPr>
        <w:tc>
          <w:tcPr>
            <w:tcW w:w="196" w:type="dxa"/>
            <w:tcBorders>
              <w:top w:val="nil"/>
              <w:left w:val="nil"/>
              <w:bottom w:val="nil"/>
              <w:right w:val="nil"/>
            </w:tcBorders>
            <w:shd w:val="clear" w:color="000000" w:fill="FFFFFF"/>
            <w:vAlign w:val="center"/>
            <w:hideMark/>
          </w:tcPr>
          <w:p w14:paraId="6E849FA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70EE02F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30</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75F49F3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Abdominal (mm)</w:t>
            </w:r>
          </w:p>
        </w:tc>
        <w:tc>
          <w:tcPr>
            <w:tcW w:w="1745" w:type="dxa"/>
            <w:tcBorders>
              <w:top w:val="nil"/>
              <w:left w:val="nil"/>
              <w:bottom w:val="single" w:sz="4" w:space="0" w:color="auto"/>
              <w:right w:val="single" w:sz="4" w:space="0" w:color="auto"/>
            </w:tcBorders>
            <w:shd w:val="clear" w:color="000000" w:fill="FFFFFF"/>
            <w:vAlign w:val="center"/>
            <w:hideMark/>
          </w:tcPr>
          <w:p w14:paraId="448CC09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66C5694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3E657FE5"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56E8549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2A034F3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25B2266E" w14:textId="77777777" w:rsidTr="005F339B">
        <w:trPr>
          <w:trHeight w:val="279"/>
          <w:jc w:val="center"/>
        </w:trPr>
        <w:tc>
          <w:tcPr>
            <w:tcW w:w="196" w:type="dxa"/>
            <w:tcBorders>
              <w:top w:val="nil"/>
              <w:left w:val="nil"/>
              <w:bottom w:val="nil"/>
              <w:right w:val="nil"/>
            </w:tcBorders>
            <w:shd w:val="clear" w:color="000000" w:fill="FFFFFF"/>
            <w:vAlign w:val="center"/>
            <w:hideMark/>
          </w:tcPr>
          <w:p w14:paraId="5880939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7AB43B3"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31</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051122D"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Muslo Anterior (mm)</w:t>
            </w:r>
          </w:p>
        </w:tc>
        <w:tc>
          <w:tcPr>
            <w:tcW w:w="1745" w:type="dxa"/>
            <w:tcBorders>
              <w:top w:val="nil"/>
              <w:left w:val="nil"/>
              <w:bottom w:val="single" w:sz="4" w:space="0" w:color="auto"/>
              <w:right w:val="single" w:sz="4" w:space="0" w:color="auto"/>
            </w:tcBorders>
            <w:shd w:val="clear" w:color="000000" w:fill="FFFFFF"/>
            <w:vAlign w:val="center"/>
            <w:hideMark/>
          </w:tcPr>
          <w:p w14:paraId="2133349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4767D4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10B195AB"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07C7786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A637CA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6647B4EA" w14:textId="77777777" w:rsidTr="005F339B">
        <w:trPr>
          <w:trHeight w:val="279"/>
          <w:jc w:val="center"/>
        </w:trPr>
        <w:tc>
          <w:tcPr>
            <w:tcW w:w="196" w:type="dxa"/>
            <w:tcBorders>
              <w:top w:val="nil"/>
              <w:left w:val="nil"/>
              <w:bottom w:val="nil"/>
              <w:right w:val="nil"/>
            </w:tcBorders>
            <w:shd w:val="clear" w:color="000000" w:fill="FFFFFF"/>
            <w:vAlign w:val="center"/>
            <w:hideMark/>
          </w:tcPr>
          <w:p w14:paraId="3E7904E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43BEF66D"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32</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00096E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Pliegue Pierna Medial (mm)</w:t>
            </w:r>
          </w:p>
        </w:tc>
        <w:tc>
          <w:tcPr>
            <w:tcW w:w="1745" w:type="dxa"/>
            <w:tcBorders>
              <w:top w:val="nil"/>
              <w:left w:val="nil"/>
              <w:bottom w:val="single" w:sz="4" w:space="0" w:color="auto"/>
              <w:right w:val="single" w:sz="4" w:space="0" w:color="auto"/>
            </w:tcBorders>
            <w:shd w:val="clear" w:color="000000" w:fill="FFFFFF"/>
            <w:vAlign w:val="center"/>
            <w:hideMark/>
          </w:tcPr>
          <w:p w14:paraId="01A90312"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BE7680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078EF857"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12D9E31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4BE9E01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A77275" w14:paraId="22EBE496" w14:textId="77777777" w:rsidTr="005F339B">
        <w:trPr>
          <w:trHeight w:val="279"/>
          <w:jc w:val="center"/>
        </w:trPr>
        <w:tc>
          <w:tcPr>
            <w:tcW w:w="196" w:type="dxa"/>
            <w:tcBorders>
              <w:top w:val="nil"/>
              <w:left w:val="nil"/>
              <w:bottom w:val="nil"/>
              <w:right w:val="nil"/>
            </w:tcBorders>
            <w:shd w:val="clear" w:color="000000" w:fill="FFFFFF"/>
            <w:vAlign w:val="center"/>
            <w:hideMark/>
          </w:tcPr>
          <w:p w14:paraId="67F462E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258409D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57A84F3"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Z" = IMPEDANCIA (Ohm a 50 Hz)</w:t>
            </w:r>
          </w:p>
        </w:tc>
        <w:tc>
          <w:tcPr>
            <w:tcW w:w="1745" w:type="dxa"/>
            <w:tcBorders>
              <w:top w:val="nil"/>
              <w:left w:val="nil"/>
              <w:bottom w:val="single" w:sz="4" w:space="0" w:color="auto"/>
              <w:right w:val="single" w:sz="4" w:space="0" w:color="auto"/>
            </w:tcBorders>
            <w:shd w:val="clear" w:color="000000" w:fill="FFFFFF"/>
            <w:vAlign w:val="center"/>
            <w:hideMark/>
          </w:tcPr>
          <w:p w14:paraId="584B442E"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A8373BF"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7FFC5AD2"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0F3534D6"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96" w:type="dxa"/>
            <w:tcBorders>
              <w:top w:val="nil"/>
              <w:left w:val="nil"/>
              <w:bottom w:val="nil"/>
              <w:right w:val="single" w:sz="12" w:space="0" w:color="auto"/>
            </w:tcBorders>
            <w:shd w:val="clear" w:color="auto" w:fill="auto"/>
            <w:vAlign w:val="center"/>
            <w:hideMark/>
          </w:tcPr>
          <w:p w14:paraId="0738A3AD"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r>
      <w:tr w:rsidR="00710D54" w:rsidRPr="00A77275" w14:paraId="4B35708E" w14:textId="77777777" w:rsidTr="005F339B">
        <w:trPr>
          <w:trHeight w:val="279"/>
          <w:jc w:val="center"/>
        </w:trPr>
        <w:tc>
          <w:tcPr>
            <w:tcW w:w="196" w:type="dxa"/>
            <w:tcBorders>
              <w:top w:val="nil"/>
              <w:left w:val="nil"/>
              <w:bottom w:val="nil"/>
              <w:right w:val="nil"/>
            </w:tcBorders>
            <w:shd w:val="clear" w:color="000000" w:fill="FFFFFF"/>
            <w:vAlign w:val="center"/>
            <w:hideMark/>
          </w:tcPr>
          <w:p w14:paraId="4EAD25EF"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nil"/>
              <w:left w:val="single" w:sz="12" w:space="0" w:color="auto"/>
              <w:bottom w:val="nil"/>
              <w:right w:val="nil"/>
            </w:tcBorders>
            <w:shd w:val="clear" w:color="auto" w:fill="auto"/>
            <w:vAlign w:val="center"/>
            <w:hideMark/>
          </w:tcPr>
          <w:p w14:paraId="63951AB0"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A2DBC1C"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R" = RESISTENCIA (Ohm a 50 Hz)</w:t>
            </w:r>
          </w:p>
        </w:tc>
        <w:tc>
          <w:tcPr>
            <w:tcW w:w="1745" w:type="dxa"/>
            <w:tcBorders>
              <w:top w:val="nil"/>
              <w:left w:val="nil"/>
              <w:bottom w:val="single" w:sz="4" w:space="0" w:color="auto"/>
              <w:right w:val="single" w:sz="4" w:space="0" w:color="auto"/>
            </w:tcBorders>
            <w:shd w:val="clear" w:color="000000" w:fill="FFFFFF"/>
            <w:vAlign w:val="center"/>
            <w:hideMark/>
          </w:tcPr>
          <w:p w14:paraId="779666C5"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FF18348"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4F465AC4"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5914E379"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96" w:type="dxa"/>
            <w:tcBorders>
              <w:top w:val="nil"/>
              <w:left w:val="nil"/>
              <w:bottom w:val="nil"/>
              <w:right w:val="single" w:sz="12" w:space="0" w:color="auto"/>
            </w:tcBorders>
            <w:shd w:val="clear" w:color="auto" w:fill="auto"/>
            <w:vAlign w:val="center"/>
            <w:hideMark/>
          </w:tcPr>
          <w:p w14:paraId="116783BC"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r>
      <w:tr w:rsidR="00710D54" w:rsidRPr="000E1001" w14:paraId="4A7D97E5" w14:textId="77777777" w:rsidTr="005F339B">
        <w:trPr>
          <w:trHeight w:val="279"/>
          <w:jc w:val="center"/>
        </w:trPr>
        <w:tc>
          <w:tcPr>
            <w:tcW w:w="196" w:type="dxa"/>
            <w:tcBorders>
              <w:top w:val="nil"/>
              <w:left w:val="nil"/>
              <w:bottom w:val="nil"/>
              <w:right w:val="nil"/>
            </w:tcBorders>
            <w:shd w:val="clear" w:color="000000" w:fill="FFFFFF"/>
            <w:vAlign w:val="center"/>
            <w:hideMark/>
          </w:tcPr>
          <w:p w14:paraId="5C2BC656"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nil"/>
              <w:left w:val="single" w:sz="12" w:space="0" w:color="auto"/>
              <w:bottom w:val="nil"/>
              <w:right w:val="nil"/>
            </w:tcBorders>
            <w:shd w:val="clear" w:color="auto" w:fill="auto"/>
            <w:vAlign w:val="center"/>
            <w:hideMark/>
          </w:tcPr>
          <w:p w14:paraId="1664A76A"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E773CA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Xc" = REACTANCIA (Ohm a 50 Hz)</w:t>
            </w:r>
          </w:p>
        </w:tc>
        <w:tc>
          <w:tcPr>
            <w:tcW w:w="1745" w:type="dxa"/>
            <w:tcBorders>
              <w:top w:val="nil"/>
              <w:left w:val="nil"/>
              <w:bottom w:val="single" w:sz="4" w:space="0" w:color="auto"/>
              <w:right w:val="single" w:sz="4" w:space="0" w:color="auto"/>
            </w:tcBorders>
            <w:shd w:val="clear" w:color="000000" w:fill="FFFFFF"/>
            <w:vAlign w:val="center"/>
            <w:hideMark/>
          </w:tcPr>
          <w:p w14:paraId="2F5E1CB9"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FFFFFF"/>
            <w:vAlign w:val="center"/>
            <w:hideMark/>
          </w:tcPr>
          <w:p w14:paraId="4880A113"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FFFFFF"/>
            <w:vAlign w:val="center"/>
            <w:hideMark/>
          </w:tcPr>
          <w:p w14:paraId="09B034C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CFFCC"/>
            <w:vAlign w:val="center"/>
            <w:hideMark/>
          </w:tcPr>
          <w:p w14:paraId="47E4F508"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359905B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7700A7EC" w14:textId="77777777" w:rsidTr="005F339B">
        <w:trPr>
          <w:trHeight w:val="279"/>
          <w:jc w:val="center"/>
        </w:trPr>
        <w:tc>
          <w:tcPr>
            <w:tcW w:w="196" w:type="dxa"/>
            <w:tcBorders>
              <w:top w:val="nil"/>
              <w:left w:val="nil"/>
              <w:bottom w:val="nil"/>
              <w:right w:val="nil"/>
            </w:tcBorders>
            <w:shd w:val="clear" w:color="000000" w:fill="FFFFFF"/>
            <w:vAlign w:val="center"/>
            <w:hideMark/>
          </w:tcPr>
          <w:p w14:paraId="4F39188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5C6F32A2"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3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30F65C26"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xml:space="preserve">                Perímetro mesoesternal (cm)*</w:t>
            </w:r>
          </w:p>
        </w:tc>
        <w:tc>
          <w:tcPr>
            <w:tcW w:w="1745" w:type="dxa"/>
            <w:tcBorders>
              <w:top w:val="nil"/>
              <w:left w:val="nil"/>
              <w:bottom w:val="single" w:sz="4" w:space="0" w:color="auto"/>
              <w:right w:val="single" w:sz="4" w:space="0" w:color="auto"/>
            </w:tcBorders>
            <w:shd w:val="clear" w:color="000000" w:fill="C0C0C0"/>
            <w:vAlign w:val="center"/>
            <w:hideMark/>
          </w:tcPr>
          <w:p w14:paraId="7639FBD6"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single" w:sz="4" w:space="0" w:color="auto"/>
              <w:right w:val="single" w:sz="4" w:space="0" w:color="auto"/>
            </w:tcBorders>
            <w:shd w:val="clear" w:color="000000" w:fill="C0C0C0"/>
            <w:vAlign w:val="center"/>
            <w:hideMark/>
          </w:tcPr>
          <w:p w14:paraId="297F3F5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350" w:type="dxa"/>
            <w:tcBorders>
              <w:top w:val="nil"/>
              <w:left w:val="nil"/>
              <w:bottom w:val="single" w:sz="4" w:space="0" w:color="auto"/>
              <w:right w:val="single" w:sz="4" w:space="0" w:color="auto"/>
            </w:tcBorders>
            <w:shd w:val="clear" w:color="000000" w:fill="C0C0C0"/>
            <w:vAlign w:val="center"/>
            <w:hideMark/>
          </w:tcPr>
          <w:p w14:paraId="11AEF874"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single" w:sz="4" w:space="0" w:color="auto"/>
              <w:right w:val="single" w:sz="4" w:space="0" w:color="auto"/>
            </w:tcBorders>
            <w:shd w:val="clear" w:color="000000" w:fill="C0C0C0"/>
            <w:vAlign w:val="center"/>
            <w:hideMark/>
          </w:tcPr>
          <w:p w14:paraId="007E44E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0726CFD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0931278B" w14:textId="77777777" w:rsidTr="005F339B">
        <w:trPr>
          <w:trHeight w:val="129"/>
          <w:jc w:val="center"/>
        </w:trPr>
        <w:tc>
          <w:tcPr>
            <w:tcW w:w="196" w:type="dxa"/>
            <w:tcBorders>
              <w:top w:val="nil"/>
              <w:left w:val="nil"/>
              <w:bottom w:val="nil"/>
              <w:right w:val="nil"/>
            </w:tcBorders>
            <w:shd w:val="clear" w:color="000000" w:fill="FFFFFF"/>
            <w:noWrap/>
            <w:vAlign w:val="bottom"/>
            <w:hideMark/>
          </w:tcPr>
          <w:p w14:paraId="2E1846D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nil"/>
              <w:right w:val="nil"/>
            </w:tcBorders>
            <w:shd w:val="clear" w:color="auto" w:fill="auto"/>
            <w:vAlign w:val="center"/>
            <w:hideMark/>
          </w:tcPr>
          <w:p w14:paraId="7461E0DE"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nil"/>
              <w:right w:val="nil"/>
            </w:tcBorders>
            <w:shd w:val="clear" w:color="auto" w:fill="auto"/>
            <w:vAlign w:val="center"/>
            <w:hideMark/>
          </w:tcPr>
          <w:p w14:paraId="69FCAB2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 w:type="dxa"/>
            <w:tcBorders>
              <w:top w:val="nil"/>
              <w:left w:val="nil"/>
              <w:bottom w:val="nil"/>
              <w:right w:val="nil"/>
            </w:tcBorders>
            <w:shd w:val="clear" w:color="auto" w:fill="auto"/>
            <w:vAlign w:val="center"/>
            <w:hideMark/>
          </w:tcPr>
          <w:p w14:paraId="1D3E8615"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nil"/>
              <w:right w:val="nil"/>
            </w:tcBorders>
            <w:shd w:val="clear" w:color="auto" w:fill="auto"/>
            <w:vAlign w:val="center"/>
            <w:hideMark/>
          </w:tcPr>
          <w:p w14:paraId="02AA8CBA"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nil"/>
              <w:right w:val="nil"/>
            </w:tcBorders>
            <w:shd w:val="clear" w:color="auto" w:fill="auto"/>
            <w:vAlign w:val="center"/>
            <w:hideMark/>
          </w:tcPr>
          <w:p w14:paraId="63E57EC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745" w:type="dxa"/>
            <w:tcBorders>
              <w:top w:val="nil"/>
              <w:left w:val="nil"/>
              <w:bottom w:val="nil"/>
              <w:right w:val="nil"/>
            </w:tcBorders>
            <w:shd w:val="clear" w:color="auto" w:fill="auto"/>
            <w:vAlign w:val="center"/>
            <w:hideMark/>
          </w:tcPr>
          <w:p w14:paraId="763D95DF"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1411" w:type="dxa"/>
            <w:tcBorders>
              <w:top w:val="nil"/>
              <w:left w:val="nil"/>
              <w:bottom w:val="nil"/>
              <w:right w:val="nil"/>
            </w:tcBorders>
            <w:shd w:val="clear" w:color="auto" w:fill="auto"/>
            <w:vAlign w:val="center"/>
            <w:hideMark/>
          </w:tcPr>
          <w:p w14:paraId="33AB8D57"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350" w:type="dxa"/>
            <w:tcBorders>
              <w:top w:val="nil"/>
              <w:left w:val="nil"/>
              <w:bottom w:val="nil"/>
              <w:right w:val="nil"/>
            </w:tcBorders>
            <w:shd w:val="clear" w:color="auto" w:fill="auto"/>
            <w:vAlign w:val="center"/>
            <w:hideMark/>
          </w:tcPr>
          <w:p w14:paraId="575A09DC" w14:textId="77777777" w:rsidR="000C2E3E" w:rsidRPr="000E1001" w:rsidRDefault="000C2E3E" w:rsidP="000C2E3E">
            <w:pPr>
              <w:spacing w:line="240" w:lineRule="auto"/>
              <w:jc w:val="center"/>
              <w:rPr>
                <w:rFonts w:eastAsia="Times New Roman"/>
                <w:sz w:val="18"/>
                <w:szCs w:val="18"/>
              </w:rPr>
            </w:pPr>
            <w:r w:rsidRPr="000E1001">
              <w:rPr>
                <w:rFonts w:eastAsia="Times New Roman"/>
                <w:sz w:val="18"/>
                <w:szCs w:val="18"/>
              </w:rPr>
              <w:t> </w:t>
            </w:r>
          </w:p>
        </w:tc>
        <w:tc>
          <w:tcPr>
            <w:tcW w:w="849" w:type="dxa"/>
            <w:tcBorders>
              <w:top w:val="nil"/>
              <w:left w:val="nil"/>
              <w:bottom w:val="nil"/>
              <w:right w:val="nil"/>
            </w:tcBorders>
            <w:shd w:val="clear" w:color="auto" w:fill="auto"/>
            <w:vAlign w:val="center"/>
            <w:hideMark/>
          </w:tcPr>
          <w:p w14:paraId="34393329" w14:textId="77777777" w:rsidR="000C2E3E" w:rsidRPr="000E1001" w:rsidRDefault="000C2E3E" w:rsidP="000C2E3E">
            <w:pPr>
              <w:spacing w:line="240" w:lineRule="auto"/>
              <w:jc w:val="right"/>
              <w:rPr>
                <w:rFonts w:eastAsia="Times New Roman"/>
                <w:sz w:val="18"/>
                <w:szCs w:val="18"/>
              </w:rPr>
            </w:pPr>
            <w:r w:rsidRPr="000E1001">
              <w:rPr>
                <w:rFonts w:eastAsia="Times New Roman"/>
                <w:sz w:val="18"/>
                <w:szCs w:val="18"/>
              </w:rPr>
              <w:t> </w:t>
            </w:r>
          </w:p>
        </w:tc>
        <w:tc>
          <w:tcPr>
            <w:tcW w:w="196" w:type="dxa"/>
            <w:tcBorders>
              <w:top w:val="nil"/>
              <w:left w:val="nil"/>
              <w:bottom w:val="nil"/>
              <w:right w:val="single" w:sz="12" w:space="0" w:color="auto"/>
            </w:tcBorders>
            <w:shd w:val="clear" w:color="auto" w:fill="auto"/>
            <w:vAlign w:val="center"/>
            <w:hideMark/>
          </w:tcPr>
          <w:p w14:paraId="116C7780"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710D54" w:rsidRPr="000E1001" w14:paraId="4210BDC3" w14:textId="77777777" w:rsidTr="005F339B">
        <w:trPr>
          <w:trHeight w:val="129"/>
          <w:jc w:val="center"/>
        </w:trPr>
        <w:tc>
          <w:tcPr>
            <w:tcW w:w="196" w:type="dxa"/>
            <w:tcBorders>
              <w:top w:val="nil"/>
              <w:left w:val="nil"/>
              <w:bottom w:val="nil"/>
              <w:right w:val="nil"/>
            </w:tcBorders>
            <w:shd w:val="clear" w:color="000000" w:fill="FFFFFF"/>
            <w:noWrap/>
            <w:vAlign w:val="bottom"/>
            <w:hideMark/>
          </w:tcPr>
          <w:p w14:paraId="5ED5BA6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468" w:type="dxa"/>
            <w:tcBorders>
              <w:top w:val="nil"/>
              <w:left w:val="single" w:sz="12" w:space="0" w:color="auto"/>
              <w:bottom w:val="single" w:sz="12" w:space="0" w:color="auto"/>
              <w:right w:val="nil"/>
            </w:tcBorders>
            <w:shd w:val="clear" w:color="auto" w:fill="auto"/>
            <w:noWrap/>
            <w:vAlign w:val="bottom"/>
            <w:hideMark/>
          </w:tcPr>
          <w:p w14:paraId="485D79A8"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72" w:type="dxa"/>
            <w:tcBorders>
              <w:top w:val="nil"/>
              <w:left w:val="nil"/>
              <w:bottom w:val="single" w:sz="12" w:space="0" w:color="auto"/>
              <w:right w:val="nil"/>
            </w:tcBorders>
            <w:shd w:val="clear" w:color="auto" w:fill="auto"/>
            <w:noWrap/>
            <w:vAlign w:val="bottom"/>
            <w:hideMark/>
          </w:tcPr>
          <w:p w14:paraId="4510F341"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373" w:type="dxa"/>
            <w:tcBorders>
              <w:top w:val="nil"/>
              <w:left w:val="nil"/>
              <w:bottom w:val="single" w:sz="12" w:space="0" w:color="auto"/>
              <w:right w:val="nil"/>
            </w:tcBorders>
            <w:shd w:val="clear" w:color="auto" w:fill="auto"/>
            <w:noWrap/>
            <w:vAlign w:val="bottom"/>
            <w:hideMark/>
          </w:tcPr>
          <w:p w14:paraId="3650DA8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752" w:type="dxa"/>
            <w:tcBorders>
              <w:top w:val="nil"/>
              <w:left w:val="nil"/>
              <w:bottom w:val="single" w:sz="12" w:space="0" w:color="auto"/>
              <w:right w:val="nil"/>
            </w:tcBorders>
            <w:shd w:val="clear" w:color="auto" w:fill="auto"/>
            <w:noWrap/>
            <w:vAlign w:val="bottom"/>
            <w:hideMark/>
          </w:tcPr>
          <w:p w14:paraId="56DD6089"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34" w:type="dxa"/>
            <w:tcBorders>
              <w:top w:val="nil"/>
              <w:left w:val="nil"/>
              <w:bottom w:val="single" w:sz="12" w:space="0" w:color="auto"/>
              <w:right w:val="nil"/>
            </w:tcBorders>
            <w:shd w:val="clear" w:color="auto" w:fill="auto"/>
            <w:noWrap/>
            <w:vAlign w:val="bottom"/>
            <w:hideMark/>
          </w:tcPr>
          <w:p w14:paraId="05CD57A4"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745" w:type="dxa"/>
            <w:tcBorders>
              <w:top w:val="nil"/>
              <w:left w:val="nil"/>
              <w:bottom w:val="single" w:sz="12" w:space="0" w:color="auto"/>
              <w:right w:val="nil"/>
            </w:tcBorders>
            <w:shd w:val="clear" w:color="auto" w:fill="auto"/>
            <w:noWrap/>
            <w:vAlign w:val="bottom"/>
            <w:hideMark/>
          </w:tcPr>
          <w:p w14:paraId="31A7E953"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411" w:type="dxa"/>
            <w:tcBorders>
              <w:top w:val="nil"/>
              <w:left w:val="nil"/>
              <w:bottom w:val="single" w:sz="12" w:space="0" w:color="auto"/>
              <w:right w:val="nil"/>
            </w:tcBorders>
            <w:shd w:val="clear" w:color="auto" w:fill="auto"/>
            <w:noWrap/>
            <w:vAlign w:val="bottom"/>
            <w:hideMark/>
          </w:tcPr>
          <w:p w14:paraId="11AED837"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350" w:type="dxa"/>
            <w:tcBorders>
              <w:top w:val="nil"/>
              <w:left w:val="nil"/>
              <w:bottom w:val="single" w:sz="12" w:space="0" w:color="auto"/>
              <w:right w:val="nil"/>
            </w:tcBorders>
            <w:shd w:val="clear" w:color="auto" w:fill="auto"/>
            <w:noWrap/>
            <w:vAlign w:val="bottom"/>
            <w:hideMark/>
          </w:tcPr>
          <w:p w14:paraId="7BA97F42"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849" w:type="dxa"/>
            <w:tcBorders>
              <w:top w:val="nil"/>
              <w:left w:val="nil"/>
              <w:bottom w:val="single" w:sz="12" w:space="0" w:color="auto"/>
              <w:right w:val="nil"/>
            </w:tcBorders>
            <w:shd w:val="clear" w:color="auto" w:fill="auto"/>
            <w:noWrap/>
            <w:vAlign w:val="bottom"/>
            <w:hideMark/>
          </w:tcPr>
          <w:p w14:paraId="3083F98B"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196" w:type="dxa"/>
            <w:tcBorders>
              <w:top w:val="nil"/>
              <w:left w:val="nil"/>
              <w:bottom w:val="single" w:sz="12" w:space="0" w:color="auto"/>
              <w:right w:val="single" w:sz="12" w:space="0" w:color="auto"/>
            </w:tcBorders>
            <w:shd w:val="clear" w:color="auto" w:fill="auto"/>
            <w:noWrap/>
            <w:vAlign w:val="bottom"/>
            <w:hideMark/>
          </w:tcPr>
          <w:p w14:paraId="520918FF"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r w:rsidR="00540000" w:rsidRPr="000E1001" w14:paraId="5918C29B" w14:textId="77777777" w:rsidTr="005F339B">
        <w:trPr>
          <w:trHeight w:val="251"/>
          <w:jc w:val="center"/>
        </w:trPr>
        <w:tc>
          <w:tcPr>
            <w:tcW w:w="196" w:type="dxa"/>
            <w:tcBorders>
              <w:top w:val="nil"/>
              <w:left w:val="nil"/>
              <w:bottom w:val="nil"/>
              <w:right w:val="nil"/>
            </w:tcBorders>
            <w:shd w:val="clear" w:color="000000" w:fill="FFFFFF"/>
            <w:noWrap/>
            <w:vAlign w:val="bottom"/>
            <w:hideMark/>
          </w:tcPr>
          <w:p w14:paraId="174CB47D"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c>
          <w:tcPr>
            <w:tcW w:w="9554" w:type="dxa"/>
            <w:gridSpan w:val="9"/>
            <w:tcBorders>
              <w:top w:val="nil"/>
              <w:left w:val="nil"/>
              <w:bottom w:val="nil"/>
              <w:right w:val="nil"/>
            </w:tcBorders>
            <w:shd w:val="clear" w:color="auto" w:fill="auto"/>
            <w:noWrap/>
            <w:vAlign w:val="bottom"/>
            <w:hideMark/>
          </w:tcPr>
          <w:p w14:paraId="74B4E04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xml:space="preserve">NOTA: Versión en pruebas. Informar sobre cualquier posible error a manuel.sillero@upm.es            © Manuel Sillero Quintana. </w:t>
            </w:r>
          </w:p>
        </w:tc>
        <w:tc>
          <w:tcPr>
            <w:tcW w:w="196" w:type="dxa"/>
            <w:tcBorders>
              <w:top w:val="nil"/>
              <w:left w:val="nil"/>
              <w:bottom w:val="nil"/>
              <w:right w:val="nil"/>
            </w:tcBorders>
            <w:shd w:val="clear" w:color="auto" w:fill="auto"/>
            <w:noWrap/>
            <w:vAlign w:val="bottom"/>
            <w:hideMark/>
          </w:tcPr>
          <w:p w14:paraId="5A0DA8FC" w14:textId="77777777" w:rsidR="000C2E3E" w:rsidRPr="000E1001" w:rsidRDefault="000C2E3E" w:rsidP="000C2E3E">
            <w:pPr>
              <w:spacing w:line="240" w:lineRule="auto"/>
              <w:rPr>
                <w:rFonts w:eastAsia="Times New Roman"/>
                <w:sz w:val="18"/>
                <w:szCs w:val="18"/>
              </w:rPr>
            </w:pPr>
            <w:r w:rsidRPr="000E1001">
              <w:rPr>
                <w:rFonts w:eastAsia="Times New Roman"/>
                <w:sz w:val="18"/>
                <w:szCs w:val="18"/>
              </w:rPr>
              <w:t> </w:t>
            </w:r>
          </w:p>
        </w:tc>
      </w:tr>
    </w:tbl>
    <w:p w14:paraId="2BCAB493" w14:textId="77777777" w:rsidR="000E1001" w:rsidRDefault="000E1001">
      <w:pPr>
        <w:rPr>
          <w:b/>
          <w:color w:val="943634" w:themeColor="accent2" w:themeShade="BF"/>
          <w:szCs w:val="24"/>
        </w:rPr>
        <w:sectPr w:rsidR="000E1001" w:rsidSect="00A23148">
          <w:pgSz w:w="11909" w:h="16834"/>
          <w:pgMar w:top="284" w:right="1440" w:bottom="1134" w:left="1440" w:header="720" w:footer="720" w:gutter="0"/>
          <w:pgNumType w:start="37"/>
          <w:cols w:space="720"/>
          <w:titlePg/>
          <w:docGrid w:linePitch="326"/>
        </w:sectPr>
      </w:pPr>
    </w:p>
    <w:p w14:paraId="47E9CA99" w14:textId="77777777" w:rsidR="000E1001" w:rsidRPr="00120CE6" w:rsidRDefault="000E1001" w:rsidP="000E1001"/>
    <w:p w14:paraId="0F578EE4" w14:textId="77777777" w:rsidR="000E1001" w:rsidRPr="00120CE6" w:rsidRDefault="000E1001" w:rsidP="000E1001"/>
    <w:p w14:paraId="10E42ECE" w14:textId="77777777" w:rsidR="000E1001" w:rsidRPr="00120CE6" w:rsidRDefault="000E1001" w:rsidP="000E1001"/>
    <w:p w14:paraId="7E662355" w14:textId="77777777" w:rsidR="000E1001" w:rsidRPr="00120CE6" w:rsidRDefault="000E1001" w:rsidP="000E1001"/>
    <w:p w14:paraId="07C823A8" w14:textId="240C993B" w:rsidR="000E1001" w:rsidRPr="00120CE6" w:rsidRDefault="000E1001" w:rsidP="000E1001"/>
    <w:p w14:paraId="125F44ED" w14:textId="6BE3FF6D" w:rsidR="000E1001" w:rsidRPr="00120CE6" w:rsidRDefault="000E1001" w:rsidP="000E1001"/>
    <w:p w14:paraId="24CAF5CE" w14:textId="1944A765" w:rsidR="000E1001" w:rsidRPr="00120CE6" w:rsidRDefault="000E1001" w:rsidP="000E1001"/>
    <w:p w14:paraId="79D69312" w14:textId="37D52163" w:rsidR="000E1001" w:rsidRPr="00120CE6" w:rsidRDefault="000E1001" w:rsidP="000E1001"/>
    <w:p w14:paraId="066E9295" w14:textId="5AFA19C5" w:rsidR="000E1001" w:rsidRPr="00120CE6" w:rsidRDefault="000E1001" w:rsidP="000E1001"/>
    <w:p w14:paraId="47BB8AE2" w14:textId="4E6FAEC2" w:rsidR="000E1001" w:rsidRDefault="000E1001" w:rsidP="000E1001"/>
    <w:p w14:paraId="2D9017D4" w14:textId="0BEEE135" w:rsidR="00120CE6" w:rsidRDefault="00120CE6" w:rsidP="000E1001"/>
    <w:p w14:paraId="664262C7" w14:textId="31209F18" w:rsidR="00120CE6" w:rsidRDefault="00120CE6" w:rsidP="000E1001"/>
    <w:p w14:paraId="4B841C88" w14:textId="24E65BAC" w:rsidR="00120CE6" w:rsidRDefault="00120CE6" w:rsidP="000E1001"/>
    <w:p w14:paraId="34579433" w14:textId="185C16D3" w:rsidR="00120CE6" w:rsidRDefault="00120CE6" w:rsidP="000E1001"/>
    <w:p w14:paraId="1FE44AE3" w14:textId="0491A60E" w:rsidR="00120CE6" w:rsidRDefault="00120CE6" w:rsidP="000E1001"/>
    <w:p w14:paraId="629C1CCF" w14:textId="3F9BA67F" w:rsidR="00120CE6" w:rsidRDefault="00120CE6" w:rsidP="000E1001"/>
    <w:p w14:paraId="514F2B54" w14:textId="40C70EE9" w:rsidR="00120CE6" w:rsidRDefault="00120CE6" w:rsidP="000E1001"/>
    <w:p w14:paraId="2F93E6EC" w14:textId="77777777" w:rsidR="00120CE6" w:rsidRPr="00120CE6" w:rsidRDefault="00120CE6" w:rsidP="000E1001"/>
    <w:p w14:paraId="553FFA04" w14:textId="2F666F4A" w:rsidR="000E1001" w:rsidRPr="005F339B" w:rsidRDefault="00CC6496" w:rsidP="00CC6496">
      <w:pPr>
        <w:pStyle w:val="Titulo2"/>
        <w:jc w:val="center"/>
        <w:rPr>
          <w:rFonts w:eastAsia="Times New Roman"/>
          <w:bCs/>
          <w:szCs w:val="24"/>
        </w:rPr>
      </w:pPr>
      <w:bookmarkStart w:id="57" w:name="_Toc73515328"/>
      <w:r w:rsidRPr="005F339B">
        <w:rPr>
          <w:szCs w:val="24"/>
        </w:rPr>
        <w:t>Anexo 3.-</w:t>
      </w:r>
      <w:r w:rsidR="00063190" w:rsidRPr="005F339B">
        <w:rPr>
          <w:szCs w:val="24"/>
        </w:rPr>
        <w:t>I</w:t>
      </w:r>
      <w:r w:rsidR="00063190" w:rsidRPr="005F339B">
        <w:rPr>
          <w:rFonts w:eastAsia="Times New Roman"/>
          <w:bCs/>
          <w:szCs w:val="24"/>
        </w:rPr>
        <w:t>nforme antropométrico médico-deportivo</w:t>
      </w:r>
      <w:bookmarkEnd w:id="57"/>
    </w:p>
    <w:p w14:paraId="29AE031E" w14:textId="77777777" w:rsidR="000E1001" w:rsidRDefault="000E1001">
      <w:pPr>
        <w:rPr>
          <w:rFonts w:eastAsia="Times New Roman"/>
          <w:b/>
          <w:bCs/>
          <w:szCs w:val="24"/>
          <w:lang w:val="pt-BR"/>
        </w:rPr>
      </w:pPr>
      <w:r>
        <w:rPr>
          <w:rFonts w:eastAsia="Times New Roman"/>
          <w:bCs/>
          <w:szCs w:val="24"/>
          <w:lang w:val="pt-BR"/>
        </w:rPr>
        <w:br w:type="page"/>
      </w:r>
    </w:p>
    <w:tbl>
      <w:tblPr>
        <w:tblW w:w="9869" w:type="dxa"/>
        <w:jc w:val="center"/>
        <w:tblCellMar>
          <w:left w:w="70" w:type="dxa"/>
          <w:right w:w="70" w:type="dxa"/>
        </w:tblCellMar>
        <w:tblLook w:val="04A0" w:firstRow="1" w:lastRow="0" w:firstColumn="1" w:lastColumn="0" w:noHBand="0" w:noVBand="1"/>
      </w:tblPr>
      <w:tblGrid>
        <w:gridCol w:w="2067"/>
        <w:gridCol w:w="878"/>
        <w:gridCol w:w="1256"/>
        <w:gridCol w:w="1043"/>
        <w:gridCol w:w="852"/>
        <w:gridCol w:w="1051"/>
        <w:gridCol w:w="752"/>
        <w:gridCol w:w="960"/>
        <w:gridCol w:w="806"/>
        <w:gridCol w:w="204"/>
      </w:tblGrid>
      <w:tr w:rsidR="00AE0F92" w:rsidRPr="000E1001" w14:paraId="0E376326" w14:textId="77777777" w:rsidTr="00120CE6">
        <w:trPr>
          <w:trHeight w:val="385"/>
          <w:jc w:val="center"/>
        </w:trPr>
        <w:tc>
          <w:tcPr>
            <w:tcW w:w="2067" w:type="dxa"/>
            <w:tcBorders>
              <w:top w:val="single" w:sz="12" w:space="0" w:color="auto"/>
              <w:left w:val="single" w:sz="4" w:space="0" w:color="auto"/>
              <w:bottom w:val="nil"/>
              <w:right w:val="nil"/>
            </w:tcBorders>
            <w:shd w:val="clear" w:color="auto" w:fill="auto"/>
            <w:noWrap/>
            <w:vAlign w:val="center"/>
            <w:hideMark/>
          </w:tcPr>
          <w:p w14:paraId="72D9C83D" w14:textId="4B1D1C84" w:rsidR="00CC6496" w:rsidRPr="00A23148" w:rsidRDefault="00CC6496" w:rsidP="00AE0F92">
            <w:pPr>
              <w:spacing w:line="240" w:lineRule="auto"/>
              <w:jc w:val="center"/>
              <w:rPr>
                <w:rFonts w:eastAsia="Times New Roman"/>
                <w:sz w:val="16"/>
                <w:szCs w:val="16"/>
                <w:lang w:val="pt-BR"/>
              </w:rPr>
            </w:pPr>
          </w:p>
        </w:tc>
        <w:tc>
          <w:tcPr>
            <w:tcW w:w="878" w:type="dxa"/>
            <w:tcBorders>
              <w:top w:val="single" w:sz="12" w:space="0" w:color="auto"/>
              <w:left w:val="nil"/>
              <w:bottom w:val="nil"/>
              <w:right w:val="nil"/>
            </w:tcBorders>
            <w:shd w:val="clear" w:color="auto" w:fill="auto"/>
            <w:noWrap/>
            <w:vAlign w:val="center"/>
            <w:hideMark/>
          </w:tcPr>
          <w:p w14:paraId="27E3BAD5"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1256" w:type="dxa"/>
            <w:tcBorders>
              <w:top w:val="single" w:sz="12" w:space="0" w:color="auto"/>
              <w:left w:val="nil"/>
              <w:bottom w:val="nil"/>
              <w:right w:val="nil"/>
            </w:tcBorders>
            <w:shd w:val="clear" w:color="auto" w:fill="auto"/>
            <w:noWrap/>
            <w:vAlign w:val="center"/>
            <w:hideMark/>
          </w:tcPr>
          <w:p w14:paraId="66833BCB"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1043" w:type="dxa"/>
            <w:tcBorders>
              <w:top w:val="single" w:sz="12" w:space="0" w:color="auto"/>
              <w:left w:val="nil"/>
              <w:bottom w:val="nil"/>
              <w:right w:val="nil"/>
            </w:tcBorders>
            <w:shd w:val="clear" w:color="auto" w:fill="auto"/>
            <w:noWrap/>
            <w:vAlign w:val="center"/>
            <w:hideMark/>
          </w:tcPr>
          <w:p w14:paraId="5399C059"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1903" w:type="dxa"/>
            <w:gridSpan w:val="2"/>
            <w:tcBorders>
              <w:top w:val="single" w:sz="12" w:space="0" w:color="auto"/>
              <w:left w:val="nil"/>
              <w:bottom w:val="nil"/>
              <w:right w:val="nil"/>
            </w:tcBorders>
            <w:shd w:val="clear" w:color="auto" w:fill="auto"/>
            <w:noWrap/>
            <w:vAlign w:val="center"/>
            <w:hideMark/>
          </w:tcPr>
          <w:p w14:paraId="4C74FBDC"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752" w:type="dxa"/>
            <w:tcBorders>
              <w:top w:val="single" w:sz="12" w:space="0" w:color="auto"/>
              <w:left w:val="nil"/>
              <w:bottom w:val="nil"/>
              <w:right w:val="nil"/>
            </w:tcBorders>
            <w:shd w:val="clear" w:color="auto" w:fill="auto"/>
            <w:noWrap/>
            <w:vAlign w:val="center"/>
            <w:hideMark/>
          </w:tcPr>
          <w:p w14:paraId="3EEF057B"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960" w:type="dxa"/>
            <w:tcBorders>
              <w:top w:val="single" w:sz="12" w:space="0" w:color="auto"/>
              <w:left w:val="nil"/>
              <w:bottom w:val="nil"/>
              <w:right w:val="nil"/>
            </w:tcBorders>
            <w:shd w:val="clear" w:color="auto" w:fill="auto"/>
            <w:noWrap/>
            <w:vAlign w:val="center"/>
            <w:hideMark/>
          </w:tcPr>
          <w:p w14:paraId="72B2225D"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806" w:type="dxa"/>
            <w:tcBorders>
              <w:top w:val="single" w:sz="12" w:space="0" w:color="auto"/>
              <w:left w:val="nil"/>
              <w:bottom w:val="nil"/>
              <w:right w:val="nil"/>
            </w:tcBorders>
            <w:shd w:val="clear" w:color="auto" w:fill="auto"/>
            <w:noWrap/>
            <w:vAlign w:val="center"/>
            <w:hideMark/>
          </w:tcPr>
          <w:p w14:paraId="36DD2C18"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204" w:type="dxa"/>
            <w:tcBorders>
              <w:top w:val="single" w:sz="12" w:space="0" w:color="auto"/>
              <w:left w:val="nil"/>
              <w:bottom w:val="nil"/>
              <w:right w:val="single" w:sz="12" w:space="0" w:color="auto"/>
            </w:tcBorders>
            <w:shd w:val="clear" w:color="auto" w:fill="auto"/>
            <w:noWrap/>
            <w:vAlign w:val="center"/>
            <w:hideMark/>
          </w:tcPr>
          <w:p w14:paraId="5DF1542E"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r>
      <w:tr w:rsidR="00D534BD" w:rsidRPr="00B77C12" w14:paraId="7924FB85" w14:textId="77777777" w:rsidTr="00120CE6">
        <w:trPr>
          <w:trHeight w:val="486"/>
          <w:jc w:val="center"/>
        </w:trPr>
        <w:tc>
          <w:tcPr>
            <w:tcW w:w="2067" w:type="dxa"/>
            <w:tcBorders>
              <w:top w:val="nil"/>
              <w:left w:val="single" w:sz="4" w:space="0" w:color="auto"/>
              <w:bottom w:val="nil"/>
              <w:right w:val="nil"/>
            </w:tcBorders>
            <w:shd w:val="clear" w:color="auto" w:fill="auto"/>
            <w:vAlign w:val="center"/>
            <w:hideMark/>
          </w:tcPr>
          <w:p w14:paraId="1532D506" w14:textId="6E17B920" w:rsidR="00CC6496" w:rsidRPr="00A23148" w:rsidRDefault="00CC6496" w:rsidP="00264782">
            <w:pPr>
              <w:spacing w:line="240" w:lineRule="auto"/>
              <w:jc w:val="center"/>
              <w:rPr>
                <w:rFonts w:eastAsia="Times New Roman"/>
                <w:b/>
                <w:bCs/>
                <w:sz w:val="16"/>
                <w:szCs w:val="16"/>
                <w:lang w:val="pt-BR"/>
              </w:rPr>
            </w:pPr>
            <w:r w:rsidRPr="00A23148">
              <w:rPr>
                <w:rFonts w:eastAsia="Times New Roman"/>
                <w:noProof/>
                <w:sz w:val="16"/>
                <w:szCs w:val="16"/>
              </w:rPr>
              <w:drawing>
                <wp:anchor distT="0" distB="0" distL="114300" distR="114300" simplePos="0" relativeHeight="251658247" behindDoc="0" locked="0" layoutInCell="1" allowOverlap="1" wp14:anchorId="3FE42D2A" wp14:editId="0C3A81F6">
                  <wp:simplePos x="0" y="0"/>
                  <wp:positionH relativeFrom="column">
                    <wp:posOffset>206375</wp:posOffset>
                  </wp:positionH>
                  <wp:positionV relativeFrom="paragraph">
                    <wp:posOffset>-85090</wp:posOffset>
                  </wp:positionV>
                  <wp:extent cx="895350" cy="581025"/>
                  <wp:effectExtent l="0" t="0" r="0" b="0"/>
                  <wp:wrapNone/>
                  <wp:docPr id="1038" name="Imagen 1038" descr="GREC-1">
                    <a:extLst xmlns:a="http://schemas.openxmlformats.org/drawingml/2006/main">
                      <a:ext uri="{FF2B5EF4-FFF2-40B4-BE49-F238E27FC236}">
                        <a16:creationId xmlns:a16="http://schemas.microsoft.com/office/drawing/2014/main" id="{EC70A089-2D5A-4966-9733-DFD9FFB8AFC2}"/>
                      </a:ext>
                    </a:extLst>
                  </wp:docPr>
                  <wp:cNvGraphicFramePr/>
                  <a:graphic xmlns:a="http://schemas.openxmlformats.org/drawingml/2006/main">
                    <a:graphicData uri="http://schemas.openxmlformats.org/drawingml/2006/picture">
                      <pic:pic xmlns:pic="http://schemas.openxmlformats.org/drawingml/2006/picture">
                        <pic:nvPicPr>
                          <pic:cNvPr id="1038" name="Picture 27" descr="GREC-1">
                            <a:extLst>
                              <a:ext uri="{FF2B5EF4-FFF2-40B4-BE49-F238E27FC236}">
                                <a16:creationId xmlns:a16="http://schemas.microsoft.com/office/drawing/2014/main" id="{EC70A089-2D5A-4966-9733-DFD9FFB8AFC2}"/>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148">
              <w:rPr>
                <w:rFonts w:eastAsia="Times New Roman"/>
                <w:b/>
                <w:bCs/>
                <w:sz w:val="16"/>
                <w:szCs w:val="16"/>
                <w:lang w:val="pt-BR"/>
              </w:rPr>
              <w:t> </w:t>
            </w:r>
          </w:p>
        </w:tc>
        <w:tc>
          <w:tcPr>
            <w:tcW w:w="878" w:type="dxa"/>
            <w:tcBorders>
              <w:top w:val="nil"/>
              <w:left w:val="nil"/>
              <w:bottom w:val="nil"/>
              <w:right w:val="nil"/>
            </w:tcBorders>
            <w:shd w:val="clear" w:color="auto" w:fill="auto"/>
            <w:vAlign w:val="center"/>
            <w:hideMark/>
          </w:tcPr>
          <w:p w14:paraId="5A22F88E" w14:textId="77777777" w:rsidR="00CC6496" w:rsidRPr="00A23148" w:rsidRDefault="00CC6496" w:rsidP="00264782">
            <w:pPr>
              <w:spacing w:line="240" w:lineRule="auto"/>
              <w:jc w:val="center"/>
              <w:rPr>
                <w:rFonts w:eastAsia="Times New Roman"/>
                <w:b/>
                <w:bCs/>
                <w:sz w:val="16"/>
                <w:szCs w:val="16"/>
                <w:lang w:val="pt-BR"/>
              </w:rPr>
            </w:pPr>
            <w:r w:rsidRPr="00A23148">
              <w:rPr>
                <w:rFonts w:eastAsia="Times New Roman"/>
                <w:b/>
                <w:bCs/>
                <w:sz w:val="16"/>
                <w:szCs w:val="16"/>
                <w:lang w:val="pt-BR"/>
              </w:rPr>
              <w:t> </w:t>
            </w:r>
          </w:p>
        </w:tc>
        <w:tc>
          <w:tcPr>
            <w:tcW w:w="5914" w:type="dxa"/>
            <w:gridSpan w:val="6"/>
            <w:tcBorders>
              <w:top w:val="nil"/>
              <w:left w:val="nil"/>
              <w:bottom w:val="nil"/>
              <w:right w:val="nil"/>
            </w:tcBorders>
            <w:shd w:val="clear" w:color="auto" w:fill="auto"/>
            <w:noWrap/>
            <w:vAlign w:val="center"/>
            <w:hideMark/>
          </w:tcPr>
          <w:p w14:paraId="0AA65454"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lang w:val="pt-BR"/>
              </w:rPr>
              <w:t xml:space="preserve">         </w:t>
            </w:r>
            <w:r w:rsidRPr="00A23148">
              <w:rPr>
                <w:rFonts w:eastAsia="Times New Roman"/>
                <w:b/>
                <w:bCs/>
                <w:sz w:val="16"/>
                <w:szCs w:val="16"/>
              </w:rPr>
              <w:t>INFORME ANTROPOMÉTRICO.</w:t>
            </w:r>
          </w:p>
        </w:tc>
        <w:tc>
          <w:tcPr>
            <w:tcW w:w="806" w:type="dxa"/>
            <w:vMerge w:val="restart"/>
            <w:tcBorders>
              <w:top w:val="nil"/>
              <w:left w:val="nil"/>
              <w:bottom w:val="nil"/>
              <w:right w:val="nil"/>
            </w:tcBorders>
            <w:shd w:val="clear" w:color="auto" w:fill="auto"/>
            <w:vAlign w:val="center"/>
            <w:hideMark/>
          </w:tcPr>
          <w:p w14:paraId="29FDCDD8" w14:textId="1B167442" w:rsidR="00CC6496" w:rsidRPr="00B77C12" w:rsidRDefault="00CC6496" w:rsidP="00D534BD">
            <w:pPr>
              <w:spacing w:line="240" w:lineRule="auto"/>
              <w:rPr>
                <w:rFonts w:eastAsia="Times New Roman"/>
                <w:sz w:val="20"/>
                <w:szCs w:val="20"/>
              </w:rPr>
            </w:pPr>
          </w:p>
        </w:tc>
        <w:tc>
          <w:tcPr>
            <w:tcW w:w="204" w:type="dxa"/>
            <w:tcBorders>
              <w:top w:val="nil"/>
              <w:left w:val="nil"/>
              <w:bottom w:val="nil"/>
              <w:right w:val="single" w:sz="12" w:space="0" w:color="auto"/>
            </w:tcBorders>
            <w:shd w:val="clear" w:color="auto" w:fill="auto"/>
            <w:noWrap/>
            <w:vAlign w:val="center"/>
            <w:hideMark/>
          </w:tcPr>
          <w:p w14:paraId="08CE9B35"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08D7B051" w14:textId="77777777" w:rsidTr="00120CE6">
        <w:trPr>
          <w:trHeight w:val="406"/>
          <w:jc w:val="center"/>
        </w:trPr>
        <w:tc>
          <w:tcPr>
            <w:tcW w:w="2067" w:type="dxa"/>
            <w:tcBorders>
              <w:top w:val="nil"/>
              <w:left w:val="single" w:sz="4" w:space="0" w:color="auto"/>
              <w:bottom w:val="nil"/>
              <w:right w:val="nil"/>
            </w:tcBorders>
            <w:shd w:val="clear" w:color="auto" w:fill="auto"/>
            <w:vAlign w:val="center"/>
            <w:hideMark/>
          </w:tcPr>
          <w:p w14:paraId="07E8FE7B" w14:textId="0FE0FD39" w:rsidR="00D534BD" w:rsidRPr="00A23148" w:rsidRDefault="00D534BD" w:rsidP="00264782">
            <w:pPr>
              <w:spacing w:line="240" w:lineRule="auto"/>
              <w:jc w:val="center"/>
              <w:rPr>
                <w:rFonts w:eastAsia="Times New Roman"/>
                <w:b/>
                <w:bCs/>
                <w:sz w:val="16"/>
                <w:szCs w:val="16"/>
              </w:rPr>
            </w:pPr>
            <w:r w:rsidRPr="00A23148">
              <w:rPr>
                <w:rFonts w:eastAsia="Times New Roman"/>
                <w:b/>
                <w:bCs/>
                <w:sz w:val="16"/>
                <w:szCs w:val="16"/>
              </w:rPr>
              <w:t> </w:t>
            </w:r>
          </w:p>
        </w:tc>
        <w:tc>
          <w:tcPr>
            <w:tcW w:w="878" w:type="dxa"/>
            <w:tcBorders>
              <w:top w:val="nil"/>
              <w:left w:val="nil"/>
              <w:bottom w:val="nil"/>
              <w:right w:val="nil"/>
            </w:tcBorders>
            <w:shd w:val="clear" w:color="auto" w:fill="auto"/>
            <w:noWrap/>
            <w:vAlign w:val="center"/>
            <w:hideMark/>
          </w:tcPr>
          <w:p w14:paraId="10776B16" w14:textId="651B3AE9" w:rsidR="00D534BD" w:rsidRPr="00A23148" w:rsidRDefault="00D534BD" w:rsidP="00264782">
            <w:pPr>
              <w:spacing w:line="240" w:lineRule="auto"/>
              <w:jc w:val="center"/>
              <w:rPr>
                <w:rFonts w:eastAsia="Times New Roman"/>
                <w:sz w:val="16"/>
                <w:szCs w:val="16"/>
              </w:rPr>
            </w:pPr>
            <w:r w:rsidRPr="00A23148">
              <w:rPr>
                <w:rFonts w:eastAsia="Times New Roman"/>
                <w:noProof/>
                <w:sz w:val="16"/>
                <w:szCs w:val="16"/>
              </w:rPr>
              <w:drawing>
                <wp:anchor distT="0" distB="0" distL="114300" distR="114300" simplePos="0" relativeHeight="251658248" behindDoc="0" locked="0" layoutInCell="1" allowOverlap="1" wp14:anchorId="7CEB9F58" wp14:editId="3B0B93B6">
                  <wp:simplePos x="0" y="0"/>
                  <wp:positionH relativeFrom="column">
                    <wp:posOffset>-115570</wp:posOffset>
                  </wp:positionH>
                  <wp:positionV relativeFrom="paragraph">
                    <wp:posOffset>-337185</wp:posOffset>
                  </wp:positionV>
                  <wp:extent cx="590550" cy="647700"/>
                  <wp:effectExtent l="0" t="0" r="0" b="0"/>
                  <wp:wrapNone/>
                  <wp:docPr id="1040" name="Imagen 1040" descr="logo femede pie foto-red">
                    <a:extLst xmlns:a="http://schemas.openxmlformats.org/drawingml/2006/main">
                      <a:ext uri="{FF2B5EF4-FFF2-40B4-BE49-F238E27FC236}">
                        <a16:creationId xmlns:a16="http://schemas.microsoft.com/office/drawing/2014/main" id="{E7AF47C3-E5AC-450A-AD1F-9385752EC1CE}"/>
                      </a:ext>
                    </a:extLst>
                  </wp:docPr>
                  <wp:cNvGraphicFramePr/>
                  <a:graphic xmlns:a="http://schemas.openxmlformats.org/drawingml/2006/main">
                    <a:graphicData uri="http://schemas.openxmlformats.org/drawingml/2006/picture">
                      <pic:pic xmlns:pic="http://schemas.openxmlformats.org/drawingml/2006/picture">
                        <pic:nvPicPr>
                          <pic:cNvPr id="1040" name="Picture 84" descr="logo femede pie foto-red">
                            <a:extLst>
                              <a:ext uri="{FF2B5EF4-FFF2-40B4-BE49-F238E27FC236}">
                                <a16:creationId xmlns:a16="http://schemas.microsoft.com/office/drawing/2014/main" id="{E7AF47C3-E5AC-450A-AD1F-9385752EC1CE}"/>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055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148">
              <w:rPr>
                <w:rFonts w:eastAsia="Times New Roman"/>
                <w:sz w:val="16"/>
                <w:szCs w:val="16"/>
              </w:rPr>
              <w:t> </w:t>
            </w:r>
          </w:p>
        </w:tc>
        <w:tc>
          <w:tcPr>
            <w:tcW w:w="5914" w:type="dxa"/>
            <w:gridSpan w:val="6"/>
            <w:tcBorders>
              <w:top w:val="nil"/>
              <w:left w:val="nil"/>
              <w:bottom w:val="nil"/>
              <w:right w:val="nil"/>
            </w:tcBorders>
            <w:shd w:val="clear" w:color="auto" w:fill="auto"/>
            <w:noWrap/>
            <w:vAlign w:val="center"/>
            <w:hideMark/>
          </w:tcPr>
          <w:p w14:paraId="7DABAEED" w14:textId="77777777" w:rsidR="00D534BD" w:rsidRPr="00A23148" w:rsidRDefault="00D534BD" w:rsidP="00264782">
            <w:pPr>
              <w:spacing w:line="240" w:lineRule="auto"/>
              <w:rPr>
                <w:rFonts w:eastAsia="Times New Roman"/>
                <w:sz w:val="16"/>
                <w:szCs w:val="16"/>
              </w:rPr>
            </w:pPr>
            <w:r w:rsidRPr="00A23148">
              <w:rPr>
                <w:rFonts w:eastAsia="Times New Roman"/>
                <w:sz w:val="16"/>
                <w:szCs w:val="16"/>
              </w:rPr>
              <w:t xml:space="preserve">         Según modelo del GREC de la FEMEDE. (2008)</w:t>
            </w:r>
          </w:p>
          <w:p w14:paraId="3BCCBBCD" w14:textId="2EA150F6" w:rsidR="00D534BD" w:rsidRPr="00A23148" w:rsidRDefault="00D534BD" w:rsidP="00264782">
            <w:pPr>
              <w:spacing w:line="240" w:lineRule="auto"/>
              <w:jc w:val="center"/>
              <w:rPr>
                <w:rFonts w:eastAsia="Times New Roman"/>
                <w:sz w:val="16"/>
                <w:szCs w:val="16"/>
              </w:rPr>
            </w:pPr>
            <w:r w:rsidRPr="00A23148">
              <w:rPr>
                <w:rFonts w:eastAsia="Times New Roman"/>
                <w:sz w:val="16"/>
                <w:szCs w:val="16"/>
              </w:rPr>
              <w:t> </w:t>
            </w:r>
          </w:p>
        </w:tc>
        <w:tc>
          <w:tcPr>
            <w:tcW w:w="806" w:type="dxa"/>
            <w:vMerge/>
            <w:tcBorders>
              <w:top w:val="nil"/>
              <w:left w:val="nil"/>
              <w:bottom w:val="nil"/>
              <w:right w:val="nil"/>
            </w:tcBorders>
            <w:shd w:val="clear" w:color="auto" w:fill="auto"/>
            <w:vAlign w:val="center"/>
            <w:hideMark/>
          </w:tcPr>
          <w:p w14:paraId="384D844F" w14:textId="77777777" w:rsidR="00D534BD" w:rsidRPr="00B77C12" w:rsidRDefault="00D534BD" w:rsidP="00264782">
            <w:pPr>
              <w:spacing w:line="240" w:lineRule="auto"/>
              <w:rPr>
                <w:rFonts w:eastAsia="Times New Roman"/>
                <w:sz w:val="20"/>
                <w:szCs w:val="20"/>
              </w:rPr>
            </w:pPr>
          </w:p>
        </w:tc>
        <w:tc>
          <w:tcPr>
            <w:tcW w:w="204" w:type="dxa"/>
            <w:tcBorders>
              <w:top w:val="nil"/>
              <w:left w:val="nil"/>
              <w:bottom w:val="nil"/>
              <w:right w:val="single" w:sz="12" w:space="0" w:color="auto"/>
            </w:tcBorders>
            <w:shd w:val="clear" w:color="auto" w:fill="auto"/>
            <w:noWrap/>
            <w:vAlign w:val="center"/>
            <w:hideMark/>
          </w:tcPr>
          <w:p w14:paraId="10D9A691" w14:textId="77777777" w:rsidR="00D534BD" w:rsidRPr="00B77C12" w:rsidRDefault="00D534BD" w:rsidP="00264782">
            <w:pPr>
              <w:spacing w:line="240" w:lineRule="auto"/>
              <w:rPr>
                <w:rFonts w:eastAsia="Times New Roman"/>
                <w:sz w:val="20"/>
                <w:szCs w:val="20"/>
              </w:rPr>
            </w:pPr>
            <w:r w:rsidRPr="00B77C12">
              <w:rPr>
                <w:rFonts w:eastAsia="Times New Roman"/>
                <w:sz w:val="20"/>
                <w:szCs w:val="20"/>
              </w:rPr>
              <w:t> </w:t>
            </w:r>
          </w:p>
        </w:tc>
      </w:tr>
      <w:tr w:rsidR="00AE0F92" w:rsidRPr="00B77C12" w14:paraId="55508A03" w14:textId="77777777" w:rsidTr="00120CE6">
        <w:trPr>
          <w:trHeight w:val="283"/>
          <w:jc w:val="center"/>
        </w:trPr>
        <w:tc>
          <w:tcPr>
            <w:tcW w:w="2067" w:type="dxa"/>
            <w:tcBorders>
              <w:top w:val="nil"/>
              <w:left w:val="single" w:sz="4" w:space="0" w:color="auto"/>
              <w:bottom w:val="nil"/>
              <w:right w:val="nil"/>
            </w:tcBorders>
            <w:shd w:val="clear" w:color="auto" w:fill="auto"/>
            <w:vAlign w:val="center"/>
            <w:hideMark/>
          </w:tcPr>
          <w:p w14:paraId="21C3B7C6"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 </w:t>
            </w:r>
          </w:p>
        </w:tc>
        <w:tc>
          <w:tcPr>
            <w:tcW w:w="878" w:type="dxa"/>
            <w:tcBorders>
              <w:top w:val="nil"/>
              <w:left w:val="nil"/>
              <w:bottom w:val="nil"/>
              <w:right w:val="nil"/>
            </w:tcBorders>
            <w:shd w:val="clear" w:color="auto" w:fill="auto"/>
            <w:noWrap/>
            <w:vAlign w:val="center"/>
            <w:hideMark/>
          </w:tcPr>
          <w:p w14:paraId="6C6DE053"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nil"/>
              <w:right w:val="nil"/>
            </w:tcBorders>
            <w:shd w:val="clear" w:color="auto" w:fill="auto"/>
            <w:noWrap/>
            <w:vAlign w:val="center"/>
            <w:hideMark/>
          </w:tcPr>
          <w:p w14:paraId="4E43AF3C"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043" w:type="dxa"/>
            <w:tcBorders>
              <w:top w:val="nil"/>
              <w:left w:val="nil"/>
              <w:bottom w:val="nil"/>
              <w:right w:val="nil"/>
            </w:tcBorders>
            <w:shd w:val="clear" w:color="auto" w:fill="auto"/>
            <w:noWrap/>
            <w:vAlign w:val="center"/>
            <w:hideMark/>
          </w:tcPr>
          <w:p w14:paraId="15A67DF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2F3B5F8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13CC55A6"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20FE7D1A"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806" w:type="dxa"/>
            <w:vMerge/>
            <w:tcBorders>
              <w:top w:val="nil"/>
              <w:left w:val="nil"/>
              <w:bottom w:val="nil"/>
              <w:right w:val="nil"/>
            </w:tcBorders>
            <w:shd w:val="clear" w:color="auto" w:fill="auto"/>
            <w:vAlign w:val="center"/>
            <w:hideMark/>
          </w:tcPr>
          <w:p w14:paraId="5E11FFF9" w14:textId="77777777" w:rsidR="00CC6496" w:rsidRPr="00B77C12" w:rsidRDefault="00CC6496" w:rsidP="00264782">
            <w:pPr>
              <w:spacing w:line="240" w:lineRule="auto"/>
              <w:rPr>
                <w:rFonts w:eastAsia="Times New Roman"/>
                <w:sz w:val="20"/>
                <w:szCs w:val="20"/>
              </w:rPr>
            </w:pPr>
          </w:p>
        </w:tc>
        <w:tc>
          <w:tcPr>
            <w:tcW w:w="204" w:type="dxa"/>
            <w:tcBorders>
              <w:top w:val="nil"/>
              <w:left w:val="nil"/>
              <w:bottom w:val="nil"/>
              <w:right w:val="single" w:sz="12" w:space="0" w:color="auto"/>
            </w:tcBorders>
            <w:shd w:val="clear" w:color="auto" w:fill="auto"/>
            <w:noWrap/>
            <w:vAlign w:val="center"/>
            <w:hideMark/>
          </w:tcPr>
          <w:p w14:paraId="7395CFC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468A89AE" w14:textId="77777777" w:rsidTr="00120CE6">
        <w:trPr>
          <w:trHeight w:val="233"/>
          <w:jc w:val="center"/>
        </w:trPr>
        <w:tc>
          <w:tcPr>
            <w:tcW w:w="2067" w:type="dxa"/>
            <w:tcBorders>
              <w:top w:val="nil"/>
              <w:left w:val="single" w:sz="4" w:space="0" w:color="auto"/>
              <w:bottom w:val="nil"/>
              <w:right w:val="nil"/>
            </w:tcBorders>
            <w:shd w:val="clear" w:color="auto" w:fill="auto"/>
            <w:noWrap/>
            <w:vAlign w:val="bottom"/>
            <w:hideMark/>
          </w:tcPr>
          <w:p w14:paraId="6B3C988E"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Sujeto:</w:t>
            </w:r>
          </w:p>
        </w:tc>
        <w:tc>
          <w:tcPr>
            <w:tcW w:w="878" w:type="dxa"/>
            <w:tcBorders>
              <w:top w:val="single" w:sz="4" w:space="0" w:color="auto"/>
              <w:left w:val="single" w:sz="4" w:space="0" w:color="auto"/>
              <w:bottom w:val="single" w:sz="4" w:space="0" w:color="auto"/>
              <w:right w:val="nil"/>
            </w:tcBorders>
            <w:shd w:val="clear" w:color="auto" w:fill="auto"/>
            <w:noWrap/>
            <w:vAlign w:val="bottom"/>
            <w:hideMark/>
          </w:tcPr>
          <w:p w14:paraId="0EB56A96"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256" w:type="dxa"/>
            <w:tcBorders>
              <w:top w:val="single" w:sz="4" w:space="0" w:color="auto"/>
              <w:left w:val="nil"/>
              <w:bottom w:val="single" w:sz="4" w:space="0" w:color="auto"/>
              <w:right w:val="nil"/>
            </w:tcBorders>
            <w:shd w:val="clear" w:color="auto" w:fill="auto"/>
            <w:noWrap/>
            <w:vAlign w:val="bottom"/>
            <w:hideMark/>
          </w:tcPr>
          <w:p w14:paraId="60C6BEA7" w14:textId="77777777" w:rsidR="00CC6496" w:rsidRPr="00A23148" w:rsidRDefault="00CC6496" w:rsidP="00264782">
            <w:pPr>
              <w:spacing w:line="240" w:lineRule="auto"/>
              <w:jc w:val="right"/>
              <w:rPr>
                <w:rFonts w:eastAsia="Times New Roman"/>
                <w:sz w:val="16"/>
                <w:szCs w:val="16"/>
              </w:rPr>
            </w:pPr>
            <w:r w:rsidRPr="00A23148">
              <w:rPr>
                <w:rFonts w:eastAsia="Times New Roman"/>
                <w:sz w:val="16"/>
                <w:szCs w:val="16"/>
              </w:rPr>
              <w:t> </w:t>
            </w:r>
          </w:p>
        </w:tc>
        <w:tc>
          <w:tcPr>
            <w:tcW w:w="1043" w:type="dxa"/>
            <w:tcBorders>
              <w:top w:val="single" w:sz="4" w:space="0" w:color="auto"/>
              <w:left w:val="nil"/>
              <w:bottom w:val="single" w:sz="4" w:space="0" w:color="auto"/>
              <w:right w:val="single" w:sz="4" w:space="0" w:color="auto"/>
            </w:tcBorders>
            <w:shd w:val="clear" w:color="auto" w:fill="auto"/>
            <w:noWrap/>
            <w:vAlign w:val="bottom"/>
            <w:hideMark/>
          </w:tcPr>
          <w:p w14:paraId="438CF56B"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bottom"/>
            <w:hideMark/>
          </w:tcPr>
          <w:p w14:paraId="11AFE12A"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 xml:space="preserve">F. Toma: </w:t>
            </w:r>
          </w:p>
        </w:tc>
        <w:tc>
          <w:tcPr>
            <w:tcW w:w="75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5DD330"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bottom"/>
            <w:hideMark/>
          </w:tcPr>
          <w:p w14:paraId="617BA47D" w14:textId="77777777" w:rsidR="00CC6496" w:rsidRPr="00B77C12" w:rsidRDefault="00CC6496" w:rsidP="00264782">
            <w:pPr>
              <w:spacing w:line="240" w:lineRule="auto"/>
              <w:jc w:val="right"/>
              <w:rPr>
                <w:rFonts w:eastAsia="Times New Roman"/>
                <w:b/>
                <w:bCs/>
                <w:sz w:val="20"/>
                <w:szCs w:val="20"/>
              </w:rPr>
            </w:pPr>
            <w:r w:rsidRPr="00B77C12">
              <w:rPr>
                <w:rFonts w:eastAsia="Times New Roman"/>
                <w:b/>
                <w:bCs/>
                <w:sz w:val="20"/>
                <w:szCs w:val="20"/>
              </w:rPr>
              <w:t>M ó H:</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23742"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bottom"/>
            <w:hideMark/>
          </w:tcPr>
          <w:p w14:paraId="55EED5BD"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3966E338" w14:textId="77777777" w:rsidTr="00120CE6">
        <w:trPr>
          <w:trHeight w:val="338"/>
          <w:jc w:val="center"/>
        </w:trPr>
        <w:tc>
          <w:tcPr>
            <w:tcW w:w="2067" w:type="dxa"/>
            <w:tcBorders>
              <w:top w:val="nil"/>
              <w:left w:val="single" w:sz="4" w:space="0" w:color="auto"/>
              <w:bottom w:val="nil"/>
              <w:right w:val="nil"/>
            </w:tcBorders>
            <w:shd w:val="clear" w:color="auto" w:fill="auto"/>
            <w:noWrap/>
            <w:vAlign w:val="center"/>
            <w:hideMark/>
          </w:tcPr>
          <w:p w14:paraId="2001E08D"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F. Nacim.:</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04975"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nil"/>
              <w:right w:val="nil"/>
            </w:tcBorders>
            <w:shd w:val="clear" w:color="auto" w:fill="auto"/>
            <w:noWrap/>
            <w:vAlign w:val="center"/>
            <w:hideMark/>
          </w:tcPr>
          <w:p w14:paraId="22DEC4E1"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Edad:</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33A82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73C5FA43"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Deporte:</w:t>
            </w:r>
          </w:p>
        </w:tc>
        <w:tc>
          <w:tcPr>
            <w:tcW w:w="752" w:type="dxa"/>
            <w:tcBorders>
              <w:top w:val="single" w:sz="4" w:space="0" w:color="auto"/>
              <w:left w:val="single" w:sz="4" w:space="0" w:color="auto"/>
              <w:bottom w:val="single" w:sz="4" w:space="0" w:color="auto"/>
              <w:right w:val="nil"/>
            </w:tcBorders>
            <w:shd w:val="clear" w:color="auto" w:fill="auto"/>
            <w:noWrap/>
            <w:vAlign w:val="center"/>
            <w:hideMark/>
          </w:tcPr>
          <w:p w14:paraId="0D1EDB59"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single" w:sz="4" w:space="0" w:color="auto"/>
              <w:left w:val="nil"/>
              <w:bottom w:val="single" w:sz="4" w:space="0" w:color="auto"/>
              <w:right w:val="nil"/>
            </w:tcBorders>
            <w:shd w:val="clear" w:color="auto" w:fill="auto"/>
            <w:noWrap/>
            <w:vAlign w:val="center"/>
            <w:hideMark/>
          </w:tcPr>
          <w:p w14:paraId="73D1944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single" w:sz="4" w:space="0" w:color="auto"/>
              <w:left w:val="nil"/>
              <w:bottom w:val="single" w:sz="4" w:space="0" w:color="auto"/>
              <w:right w:val="single" w:sz="4" w:space="0" w:color="auto"/>
            </w:tcBorders>
            <w:shd w:val="clear" w:color="auto" w:fill="auto"/>
            <w:noWrap/>
            <w:vAlign w:val="center"/>
            <w:hideMark/>
          </w:tcPr>
          <w:p w14:paraId="4A3396A1"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826891D"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2923BE7F" w14:textId="77777777" w:rsidTr="00120CE6">
        <w:trPr>
          <w:trHeight w:val="273"/>
          <w:jc w:val="center"/>
        </w:trPr>
        <w:tc>
          <w:tcPr>
            <w:tcW w:w="2067" w:type="dxa"/>
            <w:tcBorders>
              <w:top w:val="nil"/>
              <w:left w:val="single" w:sz="4" w:space="0" w:color="auto"/>
              <w:bottom w:val="nil"/>
              <w:right w:val="nil"/>
            </w:tcBorders>
            <w:shd w:val="clear" w:color="auto" w:fill="auto"/>
            <w:noWrap/>
            <w:vAlign w:val="center"/>
            <w:hideMark/>
          </w:tcPr>
          <w:p w14:paraId="1EDB3163"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Equipo/Modalidad:</w:t>
            </w:r>
          </w:p>
        </w:tc>
        <w:tc>
          <w:tcPr>
            <w:tcW w:w="878" w:type="dxa"/>
            <w:tcBorders>
              <w:top w:val="single" w:sz="4" w:space="0" w:color="auto"/>
              <w:left w:val="single" w:sz="4" w:space="0" w:color="auto"/>
              <w:bottom w:val="single" w:sz="4" w:space="0" w:color="auto"/>
              <w:right w:val="nil"/>
            </w:tcBorders>
            <w:shd w:val="clear" w:color="auto" w:fill="auto"/>
            <w:noWrap/>
            <w:vAlign w:val="center"/>
            <w:hideMark/>
          </w:tcPr>
          <w:p w14:paraId="5A026427"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256" w:type="dxa"/>
            <w:tcBorders>
              <w:top w:val="single" w:sz="4" w:space="0" w:color="auto"/>
              <w:left w:val="nil"/>
              <w:bottom w:val="single" w:sz="4" w:space="0" w:color="auto"/>
              <w:right w:val="nil"/>
            </w:tcBorders>
            <w:shd w:val="clear" w:color="auto" w:fill="auto"/>
            <w:noWrap/>
            <w:vAlign w:val="center"/>
            <w:hideMark/>
          </w:tcPr>
          <w:p w14:paraId="28C9070F"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043" w:type="dxa"/>
            <w:tcBorders>
              <w:top w:val="single" w:sz="4" w:space="0" w:color="auto"/>
              <w:left w:val="nil"/>
              <w:bottom w:val="single" w:sz="4" w:space="0" w:color="auto"/>
              <w:right w:val="single" w:sz="4" w:space="0" w:color="auto"/>
            </w:tcBorders>
            <w:shd w:val="clear" w:color="auto" w:fill="auto"/>
            <w:noWrap/>
            <w:vAlign w:val="center"/>
            <w:hideMark/>
          </w:tcPr>
          <w:p w14:paraId="43208A97"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527188EA"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Grupo:</w:t>
            </w:r>
          </w:p>
        </w:tc>
        <w:tc>
          <w:tcPr>
            <w:tcW w:w="7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E4C7A"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1BE8CB80" w14:textId="77777777" w:rsidR="00CC6496" w:rsidRPr="00B77C12" w:rsidRDefault="00CC6496" w:rsidP="00264782">
            <w:pPr>
              <w:spacing w:line="240" w:lineRule="auto"/>
              <w:jc w:val="right"/>
              <w:rPr>
                <w:rFonts w:eastAsia="Times New Roman"/>
                <w:b/>
                <w:bCs/>
                <w:sz w:val="20"/>
                <w:szCs w:val="20"/>
              </w:rPr>
            </w:pPr>
            <w:r w:rsidRPr="00B77C12">
              <w:rPr>
                <w:rFonts w:eastAsia="Times New Roman"/>
                <w:b/>
                <w:bCs/>
                <w:sz w:val="20"/>
                <w:szCs w:val="20"/>
              </w:rPr>
              <w:t>Etnia:</w:t>
            </w:r>
          </w:p>
        </w:tc>
        <w:tc>
          <w:tcPr>
            <w:tcW w:w="8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3A58C"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6E82C09A"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48B67142" w14:textId="77777777" w:rsidTr="00120CE6">
        <w:trPr>
          <w:trHeight w:val="263"/>
          <w:jc w:val="center"/>
        </w:trPr>
        <w:tc>
          <w:tcPr>
            <w:tcW w:w="2067" w:type="dxa"/>
            <w:tcBorders>
              <w:top w:val="nil"/>
              <w:left w:val="single" w:sz="4" w:space="0" w:color="auto"/>
              <w:bottom w:val="nil"/>
              <w:right w:val="nil"/>
            </w:tcBorders>
            <w:shd w:val="clear" w:color="auto" w:fill="auto"/>
            <w:noWrap/>
            <w:vAlign w:val="center"/>
            <w:hideMark/>
          </w:tcPr>
          <w:p w14:paraId="212FF074"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Fase Entto.:</w:t>
            </w:r>
          </w:p>
        </w:tc>
        <w:tc>
          <w:tcPr>
            <w:tcW w:w="878" w:type="dxa"/>
            <w:tcBorders>
              <w:top w:val="single" w:sz="4" w:space="0" w:color="auto"/>
              <w:left w:val="single" w:sz="4" w:space="0" w:color="auto"/>
              <w:bottom w:val="single" w:sz="4" w:space="0" w:color="auto"/>
              <w:right w:val="nil"/>
            </w:tcBorders>
            <w:shd w:val="clear" w:color="auto" w:fill="auto"/>
            <w:noWrap/>
            <w:vAlign w:val="center"/>
            <w:hideMark/>
          </w:tcPr>
          <w:p w14:paraId="472859B2"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256" w:type="dxa"/>
            <w:tcBorders>
              <w:top w:val="single" w:sz="4" w:space="0" w:color="auto"/>
              <w:left w:val="nil"/>
              <w:bottom w:val="single" w:sz="4" w:space="0" w:color="auto"/>
              <w:right w:val="single" w:sz="4" w:space="0" w:color="auto"/>
            </w:tcBorders>
            <w:shd w:val="clear" w:color="auto" w:fill="auto"/>
            <w:noWrap/>
            <w:vAlign w:val="center"/>
            <w:hideMark/>
          </w:tcPr>
          <w:p w14:paraId="7205ED69" w14:textId="77777777" w:rsidR="00CC6496" w:rsidRPr="00A23148" w:rsidRDefault="00CC6496" w:rsidP="00264782">
            <w:pPr>
              <w:spacing w:line="240" w:lineRule="auto"/>
              <w:jc w:val="right"/>
              <w:rPr>
                <w:rFonts w:eastAsia="Times New Roman"/>
                <w:sz w:val="16"/>
                <w:szCs w:val="16"/>
              </w:rPr>
            </w:pPr>
            <w:r w:rsidRPr="00A23148">
              <w:rPr>
                <w:rFonts w:eastAsia="Times New Roman"/>
                <w:sz w:val="16"/>
                <w:szCs w:val="16"/>
              </w:rPr>
              <w:t> </w:t>
            </w:r>
          </w:p>
        </w:tc>
        <w:tc>
          <w:tcPr>
            <w:tcW w:w="1043" w:type="dxa"/>
            <w:tcBorders>
              <w:top w:val="nil"/>
              <w:left w:val="nil"/>
              <w:bottom w:val="nil"/>
              <w:right w:val="nil"/>
            </w:tcBorders>
            <w:shd w:val="clear" w:color="auto" w:fill="auto"/>
            <w:noWrap/>
            <w:vAlign w:val="center"/>
            <w:hideMark/>
          </w:tcPr>
          <w:p w14:paraId="6871B6A0" w14:textId="77777777" w:rsidR="00CC6496" w:rsidRPr="00A23148" w:rsidRDefault="00CC6496" w:rsidP="00264782">
            <w:pPr>
              <w:spacing w:line="240" w:lineRule="auto"/>
              <w:jc w:val="right"/>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6D77FE1A"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Antropometrista:</w:t>
            </w:r>
          </w:p>
        </w:tc>
        <w:tc>
          <w:tcPr>
            <w:tcW w:w="752" w:type="dxa"/>
            <w:tcBorders>
              <w:top w:val="single" w:sz="4" w:space="0" w:color="auto"/>
              <w:left w:val="single" w:sz="4" w:space="0" w:color="auto"/>
              <w:bottom w:val="single" w:sz="4" w:space="0" w:color="auto"/>
              <w:right w:val="nil"/>
            </w:tcBorders>
            <w:shd w:val="clear" w:color="auto" w:fill="auto"/>
            <w:noWrap/>
            <w:vAlign w:val="center"/>
            <w:hideMark/>
          </w:tcPr>
          <w:p w14:paraId="2F5C0D7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single" w:sz="4" w:space="0" w:color="auto"/>
              <w:left w:val="nil"/>
              <w:bottom w:val="single" w:sz="4" w:space="0" w:color="auto"/>
              <w:right w:val="nil"/>
            </w:tcBorders>
            <w:shd w:val="clear" w:color="auto" w:fill="auto"/>
            <w:noWrap/>
            <w:vAlign w:val="center"/>
            <w:hideMark/>
          </w:tcPr>
          <w:p w14:paraId="797CE517"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single" w:sz="4" w:space="0" w:color="auto"/>
              <w:left w:val="nil"/>
              <w:bottom w:val="single" w:sz="4" w:space="0" w:color="auto"/>
              <w:right w:val="single" w:sz="4" w:space="0" w:color="auto"/>
            </w:tcBorders>
            <w:shd w:val="clear" w:color="auto" w:fill="auto"/>
            <w:noWrap/>
            <w:vAlign w:val="center"/>
            <w:hideMark/>
          </w:tcPr>
          <w:p w14:paraId="476DAE46"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55C38447"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120CE6" w:rsidRPr="00B77C12" w14:paraId="2FFF9C15" w14:textId="77777777" w:rsidTr="00120CE6">
        <w:trPr>
          <w:trHeight w:val="406"/>
          <w:jc w:val="center"/>
        </w:trPr>
        <w:tc>
          <w:tcPr>
            <w:tcW w:w="5244" w:type="dxa"/>
            <w:gridSpan w:val="4"/>
            <w:tcBorders>
              <w:top w:val="nil"/>
              <w:left w:val="single" w:sz="4" w:space="0" w:color="auto"/>
              <w:bottom w:val="nil"/>
              <w:right w:val="nil"/>
            </w:tcBorders>
            <w:shd w:val="clear" w:color="auto" w:fill="auto"/>
            <w:noWrap/>
            <w:vAlign w:val="center"/>
            <w:hideMark/>
          </w:tcPr>
          <w:p w14:paraId="28EA6E03" w14:textId="77777777" w:rsidR="00120CE6" w:rsidRPr="00A23148" w:rsidRDefault="00120CE6" w:rsidP="00264782">
            <w:pPr>
              <w:spacing w:line="240" w:lineRule="auto"/>
              <w:rPr>
                <w:rFonts w:eastAsia="Times New Roman"/>
                <w:b/>
                <w:bCs/>
                <w:sz w:val="16"/>
                <w:szCs w:val="16"/>
              </w:rPr>
            </w:pPr>
            <w:r w:rsidRPr="00A23148">
              <w:rPr>
                <w:rFonts w:eastAsia="Times New Roman"/>
                <w:b/>
                <w:bCs/>
                <w:sz w:val="16"/>
                <w:szCs w:val="16"/>
              </w:rPr>
              <w:t>DATOS ANTROPOMÉTRICOS REGISTRADOS:</w:t>
            </w:r>
          </w:p>
        </w:tc>
        <w:tc>
          <w:tcPr>
            <w:tcW w:w="1903" w:type="dxa"/>
            <w:gridSpan w:val="2"/>
            <w:tcBorders>
              <w:top w:val="nil"/>
              <w:left w:val="nil"/>
              <w:bottom w:val="nil"/>
              <w:right w:val="nil"/>
            </w:tcBorders>
            <w:shd w:val="clear" w:color="auto" w:fill="auto"/>
            <w:noWrap/>
            <w:vAlign w:val="center"/>
            <w:hideMark/>
          </w:tcPr>
          <w:p w14:paraId="448B3897" w14:textId="77777777" w:rsidR="00120CE6" w:rsidRPr="00A23148" w:rsidRDefault="00120CE6" w:rsidP="00264782">
            <w:pPr>
              <w:spacing w:line="240" w:lineRule="auto"/>
              <w:rPr>
                <w:rFonts w:eastAsia="Times New Roman"/>
                <w:sz w:val="16"/>
                <w:szCs w:val="16"/>
              </w:rPr>
            </w:pPr>
            <w:r w:rsidRPr="00A23148">
              <w:rPr>
                <w:rFonts w:eastAsia="Times New Roman"/>
                <w:sz w:val="16"/>
                <w:szCs w:val="16"/>
              </w:rPr>
              <w:t> </w:t>
            </w:r>
          </w:p>
        </w:tc>
        <w:tc>
          <w:tcPr>
            <w:tcW w:w="2518" w:type="dxa"/>
            <w:gridSpan w:val="3"/>
            <w:tcBorders>
              <w:top w:val="nil"/>
              <w:left w:val="nil"/>
              <w:bottom w:val="nil"/>
              <w:right w:val="nil"/>
            </w:tcBorders>
            <w:shd w:val="clear" w:color="auto" w:fill="auto"/>
            <w:noWrap/>
            <w:vAlign w:val="center"/>
            <w:hideMark/>
          </w:tcPr>
          <w:p w14:paraId="1B32BAD5" w14:textId="21D3882D" w:rsidR="00120CE6" w:rsidRPr="00B77C12" w:rsidRDefault="00120CE6" w:rsidP="00120CE6">
            <w:pPr>
              <w:spacing w:line="240" w:lineRule="auto"/>
              <w:rPr>
                <w:rFonts w:eastAsia="Times New Roman"/>
                <w:b/>
                <w:bCs/>
                <w:sz w:val="20"/>
                <w:szCs w:val="20"/>
              </w:rPr>
            </w:pPr>
            <w:r w:rsidRPr="00B77C12">
              <w:rPr>
                <w:rFonts w:eastAsia="Times New Roman"/>
                <w:sz w:val="20"/>
                <w:szCs w:val="20"/>
              </w:rPr>
              <w:t> </w:t>
            </w:r>
            <w:r w:rsidRPr="00B77C12">
              <w:rPr>
                <w:rFonts w:eastAsia="Times New Roman"/>
                <w:b/>
                <w:bCs/>
                <w:sz w:val="20"/>
                <w:szCs w:val="20"/>
              </w:rPr>
              <w:t xml:space="preserve">     Índices Corporales:</w:t>
            </w:r>
          </w:p>
        </w:tc>
        <w:tc>
          <w:tcPr>
            <w:tcW w:w="204" w:type="dxa"/>
            <w:tcBorders>
              <w:top w:val="nil"/>
              <w:left w:val="nil"/>
              <w:bottom w:val="nil"/>
              <w:right w:val="single" w:sz="12" w:space="0" w:color="auto"/>
            </w:tcBorders>
            <w:shd w:val="clear" w:color="auto" w:fill="auto"/>
            <w:noWrap/>
            <w:vAlign w:val="center"/>
            <w:hideMark/>
          </w:tcPr>
          <w:p w14:paraId="04363E45" w14:textId="77777777" w:rsidR="00120CE6" w:rsidRPr="00B77C12" w:rsidRDefault="00120CE6" w:rsidP="00264782">
            <w:pPr>
              <w:spacing w:line="240" w:lineRule="auto"/>
              <w:rPr>
                <w:rFonts w:eastAsia="Times New Roman"/>
                <w:sz w:val="20"/>
                <w:szCs w:val="20"/>
              </w:rPr>
            </w:pPr>
            <w:r w:rsidRPr="00B77C12">
              <w:rPr>
                <w:rFonts w:eastAsia="Times New Roman"/>
                <w:sz w:val="20"/>
                <w:szCs w:val="20"/>
              </w:rPr>
              <w:t> </w:t>
            </w:r>
          </w:p>
        </w:tc>
      </w:tr>
      <w:tr w:rsidR="00D534BD" w:rsidRPr="00B77C12" w14:paraId="74E58122" w14:textId="77777777" w:rsidTr="00120CE6">
        <w:trPr>
          <w:trHeight w:val="431"/>
          <w:jc w:val="center"/>
        </w:trPr>
        <w:tc>
          <w:tcPr>
            <w:tcW w:w="2067" w:type="dxa"/>
            <w:tcBorders>
              <w:top w:val="single" w:sz="12" w:space="0" w:color="auto"/>
              <w:left w:val="single" w:sz="4" w:space="0" w:color="auto"/>
              <w:bottom w:val="single" w:sz="4" w:space="0" w:color="auto"/>
              <w:right w:val="single" w:sz="4" w:space="0" w:color="auto"/>
            </w:tcBorders>
            <w:shd w:val="clear" w:color="000000" w:fill="FFCC99"/>
            <w:noWrap/>
            <w:vAlign w:val="center"/>
            <w:hideMark/>
          </w:tcPr>
          <w:p w14:paraId="10CCDCB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so (kg)</w:t>
            </w:r>
          </w:p>
        </w:tc>
        <w:tc>
          <w:tcPr>
            <w:tcW w:w="878" w:type="dxa"/>
            <w:tcBorders>
              <w:top w:val="single" w:sz="12" w:space="0" w:color="auto"/>
              <w:left w:val="nil"/>
              <w:bottom w:val="single" w:sz="4" w:space="0" w:color="auto"/>
              <w:right w:val="nil"/>
            </w:tcBorders>
            <w:shd w:val="clear" w:color="auto" w:fill="auto"/>
            <w:noWrap/>
            <w:vAlign w:val="center"/>
            <w:hideMark/>
          </w:tcPr>
          <w:p w14:paraId="1E3D226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12" w:space="0" w:color="auto"/>
              <w:left w:val="single" w:sz="12" w:space="0" w:color="auto"/>
              <w:bottom w:val="single" w:sz="4" w:space="0" w:color="auto"/>
              <w:right w:val="single" w:sz="4" w:space="0" w:color="auto"/>
            </w:tcBorders>
            <w:shd w:val="clear" w:color="000000" w:fill="FFCC99"/>
            <w:noWrap/>
            <w:vAlign w:val="center"/>
            <w:hideMark/>
          </w:tcPr>
          <w:p w14:paraId="2A5D271A"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Muslo Medio (c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52B1E2F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0D5C10DE"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I.M.C.:</w:t>
            </w:r>
          </w:p>
        </w:tc>
        <w:tc>
          <w:tcPr>
            <w:tcW w:w="8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1FFFDBE8"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5A4232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4B43A7E5"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1389AA3E" w14:textId="0E066052"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xml:space="preserve">Talla </w:t>
            </w:r>
            <w:r w:rsidR="008B708E" w:rsidRPr="00A23148">
              <w:rPr>
                <w:rFonts w:eastAsia="Times New Roman"/>
                <w:sz w:val="16"/>
                <w:szCs w:val="16"/>
              </w:rPr>
              <w:t>o</w:t>
            </w:r>
            <w:r w:rsidRPr="00A23148">
              <w:rPr>
                <w:rFonts w:eastAsia="Times New Roman"/>
                <w:sz w:val="16"/>
                <w:szCs w:val="16"/>
              </w:rPr>
              <w:t xml:space="preserve"> Estatura (cm)</w:t>
            </w:r>
          </w:p>
        </w:tc>
        <w:tc>
          <w:tcPr>
            <w:tcW w:w="878" w:type="dxa"/>
            <w:tcBorders>
              <w:top w:val="nil"/>
              <w:left w:val="nil"/>
              <w:bottom w:val="single" w:sz="4" w:space="0" w:color="auto"/>
              <w:right w:val="nil"/>
            </w:tcBorders>
            <w:shd w:val="clear" w:color="auto" w:fill="auto"/>
            <w:noWrap/>
            <w:vAlign w:val="center"/>
            <w:hideMark/>
          </w:tcPr>
          <w:p w14:paraId="2354B9E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DBC27"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Pierna (c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00D7CBB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71AF9B2C"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06" w:type="dxa"/>
            <w:tcBorders>
              <w:top w:val="nil"/>
              <w:left w:val="nil"/>
              <w:bottom w:val="nil"/>
              <w:right w:val="nil"/>
            </w:tcBorders>
            <w:shd w:val="clear" w:color="auto" w:fill="auto"/>
            <w:noWrap/>
            <w:vAlign w:val="center"/>
            <w:hideMark/>
          </w:tcPr>
          <w:p w14:paraId="78E0E9C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6776951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51C37D10"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1D2177E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Biacromial (cm) *</w:t>
            </w:r>
          </w:p>
        </w:tc>
        <w:tc>
          <w:tcPr>
            <w:tcW w:w="878" w:type="dxa"/>
            <w:tcBorders>
              <w:top w:val="nil"/>
              <w:left w:val="nil"/>
              <w:bottom w:val="single" w:sz="4" w:space="0" w:color="auto"/>
              <w:right w:val="nil"/>
            </w:tcBorders>
            <w:shd w:val="clear" w:color="auto" w:fill="auto"/>
            <w:noWrap/>
            <w:vAlign w:val="center"/>
            <w:hideMark/>
          </w:tcPr>
          <w:p w14:paraId="2802414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98ED82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Tobillo (c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7807DD3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60BF2B20"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I. Ponderal:</w:t>
            </w:r>
          </w:p>
        </w:tc>
        <w:tc>
          <w:tcPr>
            <w:tcW w:w="8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0E64CDC"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E1F4C6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2A0A36F9"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7A9C4E2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Transverso Tórax (cm) *</w:t>
            </w:r>
          </w:p>
        </w:tc>
        <w:tc>
          <w:tcPr>
            <w:tcW w:w="878" w:type="dxa"/>
            <w:tcBorders>
              <w:top w:val="nil"/>
              <w:left w:val="nil"/>
              <w:bottom w:val="single" w:sz="4" w:space="0" w:color="auto"/>
              <w:right w:val="nil"/>
            </w:tcBorders>
            <w:shd w:val="clear" w:color="auto" w:fill="auto"/>
            <w:noWrap/>
            <w:vAlign w:val="center"/>
            <w:hideMark/>
          </w:tcPr>
          <w:p w14:paraId="597000B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D7795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Tríceps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3D55EB4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24309867"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06" w:type="dxa"/>
            <w:tcBorders>
              <w:top w:val="nil"/>
              <w:left w:val="nil"/>
              <w:bottom w:val="nil"/>
              <w:right w:val="nil"/>
            </w:tcBorders>
            <w:shd w:val="clear" w:color="auto" w:fill="auto"/>
            <w:noWrap/>
            <w:vAlign w:val="center"/>
            <w:hideMark/>
          </w:tcPr>
          <w:p w14:paraId="7753806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5972F412"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67ED07A3"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431F8C6A" w14:textId="77777777" w:rsidR="00CC6496" w:rsidRPr="00A23148" w:rsidRDefault="00CC6496" w:rsidP="00264782">
            <w:pPr>
              <w:spacing w:line="240" w:lineRule="auto"/>
              <w:jc w:val="center"/>
              <w:rPr>
                <w:rFonts w:eastAsia="Times New Roman"/>
                <w:sz w:val="16"/>
                <w:szCs w:val="16"/>
                <w:lang w:val="pt-BR"/>
              </w:rPr>
            </w:pPr>
            <w:r w:rsidRPr="00A23148">
              <w:rPr>
                <w:rFonts w:eastAsia="Times New Roman"/>
                <w:sz w:val="16"/>
                <w:szCs w:val="16"/>
                <w:lang w:val="pt-BR"/>
              </w:rPr>
              <w:t>Diámetro Antero-Post. Tórax (cm) *</w:t>
            </w:r>
          </w:p>
        </w:tc>
        <w:tc>
          <w:tcPr>
            <w:tcW w:w="878" w:type="dxa"/>
            <w:tcBorders>
              <w:top w:val="nil"/>
              <w:left w:val="nil"/>
              <w:bottom w:val="single" w:sz="4" w:space="0" w:color="auto"/>
              <w:right w:val="nil"/>
            </w:tcBorders>
            <w:shd w:val="clear" w:color="auto" w:fill="auto"/>
            <w:noWrap/>
            <w:vAlign w:val="center"/>
            <w:hideMark/>
          </w:tcPr>
          <w:p w14:paraId="2C5A8757" w14:textId="77777777" w:rsidR="00CC6496" w:rsidRPr="00A23148" w:rsidRDefault="00CC6496" w:rsidP="00264782">
            <w:pPr>
              <w:spacing w:line="240" w:lineRule="auto"/>
              <w:jc w:val="center"/>
              <w:rPr>
                <w:rFonts w:eastAsia="Times New Roman"/>
                <w:sz w:val="16"/>
                <w:szCs w:val="16"/>
                <w:lang w:val="pt-BR"/>
              </w:rPr>
            </w:pPr>
            <w:r w:rsidRPr="00A23148">
              <w:rPr>
                <w:rFonts w:eastAsia="Times New Roman"/>
                <w:sz w:val="16"/>
                <w:szCs w:val="16"/>
                <w:lang w:val="pt-BR"/>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06DD5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Subescapular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2A66FA93"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569" w:type="dxa"/>
            <w:gridSpan w:val="4"/>
            <w:tcBorders>
              <w:top w:val="nil"/>
              <w:left w:val="nil"/>
              <w:bottom w:val="nil"/>
              <w:right w:val="nil"/>
            </w:tcBorders>
            <w:shd w:val="clear" w:color="auto" w:fill="auto"/>
            <w:noWrap/>
            <w:vAlign w:val="center"/>
            <w:hideMark/>
          </w:tcPr>
          <w:p w14:paraId="4BA79F4F"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t xml:space="preserve">     Ind. Cintura/Glúteo:</w:t>
            </w:r>
          </w:p>
        </w:tc>
        <w:tc>
          <w:tcPr>
            <w:tcW w:w="204" w:type="dxa"/>
            <w:tcBorders>
              <w:top w:val="nil"/>
              <w:left w:val="nil"/>
              <w:bottom w:val="nil"/>
              <w:right w:val="single" w:sz="12" w:space="0" w:color="auto"/>
            </w:tcBorders>
            <w:shd w:val="clear" w:color="auto" w:fill="auto"/>
            <w:noWrap/>
            <w:vAlign w:val="center"/>
            <w:hideMark/>
          </w:tcPr>
          <w:p w14:paraId="7897859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585DACEB"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50FEAE0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Biileocrestal (cm) *</w:t>
            </w:r>
          </w:p>
        </w:tc>
        <w:tc>
          <w:tcPr>
            <w:tcW w:w="878" w:type="dxa"/>
            <w:tcBorders>
              <w:top w:val="nil"/>
              <w:left w:val="nil"/>
              <w:bottom w:val="single" w:sz="4" w:space="0" w:color="auto"/>
              <w:right w:val="nil"/>
            </w:tcBorders>
            <w:shd w:val="clear" w:color="auto" w:fill="auto"/>
            <w:noWrap/>
            <w:vAlign w:val="center"/>
            <w:hideMark/>
          </w:tcPr>
          <w:p w14:paraId="5567522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7C8906A"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Bíceps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64592D50"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4C2C4B2D"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t> </w:t>
            </w:r>
          </w:p>
        </w:tc>
        <w:tc>
          <w:tcPr>
            <w:tcW w:w="806" w:type="dxa"/>
            <w:tcBorders>
              <w:top w:val="nil"/>
              <w:left w:val="nil"/>
              <w:bottom w:val="nil"/>
              <w:right w:val="nil"/>
            </w:tcBorders>
            <w:shd w:val="clear" w:color="auto" w:fill="auto"/>
            <w:noWrap/>
            <w:vAlign w:val="center"/>
            <w:hideMark/>
          </w:tcPr>
          <w:p w14:paraId="5A4CD38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505B4472"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3B1CA6E4"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7CDB13C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Húmero (cm)</w:t>
            </w:r>
          </w:p>
        </w:tc>
        <w:tc>
          <w:tcPr>
            <w:tcW w:w="878" w:type="dxa"/>
            <w:tcBorders>
              <w:top w:val="nil"/>
              <w:left w:val="nil"/>
              <w:bottom w:val="single" w:sz="4" w:space="0" w:color="auto"/>
              <w:right w:val="nil"/>
            </w:tcBorders>
            <w:shd w:val="clear" w:color="auto" w:fill="auto"/>
            <w:noWrap/>
            <w:vAlign w:val="center"/>
            <w:hideMark/>
          </w:tcPr>
          <w:p w14:paraId="7B939E0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9224470"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Pectoral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62A86B0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721FE747"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Valor:</w:t>
            </w:r>
          </w:p>
        </w:tc>
        <w:tc>
          <w:tcPr>
            <w:tcW w:w="806"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CF87DE9"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74033BD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2B96227F"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5C3BE5B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Muñeca (cm)</w:t>
            </w:r>
          </w:p>
        </w:tc>
        <w:tc>
          <w:tcPr>
            <w:tcW w:w="878" w:type="dxa"/>
            <w:tcBorders>
              <w:top w:val="nil"/>
              <w:left w:val="nil"/>
              <w:bottom w:val="single" w:sz="4" w:space="0" w:color="auto"/>
              <w:right w:val="nil"/>
            </w:tcBorders>
            <w:shd w:val="clear" w:color="auto" w:fill="auto"/>
            <w:noWrap/>
            <w:vAlign w:val="center"/>
            <w:hideMark/>
          </w:tcPr>
          <w:p w14:paraId="00E7AF9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5346EF3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Axilar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635505B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4FCA6F17"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06" w:type="dxa"/>
            <w:tcBorders>
              <w:top w:val="nil"/>
              <w:left w:val="nil"/>
              <w:bottom w:val="nil"/>
              <w:right w:val="nil"/>
            </w:tcBorders>
            <w:shd w:val="clear" w:color="auto" w:fill="auto"/>
            <w:noWrap/>
            <w:vAlign w:val="center"/>
            <w:hideMark/>
          </w:tcPr>
          <w:p w14:paraId="2414A51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470F289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7A32B997"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1C19DAAC" w14:textId="014F633B"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xml:space="preserve">Diámetro </w:t>
            </w:r>
            <w:r w:rsidR="008B708E" w:rsidRPr="00A23148">
              <w:rPr>
                <w:rFonts w:eastAsia="Times New Roman"/>
                <w:sz w:val="16"/>
                <w:szCs w:val="16"/>
              </w:rPr>
              <w:t>fémur</w:t>
            </w:r>
            <w:r w:rsidRPr="00A23148">
              <w:rPr>
                <w:rFonts w:eastAsia="Times New Roman"/>
                <w:sz w:val="16"/>
                <w:szCs w:val="16"/>
              </w:rPr>
              <w:t xml:space="preserve"> (cm)</w:t>
            </w:r>
          </w:p>
        </w:tc>
        <w:tc>
          <w:tcPr>
            <w:tcW w:w="878" w:type="dxa"/>
            <w:tcBorders>
              <w:top w:val="nil"/>
              <w:left w:val="nil"/>
              <w:bottom w:val="single" w:sz="4" w:space="0" w:color="auto"/>
              <w:right w:val="nil"/>
            </w:tcBorders>
            <w:shd w:val="clear" w:color="auto" w:fill="auto"/>
            <w:noWrap/>
            <w:vAlign w:val="center"/>
            <w:hideMark/>
          </w:tcPr>
          <w:p w14:paraId="26E6B3E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B90805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Ileocrestal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7198076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773" w:type="dxa"/>
            <w:gridSpan w:val="5"/>
            <w:tcBorders>
              <w:top w:val="nil"/>
              <w:left w:val="nil"/>
              <w:bottom w:val="nil"/>
              <w:right w:val="single" w:sz="12" w:space="0" w:color="000000"/>
            </w:tcBorders>
            <w:shd w:val="clear" w:color="auto" w:fill="auto"/>
            <w:noWrap/>
            <w:vAlign w:val="center"/>
            <w:hideMark/>
          </w:tcPr>
          <w:p w14:paraId="7061FCF8"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Observaciones:</w:t>
            </w:r>
          </w:p>
        </w:tc>
      </w:tr>
      <w:tr w:rsidR="00D534BD" w:rsidRPr="00B77C12" w14:paraId="02875166"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2B0CDDA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Diámetro Tobillo (cm)</w:t>
            </w:r>
          </w:p>
        </w:tc>
        <w:tc>
          <w:tcPr>
            <w:tcW w:w="878" w:type="dxa"/>
            <w:tcBorders>
              <w:top w:val="nil"/>
              <w:left w:val="nil"/>
              <w:bottom w:val="single" w:sz="4" w:space="0" w:color="auto"/>
              <w:right w:val="nil"/>
            </w:tcBorders>
            <w:shd w:val="clear" w:color="auto" w:fill="auto"/>
            <w:noWrap/>
            <w:vAlign w:val="center"/>
            <w:hideMark/>
          </w:tcPr>
          <w:p w14:paraId="27A13DC5"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FCB751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xml:space="preserve"> Pliegue Supraespinal (mm) </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6B5730D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773" w:type="dxa"/>
            <w:gridSpan w:val="5"/>
            <w:vMerge w:val="restart"/>
            <w:tcBorders>
              <w:top w:val="nil"/>
              <w:left w:val="single" w:sz="12" w:space="0" w:color="auto"/>
              <w:bottom w:val="nil"/>
              <w:right w:val="single" w:sz="12" w:space="0" w:color="000000"/>
            </w:tcBorders>
            <w:shd w:val="clear" w:color="auto" w:fill="auto"/>
            <w:hideMark/>
          </w:tcPr>
          <w:p w14:paraId="0AF8B6B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r>
      <w:tr w:rsidR="00D534BD" w:rsidRPr="00B77C12" w14:paraId="7ED78563"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auto"/>
            </w:tcBorders>
            <w:shd w:val="clear" w:color="000000" w:fill="FFCC99"/>
            <w:noWrap/>
            <w:vAlign w:val="center"/>
            <w:hideMark/>
          </w:tcPr>
          <w:p w14:paraId="6ADC995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Brazo Relajado (cm)</w:t>
            </w:r>
          </w:p>
        </w:tc>
        <w:tc>
          <w:tcPr>
            <w:tcW w:w="878" w:type="dxa"/>
            <w:tcBorders>
              <w:top w:val="nil"/>
              <w:left w:val="nil"/>
              <w:bottom w:val="single" w:sz="4" w:space="0" w:color="auto"/>
              <w:right w:val="nil"/>
            </w:tcBorders>
            <w:shd w:val="clear" w:color="auto" w:fill="auto"/>
            <w:noWrap/>
            <w:vAlign w:val="center"/>
            <w:hideMark/>
          </w:tcPr>
          <w:p w14:paraId="2BF299C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5017F85"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Abdominal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7585D533"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773" w:type="dxa"/>
            <w:gridSpan w:val="5"/>
            <w:vMerge/>
            <w:tcBorders>
              <w:top w:val="single" w:sz="12" w:space="0" w:color="auto"/>
              <w:left w:val="nil"/>
              <w:bottom w:val="single" w:sz="4" w:space="0" w:color="auto"/>
              <w:right w:val="single" w:sz="12" w:space="0" w:color="auto"/>
            </w:tcBorders>
            <w:shd w:val="clear" w:color="auto" w:fill="auto"/>
            <w:vAlign w:val="center"/>
            <w:hideMark/>
          </w:tcPr>
          <w:p w14:paraId="2A50F519" w14:textId="77777777" w:rsidR="00CC6496" w:rsidRPr="00A23148" w:rsidRDefault="00CC6496" w:rsidP="00264782">
            <w:pPr>
              <w:spacing w:line="240" w:lineRule="auto"/>
              <w:rPr>
                <w:rFonts w:eastAsia="Times New Roman"/>
                <w:sz w:val="16"/>
                <w:szCs w:val="16"/>
              </w:rPr>
            </w:pPr>
          </w:p>
        </w:tc>
      </w:tr>
      <w:tr w:rsidR="00D534BD" w:rsidRPr="00B77C12" w14:paraId="35588CD6"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05764D22" w14:textId="262F6AB5"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xml:space="preserve">Perímetro Brazo </w:t>
            </w:r>
            <w:r w:rsidR="008B708E" w:rsidRPr="00A23148">
              <w:rPr>
                <w:rFonts w:eastAsia="Times New Roman"/>
                <w:sz w:val="16"/>
                <w:szCs w:val="16"/>
              </w:rPr>
              <w:t>Contraído</w:t>
            </w:r>
            <w:r w:rsidRPr="00A23148">
              <w:rPr>
                <w:rFonts w:eastAsia="Times New Roman"/>
                <w:sz w:val="16"/>
                <w:szCs w:val="16"/>
              </w:rPr>
              <w:t xml:space="preserve"> (cm)</w:t>
            </w:r>
          </w:p>
        </w:tc>
        <w:tc>
          <w:tcPr>
            <w:tcW w:w="878" w:type="dxa"/>
            <w:tcBorders>
              <w:top w:val="nil"/>
              <w:left w:val="nil"/>
              <w:bottom w:val="single" w:sz="4" w:space="0" w:color="auto"/>
              <w:right w:val="nil"/>
            </w:tcBorders>
            <w:shd w:val="clear" w:color="auto" w:fill="auto"/>
            <w:noWrap/>
            <w:vAlign w:val="center"/>
            <w:hideMark/>
          </w:tcPr>
          <w:p w14:paraId="2679C5A7"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A0694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Muslo Anterior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2CF32820"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773" w:type="dxa"/>
            <w:gridSpan w:val="5"/>
            <w:vMerge/>
            <w:tcBorders>
              <w:top w:val="single" w:sz="12" w:space="0" w:color="auto"/>
              <w:left w:val="nil"/>
              <w:bottom w:val="single" w:sz="4" w:space="0" w:color="auto"/>
              <w:right w:val="single" w:sz="12" w:space="0" w:color="auto"/>
            </w:tcBorders>
            <w:shd w:val="clear" w:color="auto" w:fill="auto"/>
            <w:vAlign w:val="center"/>
            <w:hideMark/>
          </w:tcPr>
          <w:p w14:paraId="075725FA" w14:textId="77777777" w:rsidR="00CC6496" w:rsidRPr="00A23148" w:rsidRDefault="00CC6496" w:rsidP="00264782">
            <w:pPr>
              <w:spacing w:line="240" w:lineRule="auto"/>
              <w:rPr>
                <w:rFonts w:eastAsia="Times New Roman"/>
                <w:sz w:val="16"/>
                <w:szCs w:val="16"/>
              </w:rPr>
            </w:pPr>
          </w:p>
        </w:tc>
      </w:tr>
      <w:tr w:rsidR="00D534BD" w:rsidRPr="00B77C12" w14:paraId="4D50007B"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59ABC2A5"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de Antebrazo (cm)</w:t>
            </w:r>
          </w:p>
        </w:tc>
        <w:tc>
          <w:tcPr>
            <w:tcW w:w="878" w:type="dxa"/>
            <w:tcBorders>
              <w:top w:val="nil"/>
              <w:left w:val="nil"/>
              <w:bottom w:val="single" w:sz="4" w:space="0" w:color="auto"/>
              <w:right w:val="nil"/>
            </w:tcBorders>
            <w:shd w:val="clear" w:color="auto" w:fill="auto"/>
            <w:noWrap/>
            <w:vAlign w:val="center"/>
            <w:hideMark/>
          </w:tcPr>
          <w:p w14:paraId="2D572CF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44D8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liegue Pierna Medial (mm)</w:t>
            </w:r>
          </w:p>
        </w:tc>
        <w:tc>
          <w:tcPr>
            <w:tcW w:w="852" w:type="dxa"/>
            <w:tcBorders>
              <w:top w:val="single" w:sz="12" w:space="0" w:color="auto"/>
              <w:left w:val="nil"/>
              <w:bottom w:val="single" w:sz="4" w:space="0" w:color="auto"/>
              <w:right w:val="single" w:sz="12" w:space="0" w:color="auto"/>
            </w:tcBorders>
            <w:shd w:val="clear" w:color="auto" w:fill="auto"/>
            <w:noWrap/>
            <w:vAlign w:val="center"/>
            <w:hideMark/>
          </w:tcPr>
          <w:p w14:paraId="16FF196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773" w:type="dxa"/>
            <w:gridSpan w:val="5"/>
            <w:vMerge/>
            <w:tcBorders>
              <w:top w:val="single" w:sz="12" w:space="0" w:color="auto"/>
              <w:left w:val="nil"/>
              <w:bottom w:val="single" w:sz="4" w:space="0" w:color="auto"/>
              <w:right w:val="single" w:sz="12" w:space="0" w:color="auto"/>
            </w:tcBorders>
            <w:shd w:val="clear" w:color="auto" w:fill="auto"/>
            <w:vAlign w:val="center"/>
            <w:hideMark/>
          </w:tcPr>
          <w:p w14:paraId="537F14DB" w14:textId="77777777" w:rsidR="00CC6496" w:rsidRPr="00A23148" w:rsidRDefault="00CC6496" w:rsidP="00264782">
            <w:pPr>
              <w:spacing w:line="240" w:lineRule="auto"/>
              <w:rPr>
                <w:rFonts w:eastAsia="Times New Roman"/>
                <w:sz w:val="16"/>
                <w:szCs w:val="16"/>
              </w:rPr>
            </w:pPr>
          </w:p>
        </w:tc>
      </w:tr>
      <w:tr w:rsidR="00D534BD" w:rsidRPr="00B77C12" w14:paraId="668D4605"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5F26210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de Muñeca (cm)</w:t>
            </w:r>
          </w:p>
        </w:tc>
        <w:tc>
          <w:tcPr>
            <w:tcW w:w="878" w:type="dxa"/>
            <w:tcBorders>
              <w:top w:val="nil"/>
              <w:left w:val="nil"/>
              <w:bottom w:val="single" w:sz="4" w:space="0" w:color="auto"/>
              <w:right w:val="nil"/>
            </w:tcBorders>
            <w:shd w:val="clear" w:color="auto" w:fill="auto"/>
            <w:noWrap/>
            <w:vAlign w:val="center"/>
            <w:hideMark/>
          </w:tcPr>
          <w:p w14:paraId="54CE06D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EE89B19"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Z" = IMPEDANCIA (Ohm)</w:t>
            </w:r>
          </w:p>
        </w:tc>
        <w:tc>
          <w:tcPr>
            <w:tcW w:w="852" w:type="dxa"/>
            <w:tcBorders>
              <w:top w:val="nil"/>
              <w:left w:val="nil"/>
              <w:bottom w:val="single" w:sz="4" w:space="0" w:color="auto"/>
              <w:right w:val="single" w:sz="12" w:space="0" w:color="auto"/>
            </w:tcBorders>
            <w:shd w:val="clear" w:color="auto" w:fill="auto"/>
            <w:noWrap/>
            <w:vAlign w:val="center"/>
            <w:hideMark/>
          </w:tcPr>
          <w:p w14:paraId="3C93151A"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719D6C92"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06" w:type="dxa"/>
            <w:tcBorders>
              <w:top w:val="nil"/>
              <w:left w:val="nil"/>
              <w:bottom w:val="nil"/>
              <w:right w:val="nil"/>
            </w:tcBorders>
            <w:shd w:val="clear" w:color="auto" w:fill="auto"/>
            <w:noWrap/>
            <w:vAlign w:val="center"/>
            <w:hideMark/>
          </w:tcPr>
          <w:p w14:paraId="3F5B0CF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230DE169"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0A6138E9"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017D31A7"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Cuello (cm)</w:t>
            </w:r>
          </w:p>
        </w:tc>
        <w:tc>
          <w:tcPr>
            <w:tcW w:w="878" w:type="dxa"/>
            <w:tcBorders>
              <w:top w:val="nil"/>
              <w:left w:val="nil"/>
              <w:bottom w:val="single" w:sz="4" w:space="0" w:color="auto"/>
              <w:right w:val="nil"/>
            </w:tcBorders>
            <w:shd w:val="clear" w:color="auto" w:fill="auto"/>
            <w:noWrap/>
            <w:vAlign w:val="center"/>
            <w:hideMark/>
          </w:tcPr>
          <w:p w14:paraId="3AE6877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E6E799"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R" = RESISTENCIA (Ohm)</w:t>
            </w:r>
          </w:p>
        </w:tc>
        <w:tc>
          <w:tcPr>
            <w:tcW w:w="852" w:type="dxa"/>
            <w:tcBorders>
              <w:top w:val="nil"/>
              <w:left w:val="nil"/>
              <w:bottom w:val="single" w:sz="4" w:space="0" w:color="auto"/>
              <w:right w:val="single" w:sz="12" w:space="0" w:color="auto"/>
            </w:tcBorders>
            <w:shd w:val="clear" w:color="auto" w:fill="auto"/>
            <w:noWrap/>
            <w:vAlign w:val="center"/>
            <w:hideMark/>
          </w:tcPr>
          <w:p w14:paraId="0D4FACF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3569" w:type="dxa"/>
            <w:gridSpan w:val="4"/>
            <w:tcBorders>
              <w:top w:val="nil"/>
              <w:left w:val="nil"/>
              <w:bottom w:val="nil"/>
              <w:right w:val="nil"/>
            </w:tcBorders>
            <w:shd w:val="clear" w:color="auto" w:fill="auto"/>
            <w:noWrap/>
            <w:vAlign w:val="center"/>
            <w:hideMark/>
          </w:tcPr>
          <w:p w14:paraId="44AAD459"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t xml:space="preserve">         SOMATOTIPO:</w:t>
            </w:r>
          </w:p>
        </w:tc>
        <w:tc>
          <w:tcPr>
            <w:tcW w:w="204" w:type="dxa"/>
            <w:tcBorders>
              <w:top w:val="nil"/>
              <w:left w:val="nil"/>
              <w:bottom w:val="nil"/>
              <w:right w:val="single" w:sz="12" w:space="0" w:color="auto"/>
            </w:tcBorders>
            <w:shd w:val="clear" w:color="auto" w:fill="auto"/>
            <w:noWrap/>
            <w:vAlign w:val="center"/>
            <w:hideMark/>
          </w:tcPr>
          <w:p w14:paraId="68A12DA6"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66F4356C"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436A5ED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Abdominal Mínimo (cm)</w:t>
            </w:r>
          </w:p>
        </w:tc>
        <w:tc>
          <w:tcPr>
            <w:tcW w:w="878" w:type="dxa"/>
            <w:tcBorders>
              <w:top w:val="nil"/>
              <w:left w:val="nil"/>
              <w:bottom w:val="single" w:sz="4" w:space="0" w:color="auto"/>
              <w:right w:val="nil"/>
            </w:tcBorders>
            <w:shd w:val="clear" w:color="auto" w:fill="auto"/>
            <w:noWrap/>
            <w:vAlign w:val="center"/>
            <w:hideMark/>
          </w:tcPr>
          <w:p w14:paraId="62C4698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410D4E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Xc" = REACTANCIA (Ohm)</w:t>
            </w:r>
          </w:p>
        </w:tc>
        <w:tc>
          <w:tcPr>
            <w:tcW w:w="852" w:type="dxa"/>
            <w:tcBorders>
              <w:top w:val="nil"/>
              <w:left w:val="nil"/>
              <w:bottom w:val="single" w:sz="4" w:space="0" w:color="auto"/>
              <w:right w:val="single" w:sz="12" w:space="0" w:color="auto"/>
            </w:tcBorders>
            <w:shd w:val="clear" w:color="auto" w:fill="auto"/>
            <w:noWrap/>
            <w:vAlign w:val="center"/>
            <w:hideMark/>
          </w:tcPr>
          <w:p w14:paraId="34C3931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4DEF44B4"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06" w:type="dxa"/>
            <w:tcBorders>
              <w:top w:val="nil"/>
              <w:left w:val="nil"/>
              <w:bottom w:val="nil"/>
              <w:right w:val="nil"/>
            </w:tcBorders>
            <w:shd w:val="clear" w:color="auto" w:fill="auto"/>
            <w:noWrap/>
            <w:vAlign w:val="center"/>
            <w:hideMark/>
          </w:tcPr>
          <w:p w14:paraId="6F2B9BA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770070C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2947FCAC"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72F5685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Abdominal Medio (cm)</w:t>
            </w:r>
          </w:p>
        </w:tc>
        <w:tc>
          <w:tcPr>
            <w:tcW w:w="878" w:type="dxa"/>
            <w:tcBorders>
              <w:top w:val="nil"/>
              <w:left w:val="nil"/>
              <w:bottom w:val="single" w:sz="4" w:space="0" w:color="auto"/>
              <w:right w:val="nil"/>
            </w:tcBorders>
            <w:shd w:val="clear" w:color="auto" w:fill="auto"/>
            <w:noWrap/>
            <w:vAlign w:val="center"/>
            <w:hideMark/>
          </w:tcPr>
          <w:p w14:paraId="4BB18E2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75A83ED1"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xml:space="preserve">                Perímetro mesoesternal (cm)*</w:t>
            </w:r>
          </w:p>
        </w:tc>
        <w:tc>
          <w:tcPr>
            <w:tcW w:w="852" w:type="dxa"/>
            <w:tcBorders>
              <w:top w:val="nil"/>
              <w:left w:val="nil"/>
              <w:bottom w:val="single" w:sz="4" w:space="0" w:color="auto"/>
              <w:right w:val="single" w:sz="12" w:space="0" w:color="auto"/>
            </w:tcBorders>
            <w:shd w:val="clear" w:color="auto" w:fill="auto"/>
            <w:noWrap/>
            <w:vAlign w:val="center"/>
            <w:hideMark/>
          </w:tcPr>
          <w:p w14:paraId="527EDC6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67DA1449"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Endomorfia:</w:t>
            </w:r>
          </w:p>
        </w:tc>
        <w:tc>
          <w:tcPr>
            <w:tcW w:w="806"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34492F8E"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76B217CD"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1D2445FC" w14:textId="77777777" w:rsidTr="00120CE6">
        <w:trPr>
          <w:trHeight w:val="431"/>
          <w:jc w:val="center"/>
        </w:trPr>
        <w:tc>
          <w:tcPr>
            <w:tcW w:w="2067" w:type="dxa"/>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4694BC4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Glúteo (cm)</w:t>
            </w:r>
          </w:p>
        </w:tc>
        <w:tc>
          <w:tcPr>
            <w:tcW w:w="878" w:type="dxa"/>
            <w:tcBorders>
              <w:top w:val="nil"/>
              <w:left w:val="nil"/>
              <w:bottom w:val="single" w:sz="4" w:space="0" w:color="auto"/>
              <w:right w:val="nil"/>
            </w:tcBorders>
            <w:shd w:val="clear" w:color="auto" w:fill="auto"/>
            <w:noWrap/>
            <w:vAlign w:val="center"/>
            <w:hideMark/>
          </w:tcPr>
          <w:p w14:paraId="530797B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554B3A7"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ADICIONAL 1</w:t>
            </w:r>
          </w:p>
        </w:tc>
        <w:tc>
          <w:tcPr>
            <w:tcW w:w="852" w:type="dxa"/>
            <w:tcBorders>
              <w:top w:val="nil"/>
              <w:left w:val="nil"/>
              <w:bottom w:val="single" w:sz="4" w:space="0" w:color="auto"/>
              <w:right w:val="single" w:sz="12" w:space="0" w:color="auto"/>
            </w:tcBorders>
            <w:shd w:val="clear" w:color="auto" w:fill="auto"/>
            <w:noWrap/>
            <w:vAlign w:val="center"/>
            <w:hideMark/>
          </w:tcPr>
          <w:p w14:paraId="7D7CFBE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3ED814B9"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Mesomorfia:</w:t>
            </w:r>
          </w:p>
        </w:tc>
        <w:tc>
          <w:tcPr>
            <w:tcW w:w="806" w:type="dxa"/>
            <w:tcBorders>
              <w:top w:val="nil"/>
              <w:left w:val="single" w:sz="12" w:space="0" w:color="auto"/>
              <w:bottom w:val="single" w:sz="4" w:space="0" w:color="auto"/>
              <w:right w:val="single" w:sz="12" w:space="0" w:color="auto"/>
            </w:tcBorders>
            <w:shd w:val="clear" w:color="auto" w:fill="auto"/>
            <w:noWrap/>
            <w:vAlign w:val="center"/>
            <w:hideMark/>
          </w:tcPr>
          <w:p w14:paraId="029FCE5C"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47BC480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3176A716" w14:textId="77777777" w:rsidTr="00120CE6">
        <w:trPr>
          <w:trHeight w:val="431"/>
          <w:jc w:val="center"/>
        </w:trPr>
        <w:tc>
          <w:tcPr>
            <w:tcW w:w="2067" w:type="dxa"/>
            <w:tcBorders>
              <w:top w:val="single" w:sz="4" w:space="0" w:color="auto"/>
              <w:left w:val="single" w:sz="4" w:space="0" w:color="auto"/>
              <w:bottom w:val="single" w:sz="12" w:space="0" w:color="auto"/>
              <w:right w:val="single" w:sz="4" w:space="0" w:color="000000"/>
            </w:tcBorders>
            <w:shd w:val="clear" w:color="000000" w:fill="FFCC99"/>
            <w:noWrap/>
            <w:vAlign w:val="center"/>
            <w:hideMark/>
          </w:tcPr>
          <w:p w14:paraId="1E6994FE"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Perímetro Muslo 1 cm (cm)</w:t>
            </w:r>
          </w:p>
        </w:tc>
        <w:tc>
          <w:tcPr>
            <w:tcW w:w="878" w:type="dxa"/>
            <w:tcBorders>
              <w:top w:val="nil"/>
              <w:left w:val="nil"/>
              <w:bottom w:val="single" w:sz="4" w:space="0" w:color="auto"/>
              <w:right w:val="nil"/>
            </w:tcBorders>
            <w:shd w:val="clear" w:color="auto" w:fill="auto"/>
            <w:noWrap/>
            <w:vAlign w:val="center"/>
            <w:hideMark/>
          </w:tcPr>
          <w:p w14:paraId="5385866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299" w:type="dxa"/>
            <w:gridSpan w:val="2"/>
            <w:tcBorders>
              <w:top w:val="single" w:sz="4" w:space="0" w:color="auto"/>
              <w:left w:val="single" w:sz="12" w:space="0" w:color="auto"/>
              <w:bottom w:val="single" w:sz="12" w:space="0" w:color="auto"/>
              <w:right w:val="single" w:sz="4" w:space="0" w:color="auto"/>
            </w:tcBorders>
            <w:shd w:val="clear" w:color="000000" w:fill="FFCC99"/>
            <w:noWrap/>
            <w:vAlign w:val="center"/>
            <w:hideMark/>
          </w:tcPr>
          <w:p w14:paraId="4481E4C0"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ADICIONAL 2</w:t>
            </w:r>
          </w:p>
        </w:tc>
        <w:tc>
          <w:tcPr>
            <w:tcW w:w="852" w:type="dxa"/>
            <w:tcBorders>
              <w:top w:val="nil"/>
              <w:left w:val="nil"/>
              <w:bottom w:val="single" w:sz="12" w:space="0" w:color="auto"/>
              <w:right w:val="single" w:sz="12" w:space="0" w:color="auto"/>
            </w:tcBorders>
            <w:shd w:val="clear" w:color="auto" w:fill="auto"/>
            <w:noWrap/>
            <w:vAlign w:val="center"/>
            <w:hideMark/>
          </w:tcPr>
          <w:p w14:paraId="4631709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2763" w:type="dxa"/>
            <w:gridSpan w:val="3"/>
            <w:tcBorders>
              <w:top w:val="nil"/>
              <w:left w:val="nil"/>
              <w:bottom w:val="nil"/>
              <w:right w:val="nil"/>
            </w:tcBorders>
            <w:shd w:val="clear" w:color="auto" w:fill="auto"/>
            <w:noWrap/>
            <w:vAlign w:val="center"/>
            <w:hideMark/>
          </w:tcPr>
          <w:p w14:paraId="71B93EB3" w14:textId="77777777" w:rsidR="00CC6496" w:rsidRPr="00A23148" w:rsidRDefault="00CC6496" w:rsidP="00264782">
            <w:pPr>
              <w:spacing w:line="240" w:lineRule="auto"/>
              <w:jc w:val="right"/>
              <w:rPr>
                <w:rFonts w:eastAsia="Times New Roman"/>
                <w:b/>
                <w:bCs/>
                <w:sz w:val="16"/>
                <w:szCs w:val="16"/>
              </w:rPr>
            </w:pPr>
            <w:r w:rsidRPr="00A23148">
              <w:rPr>
                <w:rFonts w:eastAsia="Times New Roman"/>
                <w:b/>
                <w:bCs/>
                <w:sz w:val="16"/>
                <w:szCs w:val="16"/>
              </w:rPr>
              <w:t>Ectomorfia:</w:t>
            </w:r>
          </w:p>
        </w:tc>
        <w:tc>
          <w:tcPr>
            <w:tcW w:w="806" w:type="dxa"/>
            <w:tcBorders>
              <w:top w:val="nil"/>
              <w:left w:val="single" w:sz="12" w:space="0" w:color="auto"/>
              <w:bottom w:val="single" w:sz="12" w:space="0" w:color="auto"/>
              <w:right w:val="single" w:sz="12" w:space="0" w:color="auto"/>
            </w:tcBorders>
            <w:shd w:val="clear" w:color="auto" w:fill="auto"/>
            <w:noWrap/>
            <w:vAlign w:val="center"/>
            <w:hideMark/>
          </w:tcPr>
          <w:p w14:paraId="6AA73DCE"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2CFAED8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09DAE19F" w14:textId="77777777" w:rsidTr="005F339B">
        <w:trPr>
          <w:trHeight w:val="614"/>
          <w:jc w:val="center"/>
        </w:trPr>
        <w:tc>
          <w:tcPr>
            <w:tcW w:w="5244" w:type="dxa"/>
            <w:gridSpan w:val="4"/>
            <w:tcBorders>
              <w:top w:val="nil"/>
              <w:left w:val="single" w:sz="4" w:space="0" w:color="auto"/>
              <w:bottom w:val="nil"/>
              <w:right w:val="nil"/>
            </w:tcBorders>
            <w:shd w:val="clear" w:color="auto" w:fill="auto"/>
            <w:noWrap/>
            <w:vAlign w:val="center"/>
            <w:hideMark/>
          </w:tcPr>
          <w:p w14:paraId="07343477"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t>COMPOSICIÓN CORPORAL (ANTROPOMETRÍA):</w:t>
            </w:r>
          </w:p>
        </w:tc>
        <w:tc>
          <w:tcPr>
            <w:tcW w:w="4421" w:type="dxa"/>
            <w:gridSpan w:val="5"/>
            <w:tcBorders>
              <w:top w:val="nil"/>
              <w:left w:val="nil"/>
              <w:bottom w:val="nil"/>
              <w:right w:val="nil"/>
            </w:tcBorders>
            <w:shd w:val="clear" w:color="auto" w:fill="auto"/>
            <w:noWrap/>
            <w:vAlign w:val="center"/>
            <w:hideMark/>
          </w:tcPr>
          <w:p w14:paraId="78CD7AB7" w14:textId="198F2E01"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t xml:space="preserve">                 </w:t>
            </w:r>
          </w:p>
        </w:tc>
        <w:tc>
          <w:tcPr>
            <w:tcW w:w="204" w:type="dxa"/>
            <w:tcBorders>
              <w:top w:val="nil"/>
              <w:left w:val="nil"/>
              <w:bottom w:val="nil"/>
              <w:right w:val="single" w:sz="12" w:space="0" w:color="auto"/>
            </w:tcBorders>
            <w:shd w:val="clear" w:color="auto" w:fill="auto"/>
            <w:noWrap/>
            <w:vAlign w:val="center"/>
            <w:hideMark/>
          </w:tcPr>
          <w:p w14:paraId="7DE9B53D"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0F95D9E5" w14:textId="77777777" w:rsidTr="005F339B">
        <w:trPr>
          <w:trHeight w:val="431"/>
          <w:jc w:val="center"/>
        </w:trPr>
        <w:tc>
          <w:tcPr>
            <w:tcW w:w="2067" w:type="dxa"/>
            <w:tcBorders>
              <w:top w:val="single" w:sz="12" w:space="0" w:color="auto"/>
              <w:left w:val="single" w:sz="4" w:space="0" w:color="auto"/>
              <w:bottom w:val="single" w:sz="12" w:space="0" w:color="auto"/>
              <w:right w:val="single" w:sz="12" w:space="0" w:color="auto"/>
            </w:tcBorders>
            <w:shd w:val="clear" w:color="000000" w:fill="FFCC99"/>
            <w:noWrap/>
            <w:vAlign w:val="center"/>
            <w:hideMark/>
          </w:tcPr>
          <w:p w14:paraId="5EF81EB6"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Componente</w:t>
            </w:r>
          </w:p>
        </w:tc>
        <w:tc>
          <w:tcPr>
            <w:tcW w:w="878" w:type="dxa"/>
            <w:tcBorders>
              <w:top w:val="single" w:sz="12" w:space="0" w:color="auto"/>
              <w:left w:val="nil"/>
              <w:bottom w:val="single" w:sz="12" w:space="0" w:color="auto"/>
              <w:right w:val="single" w:sz="4" w:space="0" w:color="auto"/>
            </w:tcBorders>
            <w:shd w:val="clear" w:color="000000" w:fill="FFCC99"/>
            <w:noWrap/>
            <w:vAlign w:val="center"/>
            <w:hideMark/>
          </w:tcPr>
          <w:p w14:paraId="6FBF2413"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Porcentaje</w:t>
            </w:r>
          </w:p>
        </w:tc>
        <w:tc>
          <w:tcPr>
            <w:tcW w:w="1256" w:type="dxa"/>
            <w:tcBorders>
              <w:top w:val="single" w:sz="12" w:space="0" w:color="auto"/>
              <w:left w:val="nil"/>
              <w:bottom w:val="single" w:sz="12" w:space="0" w:color="auto"/>
              <w:right w:val="single" w:sz="4" w:space="0" w:color="auto"/>
            </w:tcBorders>
            <w:shd w:val="clear" w:color="000000" w:fill="FFCC99"/>
            <w:noWrap/>
            <w:vAlign w:val="center"/>
            <w:hideMark/>
          </w:tcPr>
          <w:p w14:paraId="12D7E5B1"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Peso (kg)</w:t>
            </w:r>
          </w:p>
        </w:tc>
        <w:tc>
          <w:tcPr>
            <w:tcW w:w="1043" w:type="dxa"/>
            <w:tcBorders>
              <w:top w:val="single" w:sz="12" w:space="0" w:color="auto"/>
              <w:left w:val="nil"/>
              <w:bottom w:val="single" w:sz="12" w:space="0" w:color="auto"/>
              <w:right w:val="single" w:sz="12" w:space="0" w:color="auto"/>
            </w:tcBorders>
            <w:shd w:val="clear" w:color="000000" w:fill="FFCC99"/>
            <w:noWrap/>
            <w:vAlign w:val="center"/>
            <w:hideMark/>
          </w:tcPr>
          <w:p w14:paraId="7F936348"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Fórmula</w:t>
            </w:r>
          </w:p>
        </w:tc>
        <w:tc>
          <w:tcPr>
            <w:tcW w:w="1903" w:type="dxa"/>
            <w:gridSpan w:val="2"/>
            <w:tcBorders>
              <w:top w:val="single" w:sz="12" w:space="0" w:color="auto"/>
              <w:left w:val="single" w:sz="4" w:space="0" w:color="auto"/>
              <w:bottom w:val="single" w:sz="12" w:space="0" w:color="auto"/>
              <w:right w:val="single" w:sz="12" w:space="0" w:color="auto"/>
            </w:tcBorders>
            <w:shd w:val="clear" w:color="000000" w:fill="FFCC99"/>
            <w:noWrap/>
            <w:vAlign w:val="center"/>
            <w:hideMark/>
          </w:tcPr>
          <w:p w14:paraId="5454B2E6"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Drinkwater</w:t>
            </w:r>
          </w:p>
        </w:tc>
        <w:tc>
          <w:tcPr>
            <w:tcW w:w="752" w:type="dxa"/>
            <w:tcBorders>
              <w:top w:val="nil"/>
              <w:left w:val="nil"/>
              <w:bottom w:val="nil"/>
              <w:right w:val="nil"/>
            </w:tcBorders>
            <w:shd w:val="clear" w:color="auto" w:fill="auto"/>
            <w:noWrap/>
            <w:vAlign w:val="bottom"/>
            <w:hideMark/>
          </w:tcPr>
          <w:p w14:paraId="505FF134" w14:textId="0A9537ED" w:rsidR="00CC6496" w:rsidRPr="00B77C12" w:rsidRDefault="00CC6496" w:rsidP="00264782">
            <w:pPr>
              <w:spacing w:line="240" w:lineRule="auto"/>
              <w:rPr>
                <w:rFonts w:eastAsia="Times New Roman"/>
                <w:sz w:val="20"/>
                <w:szCs w:val="20"/>
              </w:rPr>
            </w:pPr>
          </w:p>
          <w:p w14:paraId="14287100" w14:textId="77777777" w:rsidR="00CC6496" w:rsidRPr="00B77C12" w:rsidRDefault="00CC6496" w:rsidP="00264782">
            <w:pPr>
              <w:spacing w:line="240" w:lineRule="auto"/>
              <w:rPr>
                <w:rFonts w:eastAsia="Times New Roman"/>
                <w:sz w:val="20"/>
                <w:szCs w:val="20"/>
              </w:rPr>
            </w:pPr>
          </w:p>
        </w:tc>
        <w:tc>
          <w:tcPr>
            <w:tcW w:w="960" w:type="dxa"/>
            <w:tcBorders>
              <w:top w:val="nil"/>
              <w:left w:val="nil"/>
              <w:bottom w:val="nil"/>
              <w:right w:val="nil"/>
            </w:tcBorders>
            <w:shd w:val="clear" w:color="auto" w:fill="auto"/>
            <w:noWrap/>
            <w:vAlign w:val="center"/>
            <w:hideMark/>
          </w:tcPr>
          <w:p w14:paraId="6E83C4F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5028523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5E79041"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768D6A3C" w14:textId="77777777" w:rsidTr="005F339B">
        <w:trPr>
          <w:trHeight w:val="205"/>
          <w:jc w:val="center"/>
        </w:trPr>
        <w:tc>
          <w:tcPr>
            <w:tcW w:w="2067" w:type="dxa"/>
            <w:tcBorders>
              <w:top w:val="nil"/>
              <w:left w:val="single" w:sz="4" w:space="0" w:color="auto"/>
              <w:bottom w:val="single" w:sz="4" w:space="0" w:color="auto"/>
              <w:right w:val="single" w:sz="12" w:space="0" w:color="auto"/>
            </w:tcBorders>
            <w:shd w:val="clear" w:color="000000" w:fill="CCFFFF"/>
            <w:noWrap/>
            <w:vAlign w:val="center"/>
            <w:hideMark/>
          </w:tcPr>
          <w:p w14:paraId="3A2B0CBE"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M. Grasa</w:t>
            </w:r>
          </w:p>
        </w:tc>
        <w:tc>
          <w:tcPr>
            <w:tcW w:w="878" w:type="dxa"/>
            <w:tcBorders>
              <w:top w:val="nil"/>
              <w:left w:val="nil"/>
              <w:bottom w:val="single" w:sz="4" w:space="0" w:color="auto"/>
              <w:right w:val="single" w:sz="4" w:space="0" w:color="auto"/>
            </w:tcBorders>
            <w:shd w:val="clear" w:color="auto" w:fill="auto"/>
            <w:noWrap/>
            <w:vAlign w:val="center"/>
            <w:hideMark/>
          </w:tcPr>
          <w:p w14:paraId="2094AC2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single" w:sz="4" w:space="0" w:color="auto"/>
            </w:tcBorders>
            <w:shd w:val="clear" w:color="auto" w:fill="auto"/>
            <w:noWrap/>
            <w:vAlign w:val="center"/>
            <w:hideMark/>
          </w:tcPr>
          <w:p w14:paraId="029DC19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91995A0"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658E030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1417F81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7695798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5F64DEFA"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BCB050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5FEEFF20" w14:textId="77777777" w:rsidTr="005F339B">
        <w:trPr>
          <w:trHeight w:val="243"/>
          <w:jc w:val="center"/>
        </w:trPr>
        <w:tc>
          <w:tcPr>
            <w:tcW w:w="2067" w:type="dxa"/>
            <w:tcBorders>
              <w:top w:val="nil"/>
              <w:left w:val="single" w:sz="4" w:space="0" w:color="auto"/>
              <w:bottom w:val="single" w:sz="4" w:space="0" w:color="auto"/>
              <w:right w:val="single" w:sz="12" w:space="0" w:color="auto"/>
            </w:tcBorders>
            <w:shd w:val="clear" w:color="000000" w:fill="993300"/>
            <w:noWrap/>
            <w:vAlign w:val="center"/>
            <w:hideMark/>
          </w:tcPr>
          <w:p w14:paraId="445F3BE8" w14:textId="75360046"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 xml:space="preserve">M. </w:t>
            </w:r>
            <w:r w:rsidR="008B708E" w:rsidRPr="00A23148">
              <w:rPr>
                <w:rFonts w:eastAsia="Times New Roman"/>
                <w:b/>
                <w:bCs/>
                <w:sz w:val="16"/>
                <w:szCs w:val="16"/>
              </w:rPr>
              <w:t>Ósea</w:t>
            </w:r>
          </w:p>
        </w:tc>
        <w:tc>
          <w:tcPr>
            <w:tcW w:w="878" w:type="dxa"/>
            <w:tcBorders>
              <w:top w:val="nil"/>
              <w:left w:val="single" w:sz="4" w:space="0" w:color="auto"/>
              <w:bottom w:val="single" w:sz="4" w:space="0" w:color="auto"/>
              <w:right w:val="single" w:sz="4" w:space="0" w:color="auto"/>
            </w:tcBorders>
            <w:shd w:val="clear" w:color="auto" w:fill="auto"/>
            <w:noWrap/>
            <w:vAlign w:val="center"/>
            <w:hideMark/>
          </w:tcPr>
          <w:p w14:paraId="148A146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single" w:sz="4" w:space="0" w:color="auto"/>
            </w:tcBorders>
            <w:shd w:val="clear" w:color="auto" w:fill="auto"/>
            <w:noWrap/>
            <w:vAlign w:val="center"/>
            <w:hideMark/>
          </w:tcPr>
          <w:p w14:paraId="103D036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single" w:sz="12" w:space="0" w:color="auto"/>
            </w:tcBorders>
            <w:shd w:val="clear" w:color="auto" w:fill="auto"/>
            <w:noWrap/>
            <w:vAlign w:val="center"/>
            <w:hideMark/>
          </w:tcPr>
          <w:p w14:paraId="0FB7DC9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1B9718E0"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0EA218CD"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7B9E38A0"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7FEF4F40"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1AC057A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2D5F50F1" w14:textId="77777777" w:rsidTr="005F339B">
        <w:trPr>
          <w:trHeight w:val="288"/>
          <w:jc w:val="center"/>
        </w:trPr>
        <w:tc>
          <w:tcPr>
            <w:tcW w:w="2067" w:type="dxa"/>
            <w:tcBorders>
              <w:top w:val="nil"/>
              <w:left w:val="single" w:sz="4" w:space="0" w:color="auto"/>
              <w:bottom w:val="single" w:sz="4" w:space="0" w:color="auto"/>
              <w:right w:val="single" w:sz="12" w:space="0" w:color="auto"/>
            </w:tcBorders>
            <w:shd w:val="clear" w:color="000000" w:fill="FF0000"/>
            <w:noWrap/>
            <w:vAlign w:val="center"/>
            <w:hideMark/>
          </w:tcPr>
          <w:p w14:paraId="1672DD72"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M. Muscular</w:t>
            </w:r>
          </w:p>
        </w:tc>
        <w:tc>
          <w:tcPr>
            <w:tcW w:w="878" w:type="dxa"/>
            <w:tcBorders>
              <w:top w:val="nil"/>
              <w:left w:val="single" w:sz="4" w:space="0" w:color="auto"/>
              <w:bottom w:val="single" w:sz="4" w:space="0" w:color="auto"/>
              <w:right w:val="single" w:sz="4" w:space="0" w:color="auto"/>
            </w:tcBorders>
            <w:shd w:val="clear" w:color="auto" w:fill="auto"/>
            <w:noWrap/>
            <w:vAlign w:val="center"/>
            <w:hideMark/>
          </w:tcPr>
          <w:p w14:paraId="4FA6249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single" w:sz="4" w:space="0" w:color="auto"/>
            </w:tcBorders>
            <w:shd w:val="clear" w:color="auto" w:fill="auto"/>
            <w:noWrap/>
            <w:vAlign w:val="center"/>
            <w:hideMark/>
          </w:tcPr>
          <w:p w14:paraId="33D7C92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84D558D"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49D807B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7FADF83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50190B6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6BD8820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6C02400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65AFF7A7" w14:textId="77777777" w:rsidTr="005F339B">
        <w:trPr>
          <w:trHeight w:val="279"/>
          <w:jc w:val="center"/>
        </w:trPr>
        <w:tc>
          <w:tcPr>
            <w:tcW w:w="2067" w:type="dxa"/>
            <w:tcBorders>
              <w:top w:val="nil"/>
              <w:left w:val="single" w:sz="4" w:space="0" w:color="auto"/>
              <w:bottom w:val="single" w:sz="12" w:space="0" w:color="auto"/>
              <w:right w:val="single" w:sz="12" w:space="0" w:color="auto"/>
            </w:tcBorders>
            <w:shd w:val="clear" w:color="000000" w:fill="339966"/>
            <w:noWrap/>
            <w:vAlign w:val="center"/>
            <w:hideMark/>
          </w:tcPr>
          <w:p w14:paraId="6E3BDB96"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Resto</w:t>
            </w:r>
          </w:p>
        </w:tc>
        <w:tc>
          <w:tcPr>
            <w:tcW w:w="878" w:type="dxa"/>
            <w:tcBorders>
              <w:top w:val="nil"/>
              <w:left w:val="nil"/>
              <w:bottom w:val="single" w:sz="12" w:space="0" w:color="auto"/>
              <w:right w:val="single" w:sz="4" w:space="0" w:color="auto"/>
            </w:tcBorders>
            <w:shd w:val="clear" w:color="auto" w:fill="auto"/>
            <w:noWrap/>
            <w:vAlign w:val="center"/>
            <w:hideMark/>
          </w:tcPr>
          <w:p w14:paraId="0963E89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12" w:space="0" w:color="auto"/>
              <w:right w:val="single" w:sz="4" w:space="0" w:color="auto"/>
            </w:tcBorders>
            <w:shd w:val="clear" w:color="auto" w:fill="auto"/>
            <w:noWrap/>
            <w:vAlign w:val="center"/>
            <w:hideMark/>
          </w:tcPr>
          <w:p w14:paraId="58DE3C9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12" w:space="0" w:color="auto"/>
              <w:right w:val="single" w:sz="12" w:space="0" w:color="auto"/>
            </w:tcBorders>
            <w:shd w:val="clear" w:color="auto" w:fill="auto"/>
            <w:noWrap/>
            <w:vAlign w:val="center"/>
            <w:hideMark/>
          </w:tcPr>
          <w:p w14:paraId="60C69FD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3EEE6C5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5BBF4E20"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5524F98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06851945"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12" w:space="0" w:color="auto"/>
            </w:tcBorders>
            <w:shd w:val="clear" w:color="auto" w:fill="auto"/>
            <w:noWrap/>
            <w:vAlign w:val="center"/>
            <w:hideMark/>
          </w:tcPr>
          <w:p w14:paraId="3B271727"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7BF0AFA4" w14:textId="77777777" w:rsidTr="005F339B">
        <w:trPr>
          <w:trHeight w:val="944"/>
          <w:jc w:val="center"/>
        </w:trPr>
        <w:tc>
          <w:tcPr>
            <w:tcW w:w="2067" w:type="dxa"/>
            <w:tcBorders>
              <w:top w:val="nil"/>
              <w:left w:val="single" w:sz="4" w:space="0" w:color="auto"/>
              <w:bottom w:val="single" w:sz="4" w:space="0" w:color="auto"/>
              <w:right w:val="nil"/>
            </w:tcBorders>
            <w:shd w:val="clear" w:color="auto" w:fill="auto"/>
            <w:noWrap/>
            <w:vAlign w:val="center"/>
            <w:hideMark/>
          </w:tcPr>
          <w:p w14:paraId="20C35A9B"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878" w:type="dxa"/>
            <w:tcBorders>
              <w:top w:val="nil"/>
              <w:left w:val="nil"/>
              <w:bottom w:val="single" w:sz="4" w:space="0" w:color="auto"/>
              <w:right w:val="nil"/>
            </w:tcBorders>
            <w:shd w:val="clear" w:color="auto" w:fill="auto"/>
            <w:noWrap/>
            <w:vAlign w:val="center"/>
            <w:hideMark/>
          </w:tcPr>
          <w:p w14:paraId="0177C2DB"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nil"/>
            </w:tcBorders>
            <w:shd w:val="clear" w:color="auto" w:fill="auto"/>
            <w:noWrap/>
            <w:vAlign w:val="center"/>
            <w:hideMark/>
          </w:tcPr>
          <w:p w14:paraId="6A7AF72A"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nil"/>
            </w:tcBorders>
            <w:shd w:val="clear" w:color="auto" w:fill="auto"/>
            <w:noWrap/>
            <w:vAlign w:val="center"/>
            <w:hideMark/>
          </w:tcPr>
          <w:p w14:paraId="0A68FB86" w14:textId="0A0573BC" w:rsidR="00CC6496" w:rsidRPr="00A23148" w:rsidRDefault="00405243" w:rsidP="00264782">
            <w:pPr>
              <w:spacing w:line="240" w:lineRule="auto"/>
              <w:jc w:val="right"/>
              <w:rPr>
                <w:rFonts w:eastAsia="Times New Roman"/>
                <w:b/>
                <w:bCs/>
                <w:sz w:val="16"/>
                <w:szCs w:val="16"/>
              </w:rPr>
            </w:pPr>
            <w:r w:rsidRPr="00A23148">
              <w:rPr>
                <w:rFonts w:eastAsia="Times New Roman"/>
                <w:b/>
                <w:bCs/>
                <w:sz w:val="16"/>
                <w:szCs w:val="16"/>
              </w:rPr>
              <w:t>Total,</w:t>
            </w:r>
            <w:r w:rsidR="00CC6496" w:rsidRPr="00A23148">
              <w:rPr>
                <w:rFonts w:eastAsia="Times New Roman"/>
                <w:b/>
                <w:bCs/>
                <w:sz w:val="16"/>
                <w:szCs w:val="16"/>
              </w:rPr>
              <w:t xml:space="preserve"> D-w. (%):</w:t>
            </w:r>
          </w:p>
        </w:tc>
        <w:tc>
          <w:tcPr>
            <w:tcW w:w="1903" w:type="dxa"/>
            <w:gridSpan w:val="2"/>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8860CE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nil"/>
              <w:bottom w:val="single" w:sz="4" w:space="0" w:color="auto"/>
              <w:right w:val="nil"/>
            </w:tcBorders>
            <w:shd w:val="clear" w:color="auto" w:fill="auto"/>
            <w:noWrap/>
            <w:vAlign w:val="center"/>
            <w:hideMark/>
          </w:tcPr>
          <w:p w14:paraId="49A925B3"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single" w:sz="4" w:space="0" w:color="auto"/>
              <w:right w:val="nil"/>
            </w:tcBorders>
            <w:shd w:val="clear" w:color="auto" w:fill="auto"/>
            <w:noWrap/>
            <w:vAlign w:val="center"/>
            <w:hideMark/>
          </w:tcPr>
          <w:p w14:paraId="79181792"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single" w:sz="4" w:space="0" w:color="auto"/>
              <w:right w:val="nil"/>
            </w:tcBorders>
            <w:shd w:val="clear" w:color="auto" w:fill="auto"/>
            <w:noWrap/>
            <w:vAlign w:val="center"/>
            <w:hideMark/>
          </w:tcPr>
          <w:p w14:paraId="2C4D2A2F"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single" w:sz="4" w:space="0" w:color="auto"/>
              <w:right w:val="single" w:sz="12" w:space="0" w:color="auto"/>
            </w:tcBorders>
            <w:shd w:val="clear" w:color="auto" w:fill="auto"/>
            <w:noWrap/>
            <w:vAlign w:val="center"/>
            <w:hideMark/>
          </w:tcPr>
          <w:p w14:paraId="27582784"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4AC568E4" w14:textId="77777777" w:rsidTr="00120CE6">
        <w:trPr>
          <w:trHeight w:val="406"/>
          <w:jc w:val="center"/>
        </w:trPr>
        <w:tc>
          <w:tcPr>
            <w:tcW w:w="5244" w:type="dxa"/>
            <w:gridSpan w:val="4"/>
            <w:tcBorders>
              <w:top w:val="single" w:sz="4" w:space="0" w:color="auto"/>
              <w:left w:val="single" w:sz="4" w:space="0" w:color="auto"/>
              <w:bottom w:val="nil"/>
              <w:right w:val="nil"/>
            </w:tcBorders>
            <w:shd w:val="clear" w:color="auto" w:fill="auto"/>
            <w:noWrap/>
            <w:vAlign w:val="center"/>
            <w:hideMark/>
          </w:tcPr>
          <w:p w14:paraId="1E8D4FDF" w14:textId="77777777" w:rsidR="00CC6496" w:rsidRPr="00A23148" w:rsidRDefault="00CC6496" w:rsidP="00264782">
            <w:pPr>
              <w:spacing w:line="240" w:lineRule="auto"/>
              <w:rPr>
                <w:rFonts w:eastAsia="Times New Roman"/>
                <w:b/>
                <w:bCs/>
                <w:sz w:val="16"/>
                <w:szCs w:val="16"/>
              </w:rPr>
            </w:pPr>
            <w:r w:rsidRPr="00A23148">
              <w:rPr>
                <w:rFonts w:eastAsia="Times New Roman"/>
                <w:b/>
                <w:bCs/>
                <w:sz w:val="16"/>
                <w:szCs w:val="16"/>
              </w:rPr>
              <w:lastRenderedPageBreak/>
              <w:t>COMP. CORPORAL (BIOIMPEDANCIA):</w:t>
            </w:r>
          </w:p>
        </w:tc>
        <w:tc>
          <w:tcPr>
            <w:tcW w:w="1903" w:type="dxa"/>
            <w:gridSpan w:val="2"/>
            <w:tcBorders>
              <w:top w:val="single" w:sz="4" w:space="0" w:color="auto"/>
              <w:left w:val="nil"/>
              <w:bottom w:val="nil"/>
              <w:right w:val="nil"/>
            </w:tcBorders>
            <w:shd w:val="clear" w:color="auto" w:fill="auto"/>
            <w:noWrap/>
            <w:vAlign w:val="center"/>
            <w:hideMark/>
          </w:tcPr>
          <w:p w14:paraId="2E3DD490"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752" w:type="dxa"/>
            <w:tcBorders>
              <w:top w:val="single" w:sz="4" w:space="0" w:color="auto"/>
              <w:left w:val="nil"/>
              <w:bottom w:val="nil"/>
              <w:right w:val="nil"/>
            </w:tcBorders>
            <w:shd w:val="clear" w:color="auto" w:fill="auto"/>
            <w:noWrap/>
            <w:vAlign w:val="center"/>
            <w:hideMark/>
          </w:tcPr>
          <w:p w14:paraId="151054C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single" w:sz="4" w:space="0" w:color="auto"/>
              <w:left w:val="nil"/>
              <w:bottom w:val="nil"/>
              <w:right w:val="nil"/>
            </w:tcBorders>
            <w:shd w:val="clear" w:color="auto" w:fill="auto"/>
            <w:noWrap/>
            <w:vAlign w:val="center"/>
            <w:hideMark/>
          </w:tcPr>
          <w:p w14:paraId="2E914689"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single" w:sz="4" w:space="0" w:color="auto"/>
              <w:left w:val="nil"/>
              <w:bottom w:val="nil"/>
              <w:right w:val="nil"/>
            </w:tcBorders>
            <w:shd w:val="clear" w:color="auto" w:fill="auto"/>
            <w:noWrap/>
            <w:vAlign w:val="center"/>
            <w:hideMark/>
          </w:tcPr>
          <w:p w14:paraId="164BD35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single" w:sz="4" w:space="0" w:color="auto"/>
              <w:left w:val="nil"/>
              <w:bottom w:val="nil"/>
              <w:right w:val="single" w:sz="4" w:space="0" w:color="auto"/>
            </w:tcBorders>
            <w:shd w:val="clear" w:color="auto" w:fill="auto"/>
            <w:noWrap/>
            <w:vAlign w:val="center"/>
            <w:hideMark/>
          </w:tcPr>
          <w:p w14:paraId="75F81EE0"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338E352C" w14:textId="77777777" w:rsidTr="00120CE6">
        <w:trPr>
          <w:trHeight w:val="431"/>
          <w:jc w:val="center"/>
        </w:trPr>
        <w:tc>
          <w:tcPr>
            <w:tcW w:w="2067" w:type="dxa"/>
            <w:tcBorders>
              <w:top w:val="single" w:sz="12" w:space="0" w:color="auto"/>
              <w:left w:val="single" w:sz="4" w:space="0" w:color="auto"/>
              <w:bottom w:val="single" w:sz="12" w:space="0" w:color="auto"/>
              <w:right w:val="single" w:sz="12" w:space="0" w:color="auto"/>
            </w:tcBorders>
            <w:shd w:val="clear" w:color="000000" w:fill="FFCC99"/>
            <w:noWrap/>
            <w:vAlign w:val="center"/>
            <w:hideMark/>
          </w:tcPr>
          <w:p w14:paraId="76DD319E"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Componente</w:t>
            </w:r>
          </w:p>
        </w:tc>
        <w:tc>
          <w:tcPr>
            <w:tcW w:w="878" w:type="dxa"/>
            <w:tcBorders>
              <w:top w:val="single" w:sz="12" w:space="0" w:color="auto"/>
              <w:left w:val="nil"/>
              <w:bottom w:val="single" w:sz="12" w:space="0" w:color="auto"/>
              <w:right w:val="single" w:sz="4" w:space="0" w:color="auto"/>
            </w:tcBorders>
            <w:shd w:val="clear" w:color="000000" w:fill="FFCC99"/>
            <w:noWrap/>
            <w:vAlign w:val="center"/>
            <w:hideMark/>
          </w:tcPr>
          <w:p w14:paraId="1EC583E5"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Porcentaje</w:t>
            </w:r>
          </w:p>
        </w:tc>
        <w:tc>
          <w:tcPr>
            <w:tcW w:w="1256" w:type="dxa"/>
            <w:tcBorders>
              <w:top w:val="single" w:sz="12" w:space="0" w:color="auto"/>
              <w:left w:val="nil"/>
              <w:bottom w:val="single" w:sz="12" w:space="0" w:color="auto"/>
              <w:right w:val="single" w:sz="4" w:space="0" w:color="auto"/>
            </w:tcBorders>
            <w:shd w:val="clear" w:color="000000" w:fill="FFCC99"/>
            <w:noWrap/>
            <w:vAlign w:val="center"/>
            <w:hideMark/>
          </w:tcPr>
          <w:p w14:paraId="1A61A7A9"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Peso (kg)</w:t>
            </w:r>
          </w:p>
        </w:tc>
        <w:tc>
          <w:tcPr>
            <w:tcW w:w="1043" w:type="dxa"/>
            <w:tcBorders>
              <w:top w:val="single" w:sz="12" w:space="0" w:color="auto"/>
              <w:left w:val="nil"/>
              <w:bottom w:val="single" w:sz="12" w:space="0" w:color="auto"/>
              <w:right w:val="single" w:sz="12" w:space="0" w:color="auto"/>
            </w:tcBorders>
            <w:shd w:val="clear" w:color="000000" w:fill="FFCC99"/>
            <w:noWrap/>
            <w:vAlign w:val="center"/>
            <w:hideMark/>
          </w:tcPr>
          <w:p w14:paraId="2F69AC1A"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Fórmula</w:t>
            </w:r>
          </w:p>
        </w:tc>
        <w:tc>
          <w:tcPr>
            <w:tcW w:w="1903" w:type="dxa"/>
            <w:gridSpan w:val="2"/>
            <w:tcBorders>
              <w:top w:val="nil"/>
              <w:left w:val="nil"/>
              <w:bottom w:val="nil"/>
              <w:right w:val="nil"/>
            </w:tcBorders>
            <w:shd w:val="clear" w:color="auto" w:fill="auto"/>
            <w:noWrap/>
            <w:vAlign w:val="center"/>
            <w:hideMark/>
          </w:tcPr>
          <w:p w14:paraId="03FC33A5"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7D55FE61"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670CCD57"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712E776A"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4" w:space="0" w:color="auto"/>
            </w:tcBorders>
            <w:shd w:val="clear" w:color="auto" w:fill="auto"/>
            <w:noWrap/>
            <w:vAlign w:val="center"/>
            <w:hideMark/>
          </w:tcPr>
          <w:p w14:paraId="1EA8248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3A350E95" w14:textId="77777777" w:rsidTr="00120CE6">
        <w:trPr>
          <w:trHeight w:val="431"/>
          <w:jc w:val="center"/>
        </w:trPr>
        <w:tc>
          <w:tcPr>
            <w:tcW w:w="2067" w:type="dxa"/>
            <w:tcBorders>
              <w:top w:val="nil"/>
              <w:left w:val="single" w:sz="4" w:space="0" w:color="auto"/>
              <w:bottom w:val="single" w:sz="4" w:space="0" w:color="auto"/>
              <w:right w:val="single" w:sz="12" w:space="0" w:color="auto"/>
            </w:tcBorders>
            <w:shd w:val="clear" w:color="000000" w:fill="CCFFFF"/>
            <w:noWrap/>
            <w:vAlign w:val="center"/>
            <w:hideMark/>
          </w:tcPr>
          <w:p w14:paraId="545B5663"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M. Grasa</w:t>
            </w:r>
          </w:p>
        </w:tc>
        <w:tc>
          <w:tcPr>
            <w:tcW w:w="878" w:type="dxa"/>
            <w:tcBorders>
              <w:top w:val="nil"/>
              <w:left w:val="nil"/>
              <w:bottom w:val="single" w:sz="4" w:space="0" w:color="auto"/>
              <w:right w:val="single" w:sz="4" w:space="0" w:color="auto"/>
            </w:tcBorders>
            <w:shd w:val="clear" w:color="auto" w:fill="auto"/>
            <w:noWrap/>
            <w:vAlign w:val="center"/>
            <w:hideMark/>
          </w:tcPr>
          <w:p w14:paraId="4F0DF958"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single" w:sz="4" w:space="0" w:color="auto"/>
            </w:tcBorders>
            <w:shd w:val="clear" w:color="auto" w:fill="auto"/>
            <w:noWrap/>
            <w:vAlign w:val="center"/>
            <w:hideMark/>
          </w:tcPr>
          <w:p w14:paraId="66237597"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9630CC6"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67EE0FD9"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32E2E4D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4572640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50750CE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4" w:space="0" w:color="auto"/>
            </w:tcBorders>
            <w:shd w:val="clear" w:color="auto" w:fill="auto"/>
            <w:noWrap/>
            <w:vAlign w:val="center"/>
            <w:hideMark/>
          </w:tcPr>
          <w:p w14:paraId="357DE7DE"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7C236EDC" w14:textId="77777777" w:rsidTr="00120CE6">
        <w:trPr>
          <w:trHeight w:val="431"/>
          <w:jc w:val="center"/>
        </w:trPr>
        <w:tc>
          <w:tcPr>
            <w:tcW w:w="2067" w:type="dxa"/>
            <w:tcBorders>
              <w:top w:val="nil"/>
              <w:left w:val="single" w:sz="4" w:space="0" w:color="auto"/>
              <w:bottom w:val="single" w:sz="4" w:space="0" w:color="auto"/>
              <w:right w:val="single" w:sz="12" w:space="0" w:color="auto"/>
            </w:tcBorders>
            <w:shd w:val="clear" w:color="000000" w:fill="FF0000"/>
            <w:noWrap/>
            <w:vAlign w:val="center"/>
            <w:hideMark/>
          </w:tcPr>
          <w:p w14:paraId="01716996"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M. Muscular</w:t>
            </w:r>
          </w:p>
        </w:tc>
        <w:tc>
          <w:tcPr>
            <w:tcW w:w="878" w:type="dxa"/>
            <w:tcBorders>
              <w:top w:val="nil"/>
              <w:left w:val="nil"/>
              <w:bottom w:val="single" w:sz="4" w:space="0" w:color="auto"/>
              <w:right w:val="single" w:sz="4" w:space="0" w:color="auto"/>
            </w:tcBorders>
            <w:shd w:val="clear" w:color="auto" w:fill="auto"/>
            <w:noWrap/>
            <w:vAlign w:val="center"/>
            <w:hideMark/>
          </w:tcPr>
          <w:p w14:paraId="76EC60D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4" w:space="0" w:color="auto"/>
              <w:right w:val="single" w:sz="4" w:space="0" w:color="auto"/>
            </w:tcBorders>
            <w:shd w:val="clear" w:color="auto" w:fill="auto"/>
            <w:noWrap/>
            <w:vAlign w:val="center"/>
            <w:hideMark/>
          </w:tcPr>
          <w:p w14:paraId="654B8DD7"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4" w:space="0" w:color="auto"/>
              <w:right w:val="single" w:sz="12" w:space="0" w:color="auto"/>
            </w:tcBorders>
            <w:shd w:val="clear" w:color="auto" w:fill="auto"/>
            <w:noWrap/>
            <w:vAlign w:val="center"/>
            <w:hideMark/>
          </w:tcPr>
          <w:p w14:paraId="1E8D5AFB"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2FE81BE9"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7683937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30BDCDB8"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7C89E561"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4" w:space="0" w:color="auto"/>
            </w:tcBorders>
            <w:shd w:val="clear" w:color="auto" w:fill="auto"/>
            <w:noWrap/>
            <w:vAlign w:val="center"/>
            <w:hideMark/>
          </w:tcPr>
          <w:p w14:paraId="5131BCC3"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09C654B4" w14:textId="77777777" w:rsidTr="00120CE6">
        <w:trPr>
          <w:trHeight w:val="431"/>
          <w:jc w:val="center"/>
        </w:trPr>
        <w:tc>
          <w:tcPr>
            <w:tcW w:w="2067" w:type="dxa"/>
            <w:tcBorders>
              <w:top w:val="nil"/>
              <w:left w:val="single" w:sz="4" w:space="0" w:color="auto"/>
              <w:bottom w:val="single" w:sz="12" w:space="0" w:color="auto"/>
              <w:right w:val="single" w:sz="12" w:space="0" w:color="auto"/>
            </w:tcBorders>
            <w:shd w:val="clear" w:color="000000" w:fill="800080"/>
            <w:noWrap/>
            <w:vAlign w:val="center"/>
            <w:hideMark/>
          </w:tcPr>
          <w:p w14:paraId="7FBBB205" w14:textId="563A3481"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M.</w:t>
            </w:r>
            <w:r w:rsidR="00405243" w:rsidRPr="00A23148">
              <w:rPr>
                <w:rFonts w:eastAsia="Times New Roman"/>
                <w:b/>
                <w:bCs/>
                <w:sz w:val="16"/>
                <w:szCs w:val="16"/>
              </w:rPr>
              <w:t>L. G</w:t>
            </w:r>
          </w:p>
        </w:tc>
        <w:tc>
          <w:tcPr>
            <w:tcW w:w="878" w:type="dxa"/>
            <w:tcBorders>
              <w:top w:val="nil"/>
              <w:left w:val="nil"/>
              <w:bottom w:val="single" w:sz="12" w:space="0" w:color="auto"/>
              <w:right w:val="single" w:sz="4" w:space="0" w:color="auto"/>
            </w:tcBorders>
            <w:shd w:val="clear" w:color="auto" w:fill="auto"/>
            <w:noWrap/>
            <w:vAlign w:val="center"/>
            <w:hideMark/>
          </w:tcPr>
          <w:p w14:paraId="5EA9709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12" w:space="0" w:color="auto"/>
              <w:right w:val="single" w:sz="4" w:space="0" w:color="auto"/>
            </w:tcBorders>
            <w:shd w:val="clear" w:color="auto" w:fill="auto"/>
            <w:noWrap/>
            <w:vAlign w:val="center"/>
            <w:hideMark/>
          </w:tcPr>
          <w:p w14:paraId="2552082F"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12" w:space="0" w:color="auto"/>
              <w:right w:val="single" w:sz="12" w:space="0" w:color="auto"/>
            </w:tcBorders>
            <w:shd w:val="clear" w:color="auto" w:fill="auto"/>
            <w:noWrap/>
            <w:vAlign w:val="center"/>
            <w:hideMark/>
          </w:tcPr>
          <w:p w14:paraId="5710C20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nil"/>
              <w:right w:val="nil"/>
            </w:tcBorders>
            <w:shd w:val="clear" w:color="auto" w:fill="auto"/>
            <w:noWrap/>
            <w:vAlign w:val="center"/>
            <w:hideMark/>
          </w:tcPr>
          <w:p w14:paraId="38F1316F" w14:textId="77777777" w:rsidR="00CC6496" w:rsidRPr="00A23148" w:rsidRDefault="00CC6496" w:rsidP="00264782">
            <w:pPr>
              <w:spacing w:line="240" w:lineRule="auto"/>
              <w:rPr>
                <w:rFonts w:eastAsia="Times New Roman"/>
                <w:sz w:val="16"/>
                <w:szCs w:val="16"/>
              </w:rPr>
            </w:pPr>
            <w:r w:rsidRPr="00A23148">
              <w:rPr>
                <w:rFonts w:eastAsia="Times New Roman"/>
                <w:sz w:val="16"/>
                <w:szCs w:val="16"/>
              </w:rPr>
              <w:t> </w:t>
            </w:r>
          </w:p>
        </w:tc>
        <w:tc>
          <w:tcPr>
            <w:tcW w:w="752" w:type="dxa"/>
            <w:tcBorders>
              <w:top w:val="nil"/>
              <w:left w:val="nil"/>
              <w:bottom w:val="nil"/>
              <w:right w:val="nil"/>
            </w:tcBorders>
            <w:shd w:val="clear" w:color="auto" w:fill="auto"/>
            <w:noWrap/>
            <w:vAlign w:val="center"/>
            <w:hideMark/>
          </w:tcPr>
          <w:p w14:paraId="18023875"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960" w:type="dxa"/>
            <w:tcBorders>
              <w:top w:val="nil"/>
              <w:left w:val="nil"/>
              <w:bottom w:val="nil"/>
              <w:right w:val="nil"/>
            </w:tcBorders>
            <w:shd w:val="clear" w:color="auto" w:fill="auto"/>
            <w:noWrap/>
            <w:vAlign w:val="center"/>
            <w:hideMark/>
          </w:tcPr>
          <w:p w14:paraId="283C9EC5"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806" w:type="dxa"/>
            <w:tcBorders>
              <w:top w:val="nil"/>
              <w:left w:val="nil"/>
              <w:bottom w:val="nil"/>
              <w:right w:val="nil"/>
            </w:tcBorders>
            <w:shd w:val="clear" w:color="auto" w:fill="auto"/>
            <w:noWrap/>
            <w:vAlign w:val="center"/>
            <w:hideMark/>
          </w:tcPr>
          <w:p w14:paraId="38A3C33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4" w:space="0" w:color="auto"/>
            </w:tcBorders>
            <w:shd w:val="clear" w:color="auto" w:fill="auto"/>
            <w:noWrap/>
            <w:vAlign w:val="center"/>
            <w:hideMark/>
          </w:tcPr>
          <w:p w14:paraId="7D859C33"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6F60F345" w14:textId="77777777" w:rsidTr="00120CE6">
        <w:trPr>
          <w:trHeight w:val="406"/>
          <w:jc w:val="center"/>
        </w:trPr>
        <w:tc>
          <w:tcPr>
            <w:tcW w:w="9665" w:type="dxa"/>
            <w:gridSpan w:val="9"/>
            <w:tcBorders>
              <w:top w:val="nil"/>
              <w:left w:val="single" w:sz="4" w:space="0" w:color="auto"/>
              <w:bottom w:val="nil"/>
              <w:right w:val="nil"/>
            </w:tcBorders>
            <w:shd w:val="clear" w:color="auto" w:fill="auto"/>
            <w:noWrap/>
            <w:vAlign w:val="center"/>
            <w:hideMark/>
          </w:tcPr>
          <w:p w14:paraId="6BF3E6B9" w14:textId="428462A1" w:rsidR="00D534BD" w:rsidRPr="00A23148" w:rsidRDefault="00D534BD" w:rsidP="00264782">
            <w:pPr>
              <w:spacing w:line="240" w:lineRule="auto"/>
              <w:rPr>
                <w:rFonts w:eastAsia="Times New Roman"/>
                <w:b/>
                <w:bCs/>
                <w:sz w:val="16"/>
                <w:szCs w:val="16"/>
              </w:rPr>
            </w:pPr>
            <w:r w:rsidRPr="00A23148">
              <w:rPr>
                <w:rFonts w:eastAsia="Times New Roman"/>
                <w:b/>
                <w:bCs/>
                <w:sz w:val="16"/>
                <w:szCs w:val="16"/>
              </w:rPr>
              <w:t>OTRAS FÓRMULAS ESPECÍFICAS:</w:t>
            </w:r>
          </w:p>
        </w:tc>
        <w:tc>
          <w:tcPr>
            <w:tcW w:w="204" w:type="dxa"/>
            <w:tcBorders>
              <w:top w:val="nil"/>
              <w:left w:val="nil"/>
              <w:bottom w:val="nil"/>
              <w:right w:val="single" w:sz="4" w:space="0" w:color="auto"/>
            </w:tcBorders>
            <w:shd w:val="clear" w:color="auto" w:fill="auto"/>
            <w:noWrap/>
            <w:vAlign w:val="center"/>
            <w:hideMark/>
          </w:tcPr>
          <w:p w14:paraId="06E73821" w14:textId="77777777" w:rsidR="00D534BD" w:rsidRPr="00B77C12" w:rsidRDefault="00D534BD" w:rsidP="00264782">
            <w:pPr>
              <w:spacing w:line="240" w:lineRule="auto"/>
              <w:rPr>
                <w:rFonts w:eastAsia="Times New Roman"/>
                <w:sz w:val="20"/>
                <w:szCs w:val="20"/>
              </w:rPr>
            </w:pPr>
            <w:r w:rsidRPr="00B77C12">
              <w:rPr>
                <w:rFonts w:eastAsia="Times New Roman"/>
                <w:sz w:val="20"/>
                <w:szCs w:val="20"/>
              </w:rPr>
              <w:t> </w:t>
            </w:r>
          </w:p>
        </w:tc>
      </w:tr>
      <w:tr w:rsidR="00AE0F92" w:rsidRPr="00B77C12" w14:paraId="30B77F32" w14:textId="77777777" w:rsidTr="00120CE6">
        <w:trPr>
          <w:trHeight w:val="406"/>
          <w:jc w:val="center"/>
        </w:trPr>
        <w:tc>
          <w:tcPr>
            <w:tcW w:w="5244" w:type="dxa"/>
            <w:gridSpan w:val="4"/>
            <w:tcBorders>
              <w:top w:val="nil"/>
              <w:left w:val="single" w:sz="4" w:space="0" w:color="auto"/>
              <w:bottom w:val="nil"/>
              <w:right w:val="nil"/>
            </w:tcBorders>
            <w:shd w:val="clear" w:color="auto" w:fill="auto"/>
            <w:noWrap/>
            <w:vAlign w:val="center"/>
            <w:hideMark/>
          </w:tcPr>
          <w:p w14:paraId="05A74B2B" w14:textId="6ECF00EB" w:rsidR="00AE0F92" w:rsidRPr="00A23148" w:rsidRDefault="00AE0F92" w:rsidP="00AE0F92">
            <w:pPr>
              <w:spacing w:line="240" w:lineRule="auto"/>
              <w:rPr>
                <w:rFonts w:eastAsia="Times New Roman"/>
                <w:b/>
                <w:bCs/>
                <w:sz w:val="16"/>
                <w:szCs w:val="16"/>
              </w:rPr>
            </w:pPr>
            <w:r w:rsidRPr="00A23148">
              <w:rPr>
                <w:rFonts w:eastAsia="Times New Roman"/>
                <w:sz w:val="16"/>
                <w:szCs w:val="16"/>
              </w:rPr>
              <w:t> </w:t>
            </w:r>
            <w:r w:rsidRPr="00A23148">
              <w:rPr>
                <w:rFonts w:eastAsia="Times New Roman"/>
                <w:b/>
                <w:bCs/>
                <w:sz w:val="16"/>
                <w:szCs w:val="16"/>
              </w:rPr>
              <w:t>(*1) Arriba se indica la media de las 4 fórmulas</w:t>
            </w:r>
          </w:p>
        </w:tc>
        <w:tc>
          <w:tcPr>
            <w:tcW w:w="4625" w:type="dxa"/>
            <w:gridSpan w:val="6"/>
            <w:tcBorders>
              <w:top w:val="nil"/>
              <w:left w:val="nil"/>
              <w:bottom w:val="nil"/>
              <w:right w:val="single" w:sz="4" w:space="0" w:color="auto"/>
            </w:tcBorders>
            <w:shd w:val="clear" w:color="auto" w:fill="auto"/>
            <w:noWrap/>
            <w:vAlign w:val="center"/>
            <w:hideMark/>
          </w:tcPr>
          <w:p w14:paraId="7DFB6751" w14:textId="77777777" w:rsidR="00AE0F92" w:rsidRPr="00A23148" w:rsidRDefault="00AE0F92" w:rsidP="00264782">
            <w:pPr>
              <w:spacing w:line="240" w:lineRule="auto"/>
              <w:rPr>
                <w:rFonts w:eastAsia="Times New Roman"/>
                <w:b/>
                <w:bCs/>
                <w:sz w:val="16"/>
                <w:szCs w:val="16"/>
              </w:rPr>
            </w:pPr>
            <w:r w:rsidRPr="00A23148">
              <w:rPr>
                <w:rFonts w:eastAsia="Times New Roman"/>
                <w:b/>
                <w:bCs/>
                <w:sz w:val="16"/>
                <w:szCs w:val="16"/>
              </w:rPr>
              <w:t>(*2) Arriba se indica la media de las 2 fórmulas</w:t>
            </w:r>
          </w:p>
        </w:tc>
      </w:tr>
      <w:tr w:rsidR="00AE0F92" w:rsidRPr="00B77C12" w14:paraId="3A986A45" w14:textId="77777777" w:rsidTr="00120CE6">
        <w:trPr>
          <w:trHeight w:val="431"/>
          <w:jc w:val="center"/>
        </w:trPr>
        <w:tc>
          <w:tcPr>
            <w:tcW w:w="2067" w:type="dxa"/>
            <w:tcBorders>
              <w:top w:val="single" w:sz="12" w:space="0" w:color="auto"/>
              <w:left w:val="single" w:sz="4" w:space="0" w:color="auto"/>
              <w:bottom w:val="single" w:sz="12" w:space="0" w:color="auto"/>
              <w:right w:val="single" w:sz="12" w:space="0" w:color="auto"/>
            </w:tcBorders>
            <w:shd w:val="clear" w:color="000000" w:fill="969696"/>
            <w:noWrap/>
            <w:vAlign w:val="center"/>
            <w:hideMark/>
          </w:tcPr>
          <w:p w14:paraId="6CB910AD"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Deportistas</w:t>
            </w:r>
          </w:p>
        </w:tc>
        <w:tc>
          <w:tcPr>
            <w:tcW w:w="878" w:type="dxa"/>
            <w:tcBorders>
              <w:top w:val="single" w:sz="12" w:space="0" w:color="auto"/>
              <w:left w:val="nil"/>
              <w:bottom w:val="single" w:sz="12" w:space="0" w:color="auto"/>
              <w:right w:val="single" w:sz="4" w:space="0" w:color="auto"/>
            </w:tcBorders>
            <w:shd w:val="clear" w:color="000000" w:fill="FFFFCC"/>
            <w:noWrap/>
            <w:vAlign w:val="center"/>
            <w:hideMark/>
          </w:tcPr>
          <w:p w14:paraId="12C1ACDE"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Faulkner</w:t>
            </w:r>
          </w:p>
        </w:tc>
        <w:tc>
          <w:tcPr>
            <w:tcW w:w="1256" w:type="dxa"/>
            <w:tcBorders>
              <w:top w:val="single" w:sz="12" w:space="0" w:color="auto"/>
              <w:left w:val="nil"/>
              <w:bottom w:val="single" w:sz="12" w:space="0" w:color="auto"/>
              <w:right w:val="single" w:sz="4" w:space="0" w:color="auto"/>
            </w:tcBorders>
            <w:shd w:val="clear" w:color="000000" w:fill="FFFFCC"/>
            <w:noWrap/>
            <w:vAlign w:val="center"/>
            <w:hideMark/>
          </w:tcPr>
          <w:p w14:paraId="2B118968"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Carter</w:t>
            </w:r>
          </w:p>
        </w:tc>
        <w:tc>
          <w:tcPr>
            <w:tcW w:w="1043" w:type="dxa"/>
            <w:tcBorders>
              <w:top w:val="single" w:sz="12" w:space="0" w:color="auto"/>
              <w:left w:val="nil"/>
              <w:bottom w:val="single" w:sz="12" w:space="0" w:color="auto"/>
              <w:right w:val="single" w:sz="4" w:space="0" w:color="auto"/>
            </w:tcBorders>
            <w:shd w:val="clear" w:color="000000" w:fill="FFFFCC"/>
            <w:noWrap/>
            <w:vAlign w:val="center"/>
            <w:hideMark/>
          </w:tcPr>
          <w:p w14:paraId="5AD11C91"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J-Pollock**</w:t>
            </w:r>
          </w:p>
        </w:tc>
        <w:tc>
          <w:tcPr>
            <w:tcW w:w="1903" w:type="dxa"/>
            <w:gridSpan w:val="2"/>
            <w:tcBorders>
              <w:top w:val="single" w:sz="12" w:space="0" w:color="auto"/>
              <w:left w:val="nil"/>
              <w:bottom w:val="single" w:sz="12" w:space="0" w:color="auto"/>
              <w:right w:val="single" w:sz="12" w:space="0" w:color="auto"/>
            </w:tcBorders>
            <w:shd w:val="clear" w:color="000000" w:fill="FFFFCC"/>
            <w:noWrap/>
            <w:vAlign w:val="center"/>
            <w:hideMark/>
          </w:tcPr>
          <w:p w14:paraId="2341D2F3"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Withers</w:t>
            </w:r>
          </w:p>
        </w:tc>
        <w:tc>
          <w:tcPr>
            <w:tcW w:w="752" w:type="dxa"/>
            <w:tcBorders>
              <w:top w:val="single" w:sz="12" w:space="0" w:color="auto"/>
              <w:left w:val="nil"/>
              <w:bottom w:val="single" w:sz="12" w:space="0" w:color="auto"/>
              <w:right w:val="single" w:sz="12" w:space="0" w:color="auto"/>
            </w:tcBorders>
            <w:shd w:val="clear" w:color="000000" w:fill="969696"/>
            <w:noWrap/>
            <w:vAlign w:val="center"/>
            <w:hideMark/>
          </w:tcPr>
          <w:p w14:paraId="2F4679D0" w14:textId="77777777" w:rsidR="00CC6496" w:rsidRPr="00B77C12" w:rsidRDefault="00CC6496" w:rsidP="00264782">
            <w:pPr>
              <w:spacing w:line="240" w:lineRule="auto"/>
              <w:jc w:val="center"/>
              <w:rPr>
                <w:rFonts w:eastAsia="Times New Roman"/>
                <w:b/>
                <w:bCs/>
                <w:sz w:val="20"/>
                <w:szCs w:val="20"/>
              </w:rPr>
            </w:pPr>
            <w:r w:rsidRPr="00B77C12">
              <w:rPr>
                <w:rFonts w:eastAsia="Times New Roman"/>
                <w:b/>
                <w:bCs/>
                <w:sz w:val="20"/>
                <w:szCs w:val="20"/>
              </w:rPr>
              <w:t>Obesos</w:t>
            </w:r>
          </w:p>
        </w:tc>
        <w:tc>
          <w:tcPr>
            <w:tcW w:w="960" w:type="dxa"/>
            <w:tcBorders>
              <w:top w:val="single" w:sz="12" w:space="0" w:color="auto"/>
              <w:left w:val="nil"/>
              <w:bottom w:val="single" w:sz="12" w:space="0" w:color="auto"/>
              <w:right w:val="single" w:sz="4" w:space="0" w:color="auto"/>
            </w:tcBorders>
            <w:shd w:val="clear" w:color="000000" w:fill="FFFFCC"/>
            <w:noWrap/>
            <w:vAlign w:val="center"/>
            <w:hideMark/>
          </w:tcPr>
          <w:p w14:paraId="3DBBE99E" w14:textId="77777777" w:rsidR="00CC6496" w:rsidRPr="00B77C12" w:rsidRDefault="00CC6496" w:rsidP="00264782">
            <w:pPr>
              <w:spacing w:line="240" w:lineRule="auto"/>
              <w:jc w:val="center"/>
              <w:rPr>
                <w:rFonts w:eastAsia="Times New Roman"/>
                <w:b/>
                <w:bCs/>
                <w:sz w:val="20"/>
                <w:szCs w:val="20"/>
              </w:rPr>
            </w:pPr>
            <w:r w:rsidRPr="00B77C12">
              <w:rPr>
                <w:rFonts w:eastAsia="Times New Roman"/>
                <w:b/>
                <w:bCs/>
                <w:sz w:val="20"/>
                <w:szCs w:val="20"/>
              </w:rPr>
              <w:t>Rocha</w:t>
            </w:r>
          </w:p>
        </w:tc>
        <w:tc>
          <w:tcPr>
            <w:tcW w:w="806" w:type="dxa"/>
            <w:tcBorders>
              <w:top w:val="single" w:sz="12" w:space="0" w:color="auto"/>
              <w:left w:val="nil"/>
              <w:bottom w:val="single" w:sz="12" w:space="0" w:color="auto"/>
              <w:right w:val="single" w:sz="12" w:space="0" w:color="auto"/>
            </w:tcBorders>
            <w:shd w:val="clear" w:color="000000" w:fill="FFFFCC"/>
            <w:noWrap/>
            <w:vAlign w:val="center"/>
            <w:hideMark/>
          </w:tcPr>
          <w:p w14:paraId="6CFE300E" w14:textId="77777777" w:rsidR="00CC6496" w:rsidRPr="00B77C12" w:rsidRDefault="00CC6496" w:rsidP="00264782">
            <w:pPr>
              <w:spacing w:line="240" w:lineRule="auto"/>
              <w:jc w:val="center"/>
              <w:rPr>
                <w:rFonts w:eastAsia="Times New Roman"/>
                <w:b/>
                <w:bCs/>
                <w:sz w:val="20"/>
                <w:szCs w:val="20"/>
              </w:rPr>
            </w:pPr>
            <w:r w:rsidRPr="00B77C12">
              <w:rPr>
                <w:rFonts w:eastAsia="Times New Roman"/>
                <w:b/>
                <w:bCs/>
                <w:sz w:val="20"/>
                <w:szCs w:val="20"/>
              </w:rPr>
              <w:t>Martin</w:t>
            </w:r>
          </w:p>
        </w:tc>
        <w:tc>
          <w:tcPr>
            <w:tcW w:w="204" w:type="dxa"/>
            <w:tcBorders>
              <w:top w:val="nil"/>
              <w:left w:val="nil"/>
              <w:bottom w:val="nil"/>
              <w:right w:val="single" w:sz="4" w:space="0" w:color="auto"/>
            </w:tcBorders>
            <w:shd w:val="clear" w:color="auto" w:fill="auto"/>
            <w:noWrap/>
            <w:vAlign w:val="center"/>
            <w:hideMark/>
          </w:tcPr>
          <w:p w14:paraId="6E868B3C"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D534BD" w:rsidRPr="00B77C12" w14:paraId="7DAB86C6" w14:textId="77777777" w:rsidTr="00120CE6">
        <w:trPr>
          <w:trHeight w:val="431"/>
          <w:jc w:val="center"/>
        </w:trPr>
        <w:tc>
          <w:tcPr>
            <w:tcW w:w="2067" w:type="dxa"/>
            <w:tcBorders>
              <w:top w:val="nil"/>
              <w:left w:val="single" w:sz="4" w:space="0" w:color="auto"/>
              <w:bottom w:val="single" w:sz="12" w:space="0" w:color="auto"/>
              <w:right w:val="single" w:sz="12" w:space="0" w:color="auto"/>
            </w:tcBorders>
            <w:shd w:val="clear" w:color="000000" w:fill="CCFFFF"/>
            <w:noWrap/>
            <w:vAlign w:val="center"/>
            <w:hideMark/>
          </w:tcPr>
          <w:p w14:paraId="7E172913" w14:textId="77777777" w:rsidR="00CC6496" w:rsidRPr="00A23148" w:rsidRDefault="00CC6496" w:rsidP="00264782">
            <w:pPr>
              <w:spacing w:line="240" w:lineRule="auto"/>
              <w:jc w:val="center"/>
              <w:rPr>
                <w:rFonts w:eastAsia="Times New Roman"/>
                <w:b/>
                <w:bCs/>
                <w:sz w:val="16"/>
                <w:szCs w:val="16"/>
              </w:rPr>
            </w:pPr>
            <w:r w:rsidRPr="00A23148">
              <w:rPr>
                <w:rFonts w:eastAsia="Times New Roman"/>
                <w:b/>
                <w:bCs/>
                <w:sz w:val="16"/>
                <w:szCs w:val="16"/>
              </w:rPr>
              <w:t>% M. Grasa</w:t>
            </w:r>
          </w:p>
        </w:tc>
        <w:tc>
          <w:tcPr>
            <w:tcW w:w="878" w:type="dxa"/>
            <w:tcBorders>
              <w:top w:val="nil"/>
              <w:left w:val="nil"/>
              <w:bottom w:val="single" w:sz="12" w:space="0" w:color="auto"/>
              <w:right w:val="single" w:sz="4" w:space="0" w:color="auto"/>
            </w:tcBorders>
            <w:shd w:val="clear" w:color="auto" w:fill="auto"/>
            <w:noWrap/>
            <w:vAlign w:val="center"/>
            <w:hideMark/>
          </w:tcPr>
          <w:p w14:paraId="598FC3CC"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256" w:type="dxa"/>
            <w:tcBorders>
              <w:top w:val="nil"/>
              <w:left w:val="nil"/>
              <w:bottom w:val="single" w:sz="12" w:space="0" w:color="auto"/>
              <w:right w:val="single" w:sz="4" w:space="0" w:color="auto"/>
            </w:tcBorders>
            <w:shd w:val="clear" w:color="auto" w:fill="auto"/>
            <w:noWrap/>
            <w:vAlign w:val="center"/>
            <w:hideMark/>
          </w:tcPr>
          <w:p w14:paraId="7B5759B9"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043" w:type="dxa"/>
            <w:tcBorders>
              <w:top w:val="nil"/>
              <w:left w:val="nil"/>
              <w:bottom w:val="single" w:sz="12" w:space="0" w:color="auto"/>
              <w:right w:val="single" w:sz="4" w:space="0" w:color="auto"/>
            </w:tcBorders>
            <w:shd w:val="clear" w:color="auto" w:fill="auto"/>
            <w:noWrap/>
            <w:vAlign w:val="center"/>
            <w:hideMark/>
          </w:tcPr>
          <w:p w14:paraId="611A0EA2"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1903" w:type="dxa"/>
            <w:gridSpan w:val="2"/>
            <w:tcBorders>
              <w:top w:val="nil"/>
              <w:left w:val="nil"/>
              <w:bottom w:val="single" w:sz="12" w:space="0" w:color="auto"/>
              <w:right w:val="single" w:sz="4" w:space="0" w:color="auto"/>
            </w:tcBorders>
            <w:shd w:val="clear" w:color="auto" w:fill="auto"/>
            <w:noWrap/>
            <w:vAlign w:val="center"/>
            <w:hideMark/>
          </w:tcPr>
          <w:p w14:paraId="3FB04394" w14:textId="77777777" w:rsidR="00CC6496" w:rsidRPr="00A23148" w:rsidRDefault="00CC6496" w:rsidP="00264782">
            <w:pPr>
              <w:spacing w:line="240" w:lineRule="auto"/>
              <w:jc w:val="center"/>
              <w:rPr>
                <w:rFonts w:eastAsia="Times New Roman"/>
                <w:sz w:val="16"/>
                <w:szCs w:val="16"/>
              </w:rPr>
            </w:pPr>
            <w:r w:rsidRPr="00A23148">
              <w:rPr>
                <w:rFonts w:eastAsia="Times New Roman"/>
                <w:sz w:val="16"/>
                <w:szCs w:val="16"/>
              </w:rPr>
              <w:t> </w:t>
            </w:r>
          </w:p>
        </w:tc>
        <w:tc>
          <w:tcPr>
            <w:tcW w:w="752" w:type="dxa"/>
            <w:tcBorders>
              <w:top w:val="nil"/>
              <w:left w:val="single" w:sz="12" w:space="0" w:color="auto"/>
              <w:bottom w:val="single" w:sz="12" w:space="0" w:color="auto"/>
              <w:right w:val="single" w:sz="12" w:space="0" w:color="auto"/>
            </w:tcBorders>
            <w:shd w:val="clear" w:color="000000" w:fill="993300"/>
            <w:noWrap/>
            <w:vAlign w:val="center"/>
            <w:hideMark/>
          </w:tcPr>
          <w:p w14:paraId="681D5FBA" w14:textId="539ECD3D" w:rsidR="00CC6496" w:rsidRPr="00B77C12" w:rsidRDefault="00CC6496" w:rsidP="00264782">
            <w:pPr>
              <w:spacing w:line="240" w:lineRule="auto"/>
              <w:jc w:val="center"/>
              <w:rPr>
                <w:rFonts w:eastAsia="Times New Roman"/>
                <w:b/>
                <w:bCs/>
                <w:sz w:val="20"/>
                <w:szCs w:val="20"/>
              </w:rPr>
            </w:pPr>
            <w:r w:rsidRPr="00B77C12">
              <w:rPr>
                <w:rFonts w:eastAsia="Times New Roman"/>
                <w:b/>
                <w:bCs/>
                <w:sz w:val="20"/>
                <w:szCs w:val="20"/>
              </w:rPr>
              <w:t xml:space="preserve">% M. </w:t>
            </w:r>
            <w:r w:rsidR="008B708E" w:rsidRPr="00B77C12">
              <w:rPr>
                <w:rFonts w:eastAsia="Times New Roman"/>
                <w:b/>
                <w:bCs/>
                <w:sz w:val="20"/>
                <w:szCs w:val="20"/>
              </w:rPr>
              <w:t>Ósea</w:t>
            </w:r>
          </w:p>
        </w:tc>
        <w:tc>
          <w:tcPr>
            <w:tcW w:w="960" w:type="dxa"/>
            <w:tcBorders>
              <w:top w:val="nil"/>
              <w:left w:val="nil"/>
              <w:bottom w:val="single" w:sz="12" w:space="0" w:color="auto"/>
              <w:right w:val="single" w:sz="4" w:space="0" w:color="auto"/>
            </w:tcBorders>
            <w:shd w:val="clear" w:color="auto" w:fill="auto"/>
            <w:noWrap/>
            <w:vAlign w:val="center"/>
            <w:hideMark/>
          </w:tcPr>
          <w:p w14:paraId="49EE500A"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806" w:type="dxa"/>
            <w:tcBorders>
              <w:top w:val="nil"/>
              <w:left w:val="nil"/>
              <w:bottom w:val="single" w:sz="12" w:space="0" w:color="auto"/>
              <w:right w:val="single" w:sz="12" w:space="0" w:color="auto"/>
            </w:tcBorders>
            <w:shd w:val="clear" w:color="auto" w:fill="auto"/>
            <w:noWrap/>
            <w:vAlign w:val="center"/>
            <w:hideMark/>
          </w:tcPr>
          <w:p w14:paraId="568177EF" w14:textId="77777777" w:rsidR="00CC6496" w:rsidRPr="00B77C12" w:rsidRDefault="00CC6496" w:rsidP="00264782">
            <w:pPr>
              <w:spacing w:line="240" w:lineRule="auto"/>
              <w:jc w:val="center"/>
              <w:rPr>
                <w:rFonts w:eastAsia="Times New Roman"/>
                <w:sz w:val="20"/>
                <w:szCs w:val="20"/>
              </w:rPr>
            </w:pPr>
            <w:r w:rsidRPr="00B77C12">
              <w:rPr>
                <w:rFonts w:eastAsia="Times New Roman"/>
                <w:sz w:val="20"/>
                <w:szCs w:val="20"/>
              </w:rPr>
              <w:t> </w:t>
            </w:r>
          </w:p>
        </w:tc>
        <w:tc>
          <w:tcPr>
            <w:tcW w:w="204" w:type="dxa"/>
            <w:tcBorders>
              <w:top w:val="nil"/>
              <w:left w:val="nil"/>
              <w:bottom w:val="nil"/>
              <w:right w:val="single" w:sz="4" w:space="0" w:color="auto"/>
            </w:tcBorders>
            <w:shd w:val="clear" w:color="auto" w:fill="auto"/>
            <w:noWrap/>
            <w:vAlign w:val="center"/>
            <w:hideMark/>
          </w:tcPr>
          <w:p w14:paraId="3FE2DFAB" w14:textId="77777777" w:rsidR="00CC6496" w:rsidRPr="00B77C12" w:rsidRDefault="00CC6496" w:rsidP="00264782">
            <w:pPr>
              <w:spacing w:line="240" w:lineRule="auto"/>
              <w:rPr>
                <w:rFonts w:eastAsia="Times New Roman"/>
                <w:sz w:val="20"/>
                <w:szCs w:val="20"/>
              </w:rPr>
            </w:pPr>
            <w:r w:rsidRPr="00B77C12">
              <w:rPr>
                <w:rFonts w:eastAsia="Times New Roman"/>
                <w:sz w:val="20"/>
                <w:szCs w:val="20"/>
              </w:rPr>
              <w:t> </w:t>
            </w:r>
          </w:p>
        </w:tc>
      </w:tr>
      <w:tr w:rsidR="00AE0F92" w:rsidRPr="00B77C12" w14:paraId="19B7D9C5" w14:textId="77777777" w:rsidTr="00120CE6">
        <w:trPr>
          <w:trHeight w:val="406"/>
          <w:jc w:val="center"/>
        </w:trPr>
        <w:tc>
          <w:tcPr>
            <w:tcW w:w="5244" w:type="dxa"/>
            <w:gridSpan w:val="4"/>
            <w:tcBorders>
              <w:top w:val="nil"/>
              <w:left w:val="single" w:sz="4" w:space="0" w:color="auto"/>
              <w:bottom w:val="nil"/>
              <w:right w:val="nil"/>
            </w:tcBorders>
            <w:shd w:val="clear" w:color="auto" w:fill="auto"/>
            <w:noWrap/>
            <w:vAlign w:val="center"/>
            <w:hideMark/>
          </w:tcPr>
          <w:p w14:paraId="27D1B529" w14:textId="77777777" w:rsidR="00AE0F92" w:rsidRPr="00120CE6" w:rsidRDefault="00AE0F92" w:rsidP="00264782">
            <w:pPr>
              <w:spacing w:line="240" w:lineRule="auto"/>
              <w:rPr>
                <w:rFonts w:eastAsia="Times New Roman"/>
                <w:sz w:val="16"/>
                <w:szCs w:val="16"/>
              </w:rPr>
            </w:pPr>
            <w:r w:rsidRPr="00120CE6">
              <w:rPr>
                <w:rFonts w:eastAsia="Times New Roman"/>
                <w:sz w:val="16"/>
                <w:szCs w:val="16"/>
              </w:rPr>
              <w:t> </w:t>
            </w:r>
          </w:p>
          <w:p w14:paraId="7AF8C6D6" w14:textId="43E44902" w:rsidR="00AE0F92" w:rsidRPr="00120CE6" w:rsidRDefault="00AE0F92" w:rsidP="00264782">
            <w:pPr>
              <w:spacing w:line="240" w:lineRule="auto"/>
              <w:rPr>
                <w:rFonts w:eastAsia="Times New Roman"/>
                <w:b/>
                <w:bCs/>
                <w:sz w:val="16"/>
                <w:szCs w:val="16"/>
              </w:rPr>
            </w:pPr>
            <w:r w:rsidRPr="00120CE6">
              <w:rPr>
                <w:rFonts w:eastAsia="Times New Roman"/>
                <w:b/>
                <w:bCs/>
                <w:sz w:val="16"/>
                <w:szCs w:val="16"/>
              </w:rPr>
              <w:t>(*3) Arriba se indica la media de las 3 fórmulas</w:t>
            </w:r>
          </w:p>
        </w:tc>
        <w:tc>
          <w:tcPr>
            <w:tcW w:w="4625" w:type="dxa"/>
            <w:gridSpan w:val="6"/>
            <w:tcBorders>
              <w:top w:val="nil"/>
              <w:left w:val="nil"/>
              <w:bottom w:val="nil"/>
              <w:right w:val="single" w:sz="4" w:space="0" w:color="auto"/>
            </w:tcBorders>
            <w:shd w:val="clear" w:color="auto" w:fill="auto"/>
            <w:noWrap/>
            <w:vAlign w:val="center"/>
            <w:hideMark/>
          </w:tcPr>
          <w:p w14:paraId="34F0ECC4" w14:textId="77777777" w:rsidR="00AE0F92" w:rsidRPr="00120CE6" w:rsidRDefault="00AE0F92" w:rsidP="00264782">
            <w:pPr>
              <w:spacing w:line="240" w:lineRule="auto"/>
              <w:rPr>
                <w:rFonts w:eastAsia="Times New Roman"/>
                <w:b/>
                <w:bCs/>
                <w:sz w:val="16"/>
                <w:szCs w:val="16"/>
              </w:rPr>
            </w:pPr>
            <w:r w:rsidRPr="00120CE6">
              <w:rPr>
                <w:rFonts w:eastAsia="Times New Roman"/>
                <w:b/>
                <w:bCs/>
                <w:sz w:val="16"/>
                <w:szCs w:val="16"/>
              </w:rPr>
              <w:t>(*4) Arriba se indica la media de las 2 fórmulas</w:t>
            </w:r>
          </w:p>
        </w:tc>
      </w:tr>
      <w:tr w:rsidR="00AE0F92" w:rsidRPr="00B77C12" w14:paraId="774AA05F" w14:textId="77777777" w:rsidTr="00120CE6">
        <w:trPr>
          <w:trHeight w:val="406"/>
          <w:jc w:val="center"/>
        </w:trPr>
        <w:tc>
          <w:tcPr>
            <w:tcW w:w="2067" w:type="dxa"/>
            <w:tcBorders>
              <w:top w:val="nil"/>
              <w:left w:val="single" w:sz="4" w:space="0" w:color="auto"/>
              <w:bottom w:val="single" w:sz="4" w:space="0" w:color="auto"/>
              <w:right w:val="nil"/>
            </w:tcBorders>
            <w:shd w:val="clear" w:color="auto" w:fill="auto"/>
            <w:noWrap/>
            <w:vAlign w:val="center"/>
            <w:hideMark/>
          </w:tcPr>
          <w:p w14:paraId="6BA050E6" w14:textId="77777777" w:rsidR="00AE0F92" w:rsidRPr="00120CE6" w:rsidRDefault="00AE0F92" w:rsidP="00264782">
            <w:pPr>
              <w:spacing w:line="240" w:lineRule="auto"/>
              <w:rPr>
                <w:rFonts w:eastAsia="Times New Roman"/>
                <w:sz w:val="16"/>
                <w:szCs w:val="16"/>
              </w:rPr>
            </w:pPr>
            <w:r w:rsidRPr="00120CE6">
              <w:rPr>
                <w:rFonts w:eastAsia="Times New Roman"/>
                <w:sz w:val="16"/>
                <w:szCs w:val="16"/>
              </w:rPr>
              <w:t> </w:t>
            </w:r>
          </w:p>
        </w:tc>
        <w:tc>
          <w:tcPr>
            <w:tcW w:w="878" w:type="dxa"/>
            <w:tcBorders>
              <w:top w:val="nil"/>
              <w:left w:val="nil"/>
              <w:bottom w:val="single" w:sz="4" w:space="0" w:color="auto"/>
              <w:right w:val="nil"/>
            </w:tcBorders>
            <w:shd w:val="clear" w:color="auto" w:fill="auto"/>
            <w:noWrap/>
            <w:vAlign w:val="center"/>
            <w:hideMark/>
          </w:tcPr>
          <w:p w14:paraId="004C6B97" w14:textId="77777777" w:rsidR="00AE0F92" w:rsidRPr="00120CE6" w:rsidRDefault="00AE0F92" w:rsidP="00264782">
            <w:pPr>
              <w:spacing w:line="240" w:lineRule="auto"/>
              <w:rPr>
                <w:rFonts w:eastAsia="Times New Roman"/>
                <w:sz w:val="16"/>
                <w:szCs w:val="16"/>
              </w:rPr>
            </w:pPr>
            <w:r w:rsidRPr="00120CE6">
              <w:rPr>
                <w:rFonts w:eastAsia="Times New Roman"/>
                <w:sz w:val="16"/>
                <w:szCs w:val="16"/>
              </w:rPr>
              <w:t> </w:t>
            </w:r>
          </w:p>
        </w:tc>
        <w:tc>
          <w:tcPr>
            <w:tcW w:w="1256" w:type="dxa"/>
            <w:tcBorders>
              <w:top w:val="nil"/>
              <w:left w:val="nil"/>
              <w:bottom w:val="single" w:sz="4" w:space="0" w:color="auto"/>
              <w:right w:val="nil"/>
            </w:tcBorders>
            <w:shd w:val="clear" w:color="auto" w:fill="auto"/>
            <w:noWrap/>
            <w:vAlign w:val="center"/>
            <w:hideMark/>
          </w:tcPr>
          <w:p w14:paraId="0EC81FDA" w14:textId="77777777" w:rsidR="00AE0F92" w:rsidRPr="00120CE6" w:rsidRDefault="00AE0F92" w:rsidP="00264782">
            <w:pPr>
              <w:spacing w:line="240" w:lineRule="auto"/>
              <w:rPr>
                <w:rFonts w:eastAsia="Times New Roman"/>
                <w:sz w:val="16"/>
                <w:szCs w:val="16"/>
              </w:rPr>
            </w:pPr>
            <w:r w:rsidRPr="00120CE6">
              <w:rPr>
                <w:rFonts w:eastAsia="Times New Roman"/>
                <w:sz w:val="16"/>
                <w:szCs w:val="16"/>
              </w:rPr>
              <w:t> </w:t>
            </w:r>
          </w:p>
        </w:tc>
        <w:tc>
          <w:tcPr>
            <w:tcW w:w="5464" w:type="dxa"/>
            <w:gridSpan w:val="6"/>
            <w:tcBorders>
              <w:top w:val="nil"/>
              <w:left w:val="nil"/>
              <w:bottom w:val="single" w:sz="4" w:space="0" w:color="auto"/>
              <w:right w:val="nil"/>
            </w:tcBorders>
            <w:shd w:val="clear" w:color="auto" w:fill="auto"/>
            <w:noWrap/>
            <w:vAlign w:val="center"/>
            <w:hideMark/>
          </w:tcPr>
          <w:p w14:paraId="7BE55EC2" w14:textId="2457E41C" w:rsidR="00AE0F92" w:rsidRPr="00120CE6" w:rsidRDefault="00AE0F92" w:rsidP="00264782">
            <w:pPr>
              <w:spacing w:line="240" w:lineRule="auto"/>
              <w:rPr>
                <w:rFonts w:eastAsia="Times New Roman"/>
                <w:b/>
                <w:bCs/>
                <w:sz w:val="16"/>
                <w:szCs w:val="16"/>
              </w:rPr>
            </w:pPr>
            <w:r w:rsidRPr="00120CE6">
              <w:rPr>
                <w:rFonts w:eastAsia="Times New Roman"/>
                <w:b/>
                <w:bCs/>
                <w:sz w:val="16"/>
                <w:szCs w:val="16"/>
              </w:rPr>
              <w:t>** Jackson y Pollock (fórmula de 7 pliegues)</w:t>
            </w:r>
          </w:p>
        </w:tc>
        <w:tc>
          <w:tcPr>
            <w:tcW w:w="204" w:type="dxa"/>
            <w:tcBorders>
              <w:top w:val="nil"/>
              <w:left w:val="nil"/>
              <w:bottom w:val="single" w:sz="4" w:space="0" w:color="auto"/>
              <w:right w:val="single" w:sz="4" w:space="0" w:color="auto"/>
            </w:tcBorders>
            <w:shd w:val="clear" w:color="auto" w:fill="auto"/>
            <w:noWrap/>
            <w:vAlign w:val="center"/>
            <w:hideMark/>
          </w:tcPr>
          <w:p w14:paraId="297136A8" w14:textId="77777777" w:rsidR="00AE0F92" w:rsidRPr="00120CE6" w:rsidRDefault="00AE0F92" w:rsidP="00264782">
            <w:pPr>
              <w:spacing w:line="240" w:lineRule="auto"/>
              <w:rPr>
                <w:rFonts w:eastAsia="Times New Roman"/>
                <w:sz w:val="20"/>
                <w:szCs w:val="20"/>
              </w:rPr>
            </w:pPr>
            <w:r w:rsidRPr="00120CE6">
              <w:rPr>
                <w:rFonts w:eastAsia="Times New Roman"/>
                <w:sz w:val="20"/>
                <w:szCs w:val="20"/>
              </w:rPr>
              <w:t> </w:t>
            </w:r>
          </w:p>
        </w:tc>
      </w:tr>
    </w:tbl>
    <w:p w14:paraId="7468EC7F" w14:textId="0F3A08EE" w:rsidR="00AE0F92" w:rsidRDefault="00AE0F92" w:rsidP="00AE0F92"/>
    <w:p w14:paraId="6E1CE947" w14:textId="77777777" w:rsidR="00A23148" w:rsidRDefault="00A23148">
      <w:pPr>
        <w:sectPr w:rsidR="00A23148" w:rsidSect="00A23148">
          <w:pgSz w:w="11909" w:h="16834"/>
          <w:pgMar w:top="426" w:right="1440" w:bottom="709" w:left="1440" w:header="720" w:footer="720" w:gutter="0"/>
          <w:pgNumType w:start="38"/>
          <w:cols w:space="720"/>
          <w:titlePg/>
        </w:sectPr>
      </w:pPr>
    </w:p>
    <w:p w14:paraId="40753D3F" w14:textId="2090CD33" w:rsidR="00AE0F92" w:rsidRDefault="00AE0F92"/>
    <w:p w14:paraId="0D43506D" w14:textId="6A7113E7" w:rsidR="00A23148" w:rsidRDefault="00A23148"/>
    <w:p w14:paraId="0F156880" w14:textId="4356B956" w:rsidR="00A23148" w:rsidRDefault="00A23148"/>
    <w:p w14:paraId="7110F2FA" w14:textId="32465FC0" w:rsidR="00A23148" w:rsidRDefault="00A23148"/>
    <w:p w14:paraId="50D41733" w14:textId="4E7161AE" w:rsidR="00A23148" w:rsidRDefault="00A23148"/>
    <w:p w14:paraId="6EBD392F" w14:textId="27A77EE4" w:rsidR="00120CE6" w:rsidRDefault="00120CE6"/>
    <w:p w14:paraId="5FBBAEB8" w14:textId="3E2AA408" w:rsidR="00120CE6" w:rsidRDefault="00120CE6"/>
    <w:p w14:paraId="04E3A2EC" w14:textId="2BEDED4F" w:rsidR="00120CE6" w:rsidRDefault="00120CE6"/>
    <w:p w14:paraId="61B5C4AB" w14:textId="1546AD37" w:rsidR="00120CE6" w:rsidRDefault="00120CE6"/>
    <w:p w14:paraId="536FC955" w14:textId="028B9E1F" w:rsidR="00120CE6" w:rsidRDefault="00120CE6"/>
    <w:p w14:paraId="413DAF61" w14:textId="77777777" w:rsidR="00120CE6" w:rsidRDefault="00120CE6"/>
    <w:p w14:paraId="31C7510E" w14:textId="467D41CE" w:rsidR="00A23148" w:rsidRDefault="00A23148"/>
    <w:p w14:paraId="4E524CC2" w14:textId="46578EE9" w:rsidR="00A23148" w:rsidRDefault="00A23148"/>
    <w:p w14:paraId="281251B8" w14:textId="25F55A4C" w:rsidR="00A23148" w:rsidRDefault="00A23148"/>
    <w:p w14:paraId="5095EF86" w14:textId="2312C052" w:rsidR="00120CE6" w:rsidRDefault="00120CE6"/>
    <w:p w14:paraId="2168DF0F" w14:textId="4F42110C" w:rsidR="00120CE6" w:rsidRDefault="00120CE6"/>
    <w:p w14:paraId="3494E7F4" w14:textId="4F935960" w:rsidR="00120CE6" w:rsidRDefault="00120CE6"/>
    <w:p w14:paraId="62D89AA1" w14:textId="77777777" w:rsidR="00120CE6" w:rsidRDefault="00120CE6"/>
    <w:p w14:paraId="56C123AF" w14:textId="4A82DC19" w:rsidR="00120CE6" w:rsidRDefault="00120CE6"/>
    <w:p w14:paraId="194277A9" w14:textId="77777777" w:rsidR="00120CE6" w:rsidRDefault="00120CE6"/>
    <w:p w14:paraId="6160BF06" w14:textId="578D384C" w:rsidR="00A23148" w:rsidRDefault="00A23148"/>
    <w:p w14:paraId="5FB5A3C2" w14:textId="565835BF" w:rsidR="00A23148" w:rsidRDefault="00A23148"/>
    <w:p w14:paraId="1112CC49" w14:textId="1933D594" w:rsidR="00A23148" w:rsidRDefault="00A23148"/>
    <w:p w14:paraId="7495460F" w14:textId="77777777" w:rsidR="00A23148" w:rsidRDefault="00A23148"/>
    <w:p w14:paraId="78C095A6" w14:textId="1860D7D3" w:rsidR="0026163C" w:rsidRPr="00A77275" w:rsidRDefault="00AE0F92" w:rsidP="00A77275">
      <w:pPr>
        <w:pStyle w:val="Titulo2"/>
        <w:ind w:left="720" w:hanging="720"/>
        <w:jc w:val="center"/>
      </w:pPr>
      <w:bookmarkStart w:id="58" w:name="_Toc73515329"/>
      <w:r w:rsidRPr="00A77275">
        <w:t>Anexo 4.- Ecuaciones e índices antropométricos y nutricionales</w:t>
      </w:r>
      <w:bookmarkEnd w:id="58"/>
    </w:p>
    <w:sectPr w:rsidR="0026163C" w:rsidRPr="00A77275" w:rsidSect="00A23148">
      <w:pgSz w:w="11909" w:h="16834"/>
      <w:pgMar w:top="426" w:right="1440" w:bottom="709" w:left="1440" w:header="720" w:footer="720" w:gutter="0"/>
      <w:pgNumType w:start="4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EBE93" w14:textId="77777777" w:rsidR="000617CF" w:rsidRDefault="000617CF">
      <w:pPr>
        <w:spacing w:line="240" w:lineRule="auto"/>
      </w:pPr>
      <w:r>
        <w:separator/>
      </w:r>
    </w:p>
  </w:endnote>
  <w:endnote w:type="continuationSeparator" w:id="0">
    <w:p w14:paraId="42442762" w14:textId="77777777" w:rsidR="000617CF" w:rsidRDefault="000617CF">
      <w:pPr>
        <w:spacing w:line="240" w:lineRule="auto"/>
      </w:pPr>
      <w:r>
        <w:continuationSeparator/>
      </w:r>
    </w:p>
  </w:endnote>
  <w:endnote w:type="continuationNotice" w:id="1">
    <w:p w14:paraId="793E41B0" w14:textId="77777777" w:rsidR="000617CF" w:rsidRDefault="000617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libri"/>
    <w:charset w:val="00"/>
    <w:family w:val="swiss"/>
    <w:pitch w:val="variable"/>
    <w:sig w:usb0="00000003" w:usb1="0200E0A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FD21A" w14:textId="16BB6CB3" w:rsidR="00D2100D" w:rsidRDefault="000617CF">
    <w:pPr>
      <w:pStyle w:val="Piedepgina"/>
      <w:jc w:val="right"/>
    </w:pPr>
    <w:sdt>
      <w:sdtPr>
        <w:id w:val="1586185765"/>
        <w:docPartObj>
          <w:docPartGallery w:val="Page Numbers (Bottom of Page)"/>
          <w:docPartUnique/>
        </w:docPartObj>
      </w:sdtPr>
      <w:sdtEndPr/>
      <w:sdtContent>
        <w:r w:rsidR="00D2100D">
          <w:fldChar w:fldCharType="begin"/>
        </w:r>
        <w:r w:rsidR="00D2100D">
          <w:instrText>PAGE   \* MERGEFORMAT</w:instrText>
        </w:r>
        <w:r w:rsidR="00D2100D">
          <w:fldChar w:fldCharType="separate"/>
        </w:r>
        <w:r w:rsidR="00D2100D">
          <w:rPr>
            <w:lang w:val="es-ES"/>
          </w:rPr>
          <w:t>2</w:t>
        </w:r>
        <w:r w:rsidR="00D2100D">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6248" w14:textId="15228B03" w:rsidR="00A23148" w:rsidRDefault="00A23148">
    <w:pPr>
      <w:pStyle w:val="Piedepgina"/>
      <w:jc w:val="right"/>
    </w:pPr>
  </w:p>
  <w:p w14:paraId="3368CFA2" w14:textId="77777777" w:rsidR="00A23148" w:rsidRDefault="00A231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56293" w14:textId="77777777" w:rsidR="000617CF" w:rsidRDefault="000617CF">
      <w:pPr>
        <w:spacing w:line="240" w:lineRule="auto"/>
      </w:pPr>
      <w:r>
        <w:separator/>
      </w:r>
    </w:p>
  </w:footnote>
  <w:footnote w:type="continuationSeparator" w:id="0">
    <w:p w14:paraId="4B2C0742" w14:textId="77777777" w:rsidR="000617CF" w:rsidRDefault="000617CF">
      <w:pPr>
        <w:spacing w:line="240" w:lineRule="auto"/>
      </w:pPr>
      <w:r>
        <w:continuationSeparator/>
      </w:r>
    </w:p>
  </w:footnote>
  <w:footnote w:type="continuationNotice" w:id="1">
    <w:p w14:paraId="13F117D0" w14:textId="77777777" w:rsidR="000617CF" w:rsidRDefault="000617C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60304"/>
    <w:multiLevelType w:val="hybridMultilevel"/>
    <w:tmpl w:val="C73A9420"/>
    <w:lvl w:ilvl="0" w:tplc="080A0003">
      <w:start w:val="1"/>
      <w:numFmt w:val="bullet"/>
      <w:lvlText w:val="o"/>
      <w:lvlJc w:val="left"/>
      <w:pPr>
        <w:ind w:left="1440" w:hanging="360"/>
      </w:pPr>
      <w:rPr>
        <w:rFonts w:ascii="Courier New" w:hAnsi="Courier New" w:cs="Courier New" w:hint="default"/>
      </w:rPr>
    </w:lvl>
    <w:lvl w:ilvl="1" w:tplc="080A0003">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20753BA"/>
    <w:multiLevelType w:val="hybridMultilevel"/>
    <w:tmpl w:val="FBFE06FC"/>
    <w:lvl w:ilvl="0" w:tplc="87C89E2E">
      <w:start w:val="4"/>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16CF2542"/>
    <w:multiLevelType w:val="multilevel"/>
    <w:tmpl w:val="85601F98"/>
    <w:lvl w:ilvl="0">
      <w:start w:val="1"/>
      <w:numFmt w:val="bullet"/>
      <w:lvlText w:val=""/>
      <w:lvlJc w:val="left"/>
      <w:pPr>
        <w:tabs>
          <w:tab w:val="num" w:pos="1080"/>
        </w:tabs>
        <w:ind w:left="1080" w:hanging="360"/>
      </w:pPr>
      <w:rPr>
        <w:rFonts w:ascii="Symbol" w:hAnsi="Symbol" w:hint="default"/>
        <w:sz w:val="20"/>
      </w:rPr>
    </w:lvl>
    <w:lvl w:ilvl="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B721AE1"/>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CB43FE"/>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765BF9"/>
    <w:multiLevelType w:val="hybridMultilevel"/>
    <w:tmpl w:val="5E86B3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1541A29"/>
    <w:multiLevelType w:val="multilevel"/>
    <w:tmpl w:val="ADC29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21878F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BE6793"/>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4022A5"/>
    <w:multiLevelType w:val="multilevel"/>
    <w:tmpl w:val="8E20D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6"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06040C"/>
    <w:multiLevelType w:val="hybridMultilevel"/>
    <w:tmpl w:val="E8C09AF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2"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5"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7"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66F80B08"/>
    <w:multiLevelType w:val="hybridMultilevel"/>
    <w:tmpl w:val="B044B5DE"/>
    <w:lvl w:ilvl="0" w:tplc="080A0001">
      <w:start w:val="1"/>
      <w:numFmt w:val="bullet"/>
      <w:lvlText w:val=""/>
      <w:lvlJc w:val="left"/>
      <w:pPr>
        <w:ind w:left="720" w:hanging="360"/>
      </w:pPr>
      <w:rPr>
        <w:rFonts w:ascii="Symbol" w:hAnsi="Symbol" w:cs="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3"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num w:numId="1">
    <w:abstractNumId w:val="8"/>
  </w:num>
  <w:num w:numId="2">
    <w:abstractNumId w:val="11"/>
  </w:num>
  <w:num w:numId="3">
    <w:abstractNumId w:val="2"/>
  </w:num>
  <w:num w:numId="4">
    <w:abstractNumId w:val="20"/>
  </w:num>
  <w:num w:numId="5">
    <w:abstractNumId w:val="23"/>
  </w:num>
  <w:num w:numId="6">
    <w:abstractNumId w:val="18"/>
  </w:num>
  <w:num w:numId="7">
    <w:abstractNumId w:val="33"/>
  </w:num>
  <w:num w:numId="8">
    <w:abstractNumId w:val="21"/>
  </w:num>
  <w:num w:numId="9">
    <w:abstractNumId w:val="26"/>
  </w:num>
  <w:num w:numId="10">
    <w:abstractNumId w:val="25"/>
  </w:num>
  <w:num w:numId="11">
    <w:abstractNumId w:val="27"/>
  </w:num>
  <w:num w:numId="12">
    <w:abstractNumId w:val="17"/>
  </w:num>
  <w:num w:numId="13">
    <w:abstractNumId w:val="28"/>
  </w:num>
  <w:num w:numId="14">
    <w:abstractNumId w:val="15"/>
  </w:num>
  <w:num w:numId="15">
    <w:abstractNumId w:val="29"/>
  </w:num>
  <w:num w:numId="16">
    <w:abstractNumId w:val="0"/>
  </w:num>
  <w:num w:numId="17">
    <w:abstractNumId w:val="3"/>
  </w:num>
  <w:num w:numId="18">
    <w:abstractNumId w:val="7"/>
  </w:num>
  <w:num w:numId="19">
    <w:abstractNumId w:val="12"/>
  </w:num>
  <w:num w:numId="20">
    <w:abstractNumId w:val="14"/>
  </w:num>
  <w:num w:numId="21">
    <w:abstractNumId w:val="32"/>
  </w:num>
  <w:num w:numId="22">
    <w:abstractNumId w:val="19"/>
  </w:num>
  <w:num w:numId="23">
    <w:abstractNumId w:val="13"/>
  </w:num>
  <w:num w:numId="24">
    <w:abstractNumId w:val="24"/>
  </w:num>
  <w:num w:numId="25">
    <w:abstractNumId w:val="30"/>
  </w:num>
  <w:num w:numId="26">
    <w:abstractNumId w:val="31"/>
  </w:num>
  <w:num w:numId="27">
    <w:abstractNumId w:val="4"/>
  </w:num>
  <w:num w:numId="28">
    <w:abstractNumId w:val="10"/>
  </w:num>
  <w:num w:numId="29">
    <w:abstractNumId w:val="9"/>
  </w:num>
  <w:num w:numId="30">
    <w:abstractNumId w:val="6"/>
  </w:num>
  <w:num w:numId="31">
    <w:abstractNumId w:val="16"/>
  </w:num>
  <w:num w:numId="32">
    <w:abstractNumId w:val="5"/>
  </w:num>
  <w:num w:numId="33">
    <w:abstractNumId w:val="22"/>
  </w:num>
  <w:num w:numId="34">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5F6BBE8"/>
    <w:rsid w:val="00001EB8"/>
    <w:rsid w:val="00002792"/>
    <w:rsid w:val="0000426D"/>
    <w:rsid w:val="00005962"/>
    <w:rsid w:val="000062FF"/>
    <w:rsid w:val="000067DC"/>
    <w:rsid w:val="0000720F"/>
    <w:rsid w:val="0000737C"/>
    <w:rsid w:val="00010AA4"/>
    <w:rsid w:val="00010DAA"/>
    <w:rsid w:val="0001126B"/>
    <w:rsid w:val="00011EB8"/>
    <w:rsid w:val="000128A8"/>
    <w:rsid w:val="00012F50"/>
    <w:rsid w:val="00013239"/>
    <w:rsid w:val="0001440E"/>
    <w:rsid w:val="000153D0"/>
    <w:rsid w:val="00015845"/>
    <w:rsid w:val="00015ECD"/>
    <w:rsid w:val="00021D4E"/>
    <w:rsid w:val="000226A8"/>
    <w:rsid w:val="000233D0"/>
    <w:rsid w:val="000238ED"/>
    <w:rsid w:val="000238EF"/>
    <w:rsid w:val="0002448D"/>
    <w:rsid w:val="00025A77"/>
    <w:rsid w:val="00026E87"/>
    <w:rsid w:val="00030511"/>
    <w:rsid w:val="00031FB8"/>
    <w:rsid w:val="00033788"/>
    <w:rsid w:val="00036233"/>
    <w:rsid w:val="00036906"/>
    <w:rsid w:val="00036980"/>
    <w:rsid w:val="000378BF"/>
    <w:rsid w:val="00037B9E"/>
    <w:rsid w:val="00037F5D"/>
    <w:rsid w:val="00040439"/>
    <w:rsid w:val="00041CD9"/>
    <w:rsid w:val="00042000"/>
    <w:rsid w:val="000429B3"/>
    <w:rsid w:val="000438E4"/>
    <w:rsid w:val="00044731"/>
    <w:rsid w:val="00044CAB"/>
    <w:rsid w:val="000450C8"/>
    <w:rsid w:val="00045C53"/>
    <w:rsid w:val="000461CE"/>
    <w:rsid w:val="00047ADA"/>
    <w:rsid w:val="00050D5E"/>
    <w:rsid w:val="000512B2"/>
    <w:rsid w:val="00051440"/>
    <w:rsid w:val="000517EC"/>
    <w:rsid w:val="0005284C"/>
    <w:rsid w:val="00055BB4"/>
    <w:rsid w:val="000563A1"/>
    <w:rsid w:val="00057253"/>
    <w:rsid w:val="00057293"/>
    <w:rsid w:val="000573D3"/>
    <w:rsid w:val="00057EBD"/>
    <w:rsid w:val="000617CF"/>
    <w:rsid w:val="00061814"/>
    <w:rsid w:val="000623EE"/>
    <w:rsid w:val="00063190"/>
    <w:rsid w:val="00063570"/>
    <w:rsid w:val="000636A7"/>
    <w:rsid w:val="00064C5D"/>
    <w:rsid w:val="00064D66"/>
    <w:rsid w:val="00064E57"/>
    <w:rsid w:val="00065186"/>
    <w:rsid w:val="000665AA"/>
    <w:rsid w:val="00066A0D"/>
    <w:rsid w:val="00066E8C"/>
    <w:rsid w:val="0007134B"/>
    <w:rsid w:val="00073622"/>
    <w:rsid w:val="00073625"/>
    <w:rsid w:val="0007476D"/>
    <w:rsid w:val="00074F4C"/>
    <w:rsid w:val="0007501F"/>
    <w:rsid w:val="00075241"/>
    <w:rsid w:val="00075443"/>
    <w:rsid w:val="000801A9"/>
    <w:rsid w:val="000810D8"/>
    <w:rsid w:val="0008251E"/>
    <w:rsid w:val="0008259F"/>
    <w:rsid w:val="000828A3"/>
    <w:rsid w:val="00082DC1"/>
    <w:rsid w:val="00084E5C"/>
    <w:rsid w:val="000850ED"/>
    <w:rsid w:val="00087075"/>
    <w:rsid w:val="000876D0"/>
    <w:rsid w:val="00092BED"/>
    <w:rsid w:val="00093A9B"/>
    <w:rsid w:val="00093D04"/>
    <w:rsid w:val="00094862"/>
    <w:rsid w:val="00094F27"/>
    <w:rsid w:val="00095C23"/>
    <w:rsid w:val="00095E47"/>
    <w:rsid w:val="00096474"/>
    <w:rsid w:val="00096A04"/>
    <w:rsid w:val="0009756E"/>
    <w:rsid w:val="000979BE"/>
    <w:rsid w:val="000A114C"/>
    <w:rsid w:val="000A138B"/>
    <w:rsid w:val="000A349F"/>
    <w:rsid w:val="000A4EAE"/>
    <w:rsid w:val="000A5244"/>
    <w:rsid w:val="000A5438"/>
    <w:rsid w:val="000A6404"/>
    <w:rsid w:val="000B00A4"/>
    <w:rsid w:val="000B063C"/>
    <w:rsid w:val="000B0CE7"/>
    <w:rsid w:val="000B1480"/>
    <w:rsid w:val="000B1C02"/>
    <w:rsid w:val="000B2008"/>
    <w:rsid w:val="000B20C8"/>
    <w:rsid w:val="000B30D2"/>
    <w:rsid w:val="000B3467"/>
    <w:rsid w:val="000B5496"/>
    <w:rsid w:val="000B59E7"/>
    <w:rsid w:val="000B686C"/>
    <w:rsid w:val="000B73B9"/>
    <w:rsid w:val="000B77E2"/>
    <w:rsid w:val="000C225C"/>
    <w:rsid w:val="000C2E3E"/>
    <w:rsid w:val="000C432F"/>
    <w:rsid w:val="000C69E4"/>
    <w:rsid w:val="000C6F8C"/>
    <w:rsid w:val="000C7599"/>
    <w:rsid w:val="000C7A03"/>
    <w:rsid w:val="000D19E0"/>
    <w:rsid w:val="000D1A8F"/>
    <w:rsid w:val="000D211E"/>
    <w:rsid w:val="000D2327"/>
    <w:rsid w:val="000D2D65"/>
    <w:rsid w:val="000D4472"/>
    <w:rsid w:val="000D7C73"/>
    <w:rsid w:val="000E04BA"/>
    <w:rsid w:val="000E086D"/>
    <w:rsid w:val="000E08E3"/>
    <w:rsid w:val="000E1001"/>
    <w:rsid w:val="000E1690"/>
    <w:rsid w:val="000E318F"/>
    <w:rsid w:val="000E3EBE"/>
    <w:rsid w:val="000E41DB"/>
    <w:rsid w:val="000E4D9A"/>
    <w:rsid w:val="000E6733"/>
    <w:rsid w:val="000E775C"/>
    <w:rsid w:val="000E77EF"/>
    <w:rsid w:val="000E7D1A"/>
    <w:rsid w:val="000F04C6"/>
    <w:rsid w:val="000F06E3"/>
    <w:rsid w:val="000F0871"/>
    <w:rsid w:val="000F10AC"/>
    <w:rsid w:val="000F11C4"/>
    <w:rsid w:val="000F1681"/>
    <w:rsid w:val="000F2F09"/>
    <w:rsid w:val="000F39B8"/>
    <w:rsid w:val="000F3D98"/>
    <w:rsid w:val="000F459B"/>
    <w:rsid w:val="000F4EC6"/>
    <w:rsid w:val="000F5CE4"/>
    <w:rsid w:val="000F5D11"/>
    <w:rsid w:val="000F73DE"/>
    <w:rsid w:val="000F7B80"/>
    <w:rsid w:val="00100CDD"/>
    <w:rsid w:val="00100EE5"/>
    <w:rsid w:val="00100F49"/>
    <w:rsid w:val="00100FF8"/>
    <w:rsid w:val="00102555"/>
    <w:rsid w:val="001027A1"/>
    <w:rsid w:val="00104058"/>
    <w:rsid w:val="0010411D"/>
    <w:rsid w:val="00104EE4"/>
    <w:rsid w:val="001052A1"/>
    <w:rsid w:val="00105DFB"/>
    <w:rsid w:val="001061CC"/>
    <w:rsid w:val="00106EFB"/>
    <w:rsid w:val="00110D0B"/>
    <w:rsid w:val="00111128"/>
    <w:rsid w:val="001113FF"/>
    <w:rsid w:val="0011186E"/>
    <w:rsid w:val="00111B97"/>
    <w:rsid w:val="00113E15"/>
    <w:rsid w:val="0011437C"/>
    <w:rsid w:val="001145C8"/>
    <w:rsid w:val="001156AE"/>
    <w:rsid w:val="001159DE"/>
    <w:rsid w:val="00116D96"/>
    <w:rsid w:val="00116EF6"/>
    <w:rsid w:val="00117966"/>
    <w:rsid w:val="0012014F"/>
    <w:rsid w:val="00120301"/>
    <w:rsid w:val="00120593"/>
    <w:rsid w:val="001205E0"/>
    <w:rsid w:val="00120CE6"/>
    <w:rsid w:val="00121197"/>
    <w:rsid w:val="0012159B"/>
    <w:rsid w:val="00121E8B"/>
    <w:rsid w:val="00122F0D"/>
    <w:rsid w:val="00124905"/>
    <w:rsid w:val="00124E02"/>
    <w:rsid w:val="00130AE5"/>
    <w:rsid w:val="00131BC8"/>
    <w:rsid w:val="00131D7D"/>
    <w:rsid w:val="00132F0E"/>
    <w:rsid w:val="001334B9"/>
    <w:rsid w:val="00134D90"/>
    <w:rsid w:val="001364C0"/>
    <w:rsid w:val="00136829"/>
    <w:rsid w:val="00137565"/>
    <w:rsid w:val="00137DF5"/>
    <w:rsid w:val="00137E6C"/>
    <w:rsid w:val="0014100F"/>
    <w:rsid w:val="0014157E"/>
    <w:rsid w:val="0014474B"/>
    <w:rsid w:val="0014665B"/>
    <w:rsid w:val="00146676"/>
    <w:rsid w:val="00146952"/>
    <w:rsid w:val="00150AC4"/>
    <w:rsid w:val="001515BB"/>
    <w:rsid w:val="00151D88"/>
    <w:rsid w:val="00151E62"/>
    <w:rsid w:val="001532DD"/>
    <w:rsid w:val="001537EE"/>
    <w:rsid w:val="001545C5"/>
    <w:rsid w:val="00154D50"/>
    <w:rsid w:val="001554A5"/>
    <w:rsid w:val="00155647"/>
    <w:rsid w:val="00155821"/>
    <w:rsid w:val="0015638D"/>
    <w:rsid w:val="001605E3"/>
    <w:rsid w:val="00161257"/>
    <w:rsid w:val="0016130B"/>
    <w:rsid w:val="00161615"/>
    <w:rsid w:val="001626ED"/>
    <w:rsid w:val="001628DC"/>
    <w:rsid w:val="001635B8"/>
    <w:rsid w:val="00163AEE"/>
    <w:rsid w:val="0016475D"/>
    <w:rsid w:val="00164C6C"/>
    <w:rsid w:val="001670A4"/>
    <w:rsid w:val="001675AE"/>
    <w:rsid w:val="0017198E"/>
    <w:rsid w:val="00172B5E"/>
    <w:rsid w:val="001753CE"/>
    <w:rsid w:val="00175B3E"/>
    <w:rsid w:val="00180A8A"/>
    <w:rsid w:val="001812F8"/>
    <w:rsid w:val="0018156B"/>
    <w:rsid w:val="00181FCC"/>
    <w:rsid w:val="00182070"/>
    <w:rsid w:val="001838B5"/>
    <w:rsid w:val="001846EA"/>
    <w:rsid w:val="00184EFA"/>
    <w:rsid w:val="0019116B"/>
    <w:rsid w:val="00191F16"/>
    <w:rsid w:val="00192888"/>
    <w:rsid w:val="0019414C"/>
    <w:rsid w:val="0019430D"/>
    <w:rsid w:val="00194A2A"/>
    <w:rsid w:val="0019531A"/>
    <w:rsid w:val="001956DA"/>
    <w:rsid w:val="00195802"/>
    <w:rsid w:val="00195984"/>
    <w:rsid w:val="00195F52"/>
    <w:rsid w:val="00196243"/>
    <w:rsid w:val="001964AC"/>
    <w:rsid w:val="001A09C5"/>
    <w:rsid w:val="001A27F7"/>
    <w:rsid w:val="001A4E9A"/>
    <w:rsid w:val="001A4EF4"/>
    <w:rsid w:val="001A6D45"/>
    <w:rsid w:val="001A7D59"/>
    <w:rsid w:val="001B2C7B"/>
    <w:rsid w:val="001B3680"/>
    <w:rsid w:val="001B4297"/>
    <w:rsid w:val="001B4EFA"/>
    <w:rsid w:val="001B500A"/>
    <w:rsid w:val="001B5AF8"/>
    <w:rsid w:val="001B63F4"/>
    <w:rsid w:val="001B6D0A"/>
    <w:rsid w:val="001B743D"/>
    <w:rsid w:val="001B79F4"/>
    <w:rsid w:val="001B7D44"/>
    <w:rsid w:val="001C1601"/>
    <w:rsid w:val="001C1FFC"/>
    <w:rsid w:val="001C2648"/>
    <w:rsid w:val="001C4C87"/>
    <w:rsid w:val="001C50A3"/>
    <w:rsid w:val="001C70A0"/>
    <w:rsid w:val="001C7167"/>
    <w:rsid w:val="001C76CC"/>
    <w:rsid w:val="001D0473"/>
    <w:rsid w:val="001D0E53"/>
    <w:rsid w:val="001D21F1"/>
    <w:rsid w:val="001D2213"/>
    <w:rsid w:val="001D2EB2"/>
    <w:rsid w:val="001D3D21"/>
    <w:rsid w:val="001D4AB6"/>
    <w:rsid w:val="001D58DA"/>
    <w:rsid w:val="001E01B1"/>
    <w:rsid w:val="001E0579"/>
    <w:rsid w:val="001E116F"/>
    <w:rsid w:val="001E2801"/>
    <w:rsid w:val="001E301D"/>
    <w:rsid w:val="001E347C"/>
    <w:rsid w:val="001E36FF"/>
    <w:rsid w:val="001E3857"/>
    <w:rsid w:val="001E3A75"/>
    <w:rsid w:val="001E3AE4"/>
    <w:rsid w:val="001E4388"/>
    <w:rsid w:val="001E45F6"/>
    <w:rsid w:val="001E6007"/>
    <w:rsid w:val="001E6167"/>
    <w:rsid w:val="001E623B"/>
    <w:rsid w:val="001E7878"/>
    <w:rsid w:val="001E7BB0"/>
    <w:rsid w:val="001E7FFD"/>
    <w:rsid w:val="001F2014"/>
    <w:rsid w:val="001F20C6"/>
    <w:rsid w:val="001F23E3"/>
    <w:rsid w:val="001F2D0D"/>
    <w:rsid w:val="001F2E86"/>
    <w:rsid w:val="001F2FA0"/>
    <w:rsid w:val="001F35CB"/>
    <w:rsid w:val="001F3C08"/>
    <w:rsid w:val="001F7D0C"/>
    <w:rsid w:val="001F7F98"/>
    <w:rsid w:val="002004DA"/>
    <w:rsid w:val="00200C29"/>
    <w:rsid w:val="0020194E"/>
    <w:rsid w:val="002022BD"/>
    <w:rsid w:val="00202434"/>
    <w:rsid w:val="002024E2"/>
    <w:rsid w:val="00202F82"/>
    <w:rsid w:val="00203046"/>
    <w:rsid w:val="002039E5"/>
    <w:rsid w:val="00204D76"/>
    <w:rsid w:val="0020565F"/>
    <w:rsid w:val="0020601B"/>
    <w:rsid w:val="00206674"/>
    <w:rsid w:val="00206681"/>
    <w:rsid w:val="002078BA"/>
    <w:rsid w:val="00207E9E"/>
    <w:rsid w:val="00210F2A"/>
    <w:rsid w:val="00211179"/>
    <w:rsid w:val="00215AD3"/>
    <w:rsid w:val="00216123"/>
    <w:rsid w:val="0021735F"/>
    <w:rsid w:val="00217A95"/>
    <w:rsid w:val="00220AEB"/>
    <w:rsid w:val="00221CC5"/>
    <w:rsid w:val="0022259A"/>
    <w:rsid w:val="0022335B"/>
    <w:rsid w:val="002234E1"/>
    <w:rsid w:val="002248F1"/>
    <w:rsid w:val="0022492F"/>
    <w:rsid w:val="00226172"/>
    <w:rsid w:val="00226E61"/>
    <w:rsid w:val="00227E36"/>
    <w:rsid w:val="0023071F"/>
    <w:rsid w:val="00232E24"/>
    <w:rsid w:val="00232F4F"/>
    <w:rsid w:val="00233565"/>
    <w:rsid w:val="00233B72"/>
    <w:rsid w:val="002349A1"/>
    <w:rsid w:val="00234E77"/>
    <w:rsid w:val="002367DC"/>
    <w:rsid w:val="00236F5F"/>
    <w:rsid w:val="00236FBC"/>
    <w:rsid w:val="00237701"/>
    <w:rsid w:val="00240BDB"/>
    <w:rsid w:val="00240FD0"/>
    <w:rsid w:val="00241674"/>
    <w:rsid w:val="00241B22"/>
    <w:rsid w:val="00241BF3"/>
    <w:rsid w:val="00242349"/>
    <w:rsid w:val="00242459"/>
    <w:rsid w:val="00242C33"/>
    <w:rsid w:val="00243975"/>
    <w:rsid w:val="00243F04"/>
    <w:rsid w:val="0024536F"/>
    <w:rsid w:val="002460FB"/>
    <w:rsid w:val="0024685A"/>
    <w:rsid w:val="0025294D"/>
    <w:rsid w:val="002536E5"/>
    <w:rsid w:val="00253FF7"/>
    <w:rsid w:val="00255D8B"/>
    <w:rsid w:val="00256EE8"/>
    <w:rsid w:val="00257120"/>
    <w:rsid w:val="002579A3"/>
    <w:rsid w:val="00257CBF"/>
    <w:rsid w:val="002602D7"/>
    <w:rsid w:val="00260B54"/>
    <w:rsid w:val="00260D29"/>
    <w:rsid w:val="00260E68"/>
    <w:rsid w:val="002615B8"/>
    <w:rsid w:val="0026163C"/>
    <w:rsid w:val="00262D3E"/>
    <w:rsid w:val="00264682"/>
    <w:rsid w:val="00264782"/>
    <w:rsid w:val="00265389"/>
    <w:rsid w:val="00266084"/>
    <w:rsid w:val="00266F72"/>
    <w:rsid w:val="00267726"/>
    <w:rsid w:val="00271743"/>
    <w:rsid w:val="00271AE2"/>
    <w:rsid w:val="002725E4"/>
    <w:rsid w:val="002728FF"/>
    <w:rsid w:val="00272CD2"/>
    <w:rsid w:val="00272ECC"/>
    <w:rsid w:val="00272F7E"/>
    <w:rsid w:val="002734FD"/>
    <w:rsid w:val="002736C1"/>
    <w:rsid w:val="0027398B"/>
    <w:rsid w:val="0027416B"/>
    <w:rsid w:val="00276A5F"/>
    <w:rsid w:val="00276C24"/>
    <w:rsid w:val="00277F35"/>
    <w:rsid w:val="00280150"/>
    <w:rsid w:val="00280455"/>
    <w:rsid w:val="00280AFE"/>
    <w:rsid w:val="002813DF"/>
    <w:rsid w:val="0028191F"/>
    <w:rsid w:val="002821D0"/>
    <w:rsid w:val="00282234"/>
    <w:rsid w:val="0028281F"/>
    <w:rsid w:val="00283251"/>
    <w:rsid w:val="00284A32"/>
    <w:rsid w:val="00284CF5"/>
    <w:rsid w:val="002850B9"/>
    <w:rsid w:val="002853F3"/>
    <w:rsid w:val="00287110"/>
    <w:rsid w:val="002872F3"/>
    <w:rsid w:val="00287380"/>
    <w:rsid w:val="002873A1"/>
    <w:rsid w:val="002873AE"/>
    <w:rsid w:val="0028740A"/>
    <w:rsid w:val="002876E2"/>
    <w:rsid w:val="00290014"/>
    <w:rsid w:val="0029027E"/>
    <w:rsid w:val="0029086C"/>
    <w:rsid w:val="00290E9F"/>
    <w:rsid w:val="00290ED7"/>
    <w:rsid w:val="002910CA"/>
    <w:rsid w:val="0029250D"/>
    <w:rsid w:val="00293A78"/>
    <w:rsid w:val="00293FA9"/>
    <w:rsid w:val="002945BC"/>
    <w:rsid w:val="00294682"/>
    <w:rsid w:val="00295577"/>
    <w:rsid w:val="0029640C"/>
    <w:rsid w:val="00296857"/>
    <w:rsid w:val="002977D8"/>
    <w:rsid w:val="002A020F"/>
    <w:rsid w:val="002A0A5B"/>
    <w:rsid w:val="002A1E1A"/>
    <w:rsid w:val="002A22FC"/>
    <w:rsid w:val="002A3F27"/>
    <w:rsid w:val="002A4C0A"/>
    <w:rsid w:val="002A657B"/>
    <w:rsid w:val="002A6753"/>
    <w:rsid w:val="002A7AFC"/>
    <w:rsid w:val="002A7F80"/>
    <w:rsid w:val="002B6E43"/>
    <w:rsid w:val="002B725B"/>
    <w:rsid w:val="002B78BE"/>
    <w:rsid w:val="002C0467"/>
    <w:rsid w:val="002C1737"/>
    <w:rsid w:val="002C1AC0"/>
    <w:rsid w:val="002C231A"/>
    <w:rsid w:val="002C25B9"/>
    <w:rsid w:val="002C2727"/>
    <w:rsid w:val="002C2E39"/>
    <w:rsid w:val="002C33AB"/>
    <w:rsid w:val="002C6427"/>
    <w:rsid w:val="002C68B8"/>
    <w:rsid w:val="002C6C09"/>
    <w:rsid w:val="002C6D3D"/>
    <w:rsid w:val="002C6EAB"/>
    <w:rsid w:val="002C6FB8"/>
    <w:rsid w:val="002C70FA"/>
    <w:rsid w:val="002C71CE"/>
    <w:rsid w:val="002C7326"/>
    <w:rsid w:val="002C78FB"/>
    <w:rsid w:val="002C7BE8"/>
    <w:rsid w:val="002D0D0D"/>
    <w:rsid w:val="002D1476"/>
    <w:rsid w:val="002D220B"/>
    <w:rsid w:val="002D22EA"/>
    <w:rsid w:val="002D249F"/>
    <w:rsid w:val="002D3168"/>
    <w:rsid w:val="002D3373"/>
    <w:rsid w:val="002D407E"/>
    <w:rsid w:val="002D681B"/>
    <w:rsid w:val="002D6E09"/>
    <w:rsid w:val="002D72CB"/>
    <w:rsid w:val="002D75C6"/>
    <w:rsid w:val="002E19B2"/>
    <w:rsid w:val="002E249E"/>
    <w:rsid w:val="002E2E06"/>
    <w:rsid w:val="002E56BC"/>
    <w:rsid w:val="002E571F"/>
    <w:rsid w:val="002E6291"/>
    <w:rsid w:val="002E6502"/>
    <w:rsid w:val="002E6A31"/>
    <w:rsid w:val="002E77E8"/>
    <w:rsid w:val="002F1D9D"/>
    <w:rsid w:val="002F2131"/>
    <w:rsid w:val="002F2E98"/>
    <w:rsid w:val="002F3477"/>
    <w:rsid w:val="002F3908"/>
    <w:rsid w:val="002F3CE1"/>
    <w:rsid w:val="002F3DC5"/>
    <w:rsid w:val="002F45F0"/>
    <w:rsid w:val="0030101E"/>
    <w:rsid w:val="003023EC"/>
    <w:rsid w:val="003025CE"/>
    <w:rsid w:val="00303B14"/>
    <w:rsid w:val="00304C2F"/>
    <w:rsid w:val="00304FE4"/>
    <w:rsid w:val="003063C4"/>
    <w:rsid w:val="003066F2"/>
    <w:rsid w:val="00306EB5"/>
    <w:rsid w:val="00307A90"/>
    <w:rsid w:val="00310152"/>
    <w:rsid w:val="0031230A"/>
    <w:rsid w:val="0031262E"/>
    <w:rsid w:val="0031294B"/>
    <w:rsid w:val="0031347B"/>
    <w:rsid w:val="00314067"/>
    <w:rsid w:val="003152C8"/>
    <w:rsid w:val="00315867"/>
    <w:rsid w:val="0031743A"/>
    <w:rsid w:val="00317713"/>
    <w:rsid w:val="00320A11"/>
    <w:rsid w:val="00321651"/>
    <w:rsid w:val="0032172E"/>
    <w:rsid w:val="00322060"/>
    <w:rsid w:val="0032251B"/>
    <w:rsid w:val="0032368E"/>
    <w:rsid w:val="00324CA8"/>
    <w:rsid w:val="00326449"/>
    <w:rsid w:val="003277B5"/>
    <w:rsid w:val="00331027"/>
    <w:rsid w:val="003310AD"/>
    <w:rsid w:val="00334CA4"/>
    <w:rsid w:val="003350C1"/>
    <w:rsid w:val="00335A2F"/>
    <w:rsid w:val="00337DAA"/>
    <w:rsid w:val="00337ED1"/>
    <w:rsid w:val="0034273D"/>
    <w:rsid w:val="00343E8D"/>
    <w:rsid w:val="00344744"/>
    <w:rsid w:val="00344E69"/>
    <w:rsid w:val="00346977"/>
    <w:rsid w:val="003509CE"/>
    <w:rsid w:val="00351F28"/>
    <w:rsid w:val="0035255D"/>
    <w:rsid w:val="00353285"/>
    <w:rsid w:val="00353630"/>
    <w:rsid w:val="00353840"/>
    <w:rsid w:val="00354B97"/>
    <w:rsid w:val="00355359"/>
    <w:rsid w:val="003553BB"/>
    <w:rsid w:val="0035570D"/>
    <w:rsid w:val="00355713"/>
    <w:rsid w:val="00361352"/>
    <w:rsid w:val="00363117"/>
    <w:rsid w:val="0036355C"/>
    <w:rsid w:val="00364120"/>
    <w:rsid w:val="00364404"/>
    <w:rsid w:val="003645B6"/>
    <w:rsid w:val="0036582E"/>
    <w:rsid w:val="00366B32"/>
    <w:rsid w:val="0036752D"/>
    <w:rsid w:val="0037195B"/>
    <w:rsid w:val="00373D70"/>
    <w:rsid w:val="00374521"/>
    <w:rsid w:val="00374B85"/>
    <w:rsid w:val="00375CF3"/>
    <w:rsid w:val="0037628A"/>
    <w:rsid w:val="003768BA"/>
    <w:rsid w:val="00380673"/>
    <w:rsid w:val="00380A77"/>
    <w:rsid w:val="003816E2"/>
    <w:rsid w:val="00381DD8"/>
    <w:rsid w:val="00383095"/>
    <w:rsid w:val="003840D4"/>
    <w:rsid w:val="00386670"/>
    <w:rsid w:val="00386FF3"/>
    <w:rsid w:val="003870DE"/>
    <w:rsid w:val="0039034B"/>
    <w:rsid w:val="00392538"/>
    <w:rsid w:val="0039301B"/>
    <w:rsid w:val="003933A8"/>
    <w:rsid w:val="003950C7"/>
    <w:rsid w:val="00396980"/>
    <w:rsid w:val="003969F6"/>
    <w:rsid w:val="00396F8F"/>
    <w:rsid w:val="003970AE"/>
    <w:rsid w:val="00397895"/>
    <w:rsid w:val="003A0300"/>
    <w:rsid w:val="003A2B2A"/>
    <w:rsid w:val="003A390D"/>
    <w:rsid w:val="003A434E"/>
    <w:rsid w:val="003A435D"/>
    <w:rsid w:val="003A43DD"/>
    <w:rsid w:val="003A472A"/>
    <w:rsid w:val="003A478D"/>
    <w:rsid w:val="003A6060"/>
    <w:rsid w:val="003A6368"/>
    <w:rsid w:val="003A6497"/>
    <w:rsid w:val="003A6FEA"/>
    <w:rsid w:val="003A73F2"/>
    <w:rsid w:val="003A79E4"/>
    <w:rsid w:val="003B2438"/>
    <w:rsid w:val="003B345C"/>
    <w:rsid w:val="003B3A0D"/>
    <w:rsid w:val="003B49FC"/>
    <w:rsid w:val="003B5635"/>
    <w:rsid w:val="003B59C0"/>
    <w:rsid w:val="003B5B9D"/>
    <w:rsid w:val="003B5FE3"/>
    <w:rsid w:val="003B7B82"/>
    <w:rsid w:val="003C0411"/>
    <w:rsid w:val="003C0857"/>
    <w:rsid w:val="003C0EAD"/>
    <w:rsid w:val="003C1559"/>
    <w:rsid w:val="003C1D1D"/>
    <w:rsid w:val="003C1D60"/>
    <w:rsid w:val="003C1E99"/>
    <w:rsid w:val="003C1F57"/>
    <w:rsid w:val="003C3368"/>
    <w:rsid w:val="003C3B6E"/>
    <w:rsid w:val="003C3CA2"/>
    <w:rsid w:val="003C3E4F"/>
    <w:rsid w:val="003C4A0C"/>
    <w:rsid w:val="003C5ED3"/>
    <w:rsid w:val="003C6224"/>
    <w:rsid w:val="003C6F12"/>
    <w:rsid w:val="003C7474"/>
    <w:rsid w:val="003C7FCB"/>
    <w:rsid w:val="003D1F9E"/>
    <w:rsid w:val="003D5F4F"/>
    <w:rsid w:val="003D6E30"/>
    <w:rsid w:val="003D6F99"/>
    <w:rsid w:val="003D7B3C"/>
    <w:rsid w:val="003D7DD7"/>
    <w:rsid w:val="003E034C"/>
    <w:rsid w:val="003E0ABE"/>
    <w:rsid w:val="003E5457"/>
    <w:rsid w:val="003E5533"/>
    <w:rsid w:val="003E5598"/>
    <w:rsid w:val="003F02AB"/>
    <w:rsid w:val="003F0DEA"/>
    <w:rsid w:val="003F0FF4"/>
    <w:rsid w:val="003F1BF8"/>
    <w:rsid w:val="003F26CB"/>
    <w:rsid w:val="003F2987"/>
    <w:rsid w:val="003F31FE"/>
    <w:rsid w:val="003F3C9B"/>
    <w:rsid w:val="003F4366"/>
    <w:rsid w:val="003F4B18"/>
    <w:rsid w:val="003F56E8"/>
    <w:rsid w:val="003F6F82"/>
    <w:rsid w:val="003F78BA"/>
    <w:rsid w:val="003F7B76"/>
    <w:rsid w:val="0040048F"/>
    <w:rsid w:val="00400DAD"/>
    <w:rsid w:val="0040161C"/>
    <w:rsid w:val="0040263B"/>
    <w:rsid w:val="00403827"/>
    <w:rsid w:val="00403E75"/>
    <w:rsid w:val="004041C2"/>
    <w:rsid w:val="00404A4E"/>
    <w:rsid w:val="00405243"/>
    <w:rsid w:val="00405BD7"/>
    <w:rsid w:val="00405EE0"/>
    <w:rsid w:val="0040637D"/>
    <w:rsid w:val="00406F43"/>
    <w:rsid w:val="00407A84"/>
    <w:rsid w:val="00407C4A"/>
    <w:rsid w:val="004117A5"/>
    <w:rsid w:val="00411BE6"/>
    <w:rsid w:val="00411E08"/>
    <w:rsid w:val="0041276B"/>
    <w:rsid w:val="004129AF"/>
    <w:rsid w:val="00412C8E"/>
    <w:rsid w:val="004163DF"/>
    <w:rsid w:val="00416F38"/>
    <w:rsid w:val="00417694"/>
    <w:rsid w:val="00417F79"/>
    <w:rsid w:val="00421131"/>
    <w:rsid w:val="004214FE"/>
    <w:rsid w:val="00421B51"/>
    <w:rsid w:val="0042436F"/>
    <w:rsid w:val="0042558E"/>
    <w:rsid w:val="0042623D"/>
    <w:rsid w:val="004262C6"/>
    <w:rsid w:val="00426676"/>
    <w:rsid w:val="0043130D"/>
    <w:rsid w:val="004317AA"/>
    <w:rsid w:val="004325AA"/>
    <w:rsid w:val="0043339B"/>
    <w:rsid w:val="0043378A"/>
    <w:rsid w:val="00437A39"/>
    <w:rsid w:val="00442726"/>
    <w:rsid w:val="00442FA9"/>
    <w:rsid w:val="00443077"/>
    <w:rsid w:val="0044449C"/>
    <w:rsid w:val="00444AC7"/>
    <w:rsid w:val="004459E1"/>
    <w:rsid w:val="00450AB4"/>
    <w:rsid w:val="00451CB9"/>
    <w:rsid w:val="004553B9"/>
    <w:rsid w:val="0045571F"/>
    <w:rsid w:val="00455753"/>
    <w:rsid w:val="00460127"/>
    <w:rsid w:val="0046020E"/>
    <w:rsid w:val="00462144"/>
    <w:rsid w:val="004623E8"/>
    <w:rsid w:val="004625BF"/>
    <w:rsid w:val="0046282B"/>
    <w:rsid w:val="00462D58"/>
    <w:rsid w:val="00463D64"/>
    <w:rsid w:val="00463F1A"/>
    <w:rsid w:val="0046530F"/>
    <w:rsid w:val="004653C0"/>
    <w:rsid w:val="004660CC"/>
    <w:rsid w:val="004662AC"/>
    <w:rsid w:val="0046735D"/>
    <w:rsid w:val="0047033B"/>
    <w:rsid w:val="00471434"/>
    <w:rsid w:val="00471CA8"/>
    <w:rsid w:val="00473745"/>
    <w:rsid w:val="0047375A"/>
    <w:rsid w:val="00473BCC"/>
    <w:rsid w:val="00474A14"/>
    <w:rsid w:val="00475CC0"/>
    <w:rsid w:val="00475F4B"/>
    <w:rsid w:val="0047650C"/>
    <w:rsid w:val="00476C5A"/>
    <w:rsid w:val="004779D5"/>
    <w:rsid w:val="00477D10"/>
    <w:rsid w:val="004805B4"/>
    <w:rsid w:val="00480A8D"/>
    <w:rsid w:val="00480CE2"/>
    <w:rsid w:val="00482725"/>
    <w:rsid w:val="004829B3"/>
    <w:rsid w:val="00482E6D"/>
    <w:rsid w:val="0048306D"/>
    <w:rsid w:val="004839D3"/>
    <w:rsid w:val="004848E4"/>
    <w:rsid w:val="00485596"/>
    <w:rsid w:val="00485671"/>
    <w:rsid w:val="00487184"/>
    <w:rsid w:val="00487AF8"/>
    <w:rsid w:val="00490B08"/>
    <w:rsid w:val="004918F5"/>
    <w:rsid w:val="00491EA3"/>
    <w:rsid w:val="00492E8D"/>
    <w:rsid w:val="004940EC"/>
    <w:rsid w:val="00495D6B"/>
    <w:rsid w:val="0049621D"/>
    <w:rsid w:val="00496AAD"/>
    <w:rsid w:val="00496BDE"/>
    <w:rsid w:val="00496C84"/>
    <w:rsid w:val="00496E10"/>
    <w:rsid w:val="004A090B"/>
    <w:rsid w:val="004A0AA1"/>
    <w:rsid w:val="004A0B8F"/>
    <w:rsid w:val="004A21F7"/>
    <w:rsid w:val="004A2612"/>
    <w:rsid w:val="004A27D9"/>
    <w:rsid w:val="004A3AC5"/>
    <w:rsid w:val="004A4484"/>
    <w:rsid w:val="004A51C4"/>
    <w:rsid w:val="004A64BD"/>
    <w:rsid w:val="004A66CA"/>
    <w:rsid w:val="004A6836"/>
    <w:rsid w:val="004A7267"/>
    <w:rsid w:val="004A7408"/>
    <w:rsid w:val="004B0330"/>
    <w:rsid w:val="004B1BB9"/>
    <w:rsid w:val="004B20C5"/>
    <w:rsid w:val="004B2A7D"/>
    <w:rsid w:val="004B37AA"/>
    <w:rsid w:val="004B39BC"/>
    <w:rsid w:val="004B4D82"/>
    <w:rsid w:val="004B5A53"/>
    <w:rsid w:val="004B5DBE"/>
    <w:rsid w:val="004C06B3"/>
    <w:rsid w:val="004C074A"/>
    <w:rsid w:val="004C0D2E"/>
    <w:rsid w:val="004C2801"/>
    <w:rsid w:val="004C327A"/>
    <w:rsid w:val="004C3C5C"/>
    <w:rsid w:val="004C3E43"/>
    <w:rsid w:val="004C5D9D"/>
    <w:rsid w:val="004C6965"/>
    <w:rsid w:val="004C7DC5"/>
    <w:rsid w:val="004D186A"/>
    <w:rsid w:val="004D1BD5"/>
    <w:rsid w:val="004D4308"/>
    <w:rsid w:val="004D4BE5"/>
    <w:rsid w:val="004D56A0"/>
    <w:rsid w:val="004D6553"/>
    <w:rsid w:val="004E1ED3"/>
    <w:rsid w:val="004E2170"/>
    <w:rsid w:val="004E29CD"/>
    <w:rsid w:val="004E335E"/>
    <w:rsid w:val="004E3B70"/>
    <w:rsid w:val="004E43CD"/>
    <w:rsid w:val="004E46C0"/>
    <w:rsid w:val="004E4D80"/>
    <w:rsid w:val="004E598B"/>
    <w:rsid w:val="004E5AF3"/>
    <w:rsid w:val="004E7229"/>
    <w:rsid w:val="004E7A40"/>
    <w:rsid w:val="004E7B84"/>
    <w:rsid w:val="004E7F3B"/>
    <w:rsid w:val="004F082E"/>
    <w:rsid w:val="004F09AD"/>
    <w:rsid w:val="004F1C81"/>
    <w:rsid w:val="004F1E62"/>
    <w:rsid w:val="004F232A"/>
    <w:rsid w:val="004F29B1"/>
    <w:rsid w:val="004F3DD2"/>
    <w:rsid w:val="004F4068"/>
    <w:rsid w:val="004F5E5A"/>
    <w:rsid w:val="004F77D6"/>
    <w:rsid w:val="005016A0"/>
    <w:rsid w:val="0050222A"/>
    <w:rsid w:val="00502687"/>
    <w:rsid w:val="0050382A"/>
    <w:rsid w:val="00503A22"/>
    <w:rsid w:val="005041AB"/>
    <w:rsid w:val="00504B4C"/>
    <w:rsid w:val="00505451"/>
    <w:rsid w:val="005056FB"/>
    <w:rsid w:val="00505CBC"/>
    <w:rsid w:val="00507AD9"/>
    <w:rsid w:val="0051154C"/>
    <w:rsid w:val="00513415"/>
    <w:rsid w:val="00515A64"/>
    <w:rsid w:val="00515D39"/>
    <w:rsid w:val="00520A89"/>
    <w:rsid w:val="00521D00"/>
    <w:rsid w:val="005220F7"/>
    <w:rsid w:val="00525B90"/>
    <w:rsid w:val="00527282"/>
    <w:rsid w:val="005274BE"/>
    <w:rsid w:val="00530668"/>
    <w:rsid w:val="00530F75"/>
    <w:rsid w:val="00532BE9"/>
    <w:rsid w:val="005339EC"/>
    <w:rsid w:val="00536612"/>
    <w:rsid w:val="00536EA5"/>
    <w:rsid w:val="005372BC"/>
    <w:rsid w:val="00540000"/>
    <w:rsid w:val="00540972"/>
    <w:rsid w:val="005411C5"/>
    <w:rsid w:val="005418F8"/>
    <w:rsid w:val="00542E1E"/>
    <w:rsid w:val="00542FD2"/>
    <w:rsid w:val="00543D43"/>
    <w:rsid w:val="00543E1E"/>
    <w:rsid w:val="0054589A"/>
    <w:rsid w:val="00545AF7"/>
    <w:rsid w:val="00546142"/>
    <w:rsid w:val="00547CE2"/>
    <w:rsid w:val="00547E9F"/>
    <w:rsid w:val="00547F3F"/>
    <w:rsid w:val="00550ADB"/>
    <w:rsid w:val="00550D4E"/>
    <w:rsid w:val="00550D9E"/>
    <w:rsid w:val="00551B19"/>
    <w:rsid w:val="00553970"/>
    <w:rsid w:val="00554EC6"/>
    <w:rsid w:val="00557370"/>
    <w:rsid w:val="00557DFA"/>
    <w:rsid w:val="0056312A"/>
    <w:rsid w:val="00563592"/>
    <w:rsid w:val="00564091"/>
    <w:rsid w:val="00564292"/>
    <w:rsid w:val="0056474D"/>
    <w:rsid w:val="00564A30"/>
    <w:rsid w:val="00565C63"/>
    <w:rsid w:val="00566817"/>
    <w:rsid w:val="00566B83"/>
    <w:rsid w:val="00571F9A"/>
    <w:rsid w:val="00573C2E"/>
    <w:rsid w:val="00574495"/>
    <w:rsid w:val="00574E53"/>
    <w:rsid w:val="00575AD8"/>
    <w:rsid w:val="00580409"/>
    <w:rsid w:val="00580715"/>
    <w:rsid w:val="00581EEC"/>
    <w:rsid w:val="00583B3A"/>
    <w:rsid w:val="00583F63"/>
    <w:rsid w:val="00584306"/>
    <w:rsid w:val="00584A39"/>
    <w:rsid w:val="00585B45"/>
    <w:rsid w:val="00586188"/>
    <w:rsid w:val="00586594"/>
    <w:rsid w:val="00586700"/>
    <w:rsid w:val="00586915"/>
    <w:rsid w:val="00587945"/>
    <w:rsid w:val="00587F8D"/>
    <w:rsid w:val="00590EDE"/>
    <w:rsid w:val="00591A66"/>
    <w:rsid w:val="00591CAF"/>
    <w:rsid w:val="00592456"/>
    <w:rsid w:val="005927A0"/>
    <w:rsid w:val="00594750"/>
    <w:rsid w:val="00594A81"/>
    <w:rsid w:val="00594DF0"/>
    <w:rsid w:val="00595115"/>
    <w:rsid w:val="00595804"/>
    <w:rsid w:val="0059580B"/>
    <w:rsid w:val="0059582C"/>
    <w:rsid w:val="005A1065"/>
    <w:rsid w:val="005A36C2"/>
    <w:rsid w:val="005A3FE4"/>
    <w:rsid w:val="005A5AEC"/>
    <w:rsid w:val="005A5B5B"/>
    <w:rsid w:val="005A683B"/>
    <w:rsid w:val="005A6EA6"/>
    <w:rsid w:val="005A7F04"/>
    <w:rsid w:val="005B0FA8"/>
    <w:rsid w:val="005B195A"/>
    <w:rsid w:val="005B22DC"/>
    <w:rsid w:val="005B4339"/>
    <w:rsid w:val="005B4461"/>
    <w:rsid w:val="005B4F3C"/>
    <w:rsid w:val="005B4F68"/>
    <w:rsid w:val="005B50F7"/>
    <w:rsid w:val="005B5113"/>
    <w:rsid w:val="005B549E"/>
    <w:rsid w:val="005B5772"/>
    <w:rsid w:val="005B5D77"/>
    <w:rsid w:val="005B5D98"/>
    <w:rsid w:val="005B7260"/>
    <w:rsid w:val="005B7A8A"/>
    <w:rsid w:val="005C02A5"/>
    <w:rsid w:val="005C0859"/>
    <w:rsid w:val="005C23D9"/>
    <w:rsid w:val="005C3342"/>
    <w:rsid w:val="005C6E85"/>
    <w:rsid w:val="005D1257"/>
    <w:rsid w:val="005D1685"/>
    <w:rsid w:val="005D59E1"/>
    <w:rsid w:val="005D6C3E"/>
    <w:rsid w:val="005D7E5A"/>
    <w:rsid w:val="005D7E72"/>
    <w:rsid w:val="005E0143"/>
    <w:rsid w:val="005E086A"/>
    <w:rsid w:val="005E12CB"/>
    <w:rsid w:val="005E1521"/>
    <w:rsid w:val="005E2854"/>
    <w:rsid w:val="005E7499"/>
    <w:rsid w:val="005F111B"/>
    <w:rsid w:val="005F279C"/>
    <w:rsid w:val="005F2D9F"/>
    <w:rsid w:val="005F2DEE"/>
    <w:rsid w:val="005F2DFF"/>
    <w:rsid w:val="005F339B"/>
    <w:rsid w:val="005F3AE0"/>
    <w:rsid w:val="005F3BA0"/>
    <w:rsid w:val="005F5351"/>
    <w:rsid w:val="005F728E"/>
    <w:rsid w:val="00600DBF"/>
    <w:rsid w:val="00600FC6"/>
    <w:rsid w:val="00602162"/>
    <w:rsid w:val="006024ED"/>
    <w:rsid w:val="006026FC"/>
    <w:rsid w:val="00602C0E"/>
    <w:rsid w:val="0060333E"/>
    <w:rsid w:val="00603DA6"/>
    <w:rsid w:val="00606A91"/>
    <w:rsid w:val="00606C75"/>
    <w:rsid w:val="00606EF6"/>
    <w:rsid w:val="006077D0"/>
    <w:rsid w:val="00610DB6"/>
    <w:rsid w:val="00610E82"/>
    <w:rsid w:val="00610FFA"/>
    <w:rsid w:val="0061287D"/>
    <w:rsid w:val="00613038"/>
    <w:rsid w:val="006136E8"/>
    <w:rsid w:val="00613859"/>
    <w:rsid w:val="00614AE5"/>
    <w:rsid w:val="006151AF"/>
    <w:rsid w:val="006153CB"/>
    <w:rsid w:val="006158F4"/>
    <w:rsid w:val="00615D45"/>
    <w:rsid w:val="00621577"/>
    <w:rsid w:val="006223B7"/>
    <w:rsid w:val="00623D48"/>
    <w:rsid w:val="00624215"/>
    <w:rsid w:val="00624546"/>
    <w:rsid w:val="006253F4"/>
    <w:rsid w:val="006259E7"/>
    <w:rsid w:val="00625A8C"/>
    <w:rsid w:val="00625B43"/>
    <w:rsid w:val="00630C49"/>
    <w:rsid w:val="006317FD"/>
    <w:rsid w:val="006322E0"/>
    <w:rsid w:val="00632A19"/>
    <w:rsid w:val="00633E28"/>
    <w:rsid w:val="00633F53"/>
    <w:rsid w:val="006349ED"/>
    <w:rsid w:val="006355B2"/>
    <w:rsid w:val="006368C0"/>
    <w:rsid w:val="00636CDA"/>
    <w:rsid w:val="0063798E"/>
    <w:rsid w:val="00640392"/>
    <w:rsid w:val="0064070F"/>
    <w:rsid w:val="006411EF"/>
    <w:rsid w:val="006424B4"/>
    <w:rsid w:val="00645495"/>
    <w:rsid w:val="006454FD"/>
    <w:rsid w:val="00645E57"/>
    <w:rsid w:val="006465D1"/>
    <w:rsid w:val="006467B6"/>
    <w:rsid w:val="00646873"/>
    <w:rsid w:val="006469E5"/>
    <w:rsid w:val="00646FCB"/>
    <w:rsid w:val="00647BB6"/>
    <w:rsid w:val="006513F5"/>
    <w:rsid w:val="006519FE"/>
    <w:rsid w:val="00652AB9"/>
    <w:rsid w:val="00653C28"/>
    <w:rsid w:val="006555D2"/>
    <w:rsid w:val="0065565A"/>
    <w:rsid w:val="00655B38"/>
    <w:rsid w:val="00656426"/>
    <w:rsid w:val="00657E50"/>
    <w:rsid w:val="0066293E"/>
    <w:rsid w:val="0066313A"/>
    <w:rsid w:val="00664BFC"/>
    <w:rsid w:val="00666F43"/>
    <w:rsid w:val="0066775A"/>
    <w:rsid w:val="006705E9"/>
    <w:rsid w:val="00672FE2"/>
    <w:rsid w:val="00673E28"/>
    <w:rsid w:val="00674F6D"/>
    <w:rsid w:val="00676007"/>
    <w:rsid w:val="00677083"/>
    <w:rsid w:val="00677BDA"/>
    <w:rsid w:val="006812B3"/>
    <w:rsid w:val="006812D1"/>
    <w:rsid w:val="00681A60"/>
    <w:rsid w:val="006822CD"/>
    <w:rsid w:val="006825A8"/>
    <w:rsid w:val="00682B14"/>
    <w:rsid w:val="00682F50"/>
    <w:rsid w:val="0068338C"/>
    <w:rsid w:val="006835FC"/>
    <w:rsid w:val="0068515B"/>
    <w:rsid w:val="00687C7B"/>
    <w:rsid w:val="00692E0D"/>
    <w:rsid w:val="0069379A"/>
    <w:rsid w:val="00694758"/>
    <w:rsid w:val="00694E30"/>
    <w:rsid w:val="00696197"/>
    <w:rsid w:val="00696366"/>
    <w:rsid w:val="006968BB"/>
    <w:rsid w:val="00696E5F"/>
    <w:rsid w:val="006A05CF"/>
    <w:rsid w:val="006A0A37"/>
    <w:rsid w:val="006A0BB6"/>
    <w:rsid w:val="006A1065"/>
    <w:rsid w:val="006A1AE3"/>
    <w:rsid w:val="006A1BCF"/>
    <w:rsid w:val="006A5015"/>
    <w:rsid w:val="006A5B54"/>
    <w:rsid w:val="006A6F93"/>
    <w:rsid w:val="006A77E3"/>
    <w:rsid w:val="006A7984"/>
    <w:rsid w:val="006B00ED"/>
    <w:rsid w:val="006B0B4D"/>
    <w:rsid w:val="006B0EEF"/>
    <w:rsid w:val="006B1EFB"/>
    <w:rsid w:val="006B20E3"/>
    <w:rsid w:val="006B3299"/>
    <w:rsid w:val="006B392F"/>
    <w:rsid w:val="006B426E"/>
    <w:rsid w:val="006B5605"/>
    <w:rsid w:val="006B5797"/>
    <w:rsid w:val="006B5933"/>
    <w:rsid w:val="006B6286"/>
    <w:rsid w:val="006B7956"/>
    <w:rsid w:val="006C0512"/>
    <w:rsid w:val="006C0F83"/>
    <w:rsid w:val="006C183D"/>
    <w:rsid w:val="006C22EC"/>
    <w:rsid w:val="006C24B8"/>
    <w:rsid w:val="006C2EED"/>
    <w:rsid w:val="006C4F1D"/>
    <w:rsid w:val="006C5071"/>
    <w:rsid w:val="006C5418"/>
    <w:rsid w:val="006C6F09"/>
    <w:rsid w:val="006C722E"/>
    <w:rsid w:val="006C72AF"/>
    <w:rsid w:val="006C774C"/>
    <w:rsid w:val="006D0185"/>
    <w:rsid w:val="006D0A4D"/>
    <w:rsid w:val="006D0DB9"/>
    <w:rsid w:val="006D12CF"/>
    <w:rsid w:val="006D2824"/>
    <w:rsid w:val="006D2DD0"/>
    <w:rsid w:val="006D3FA4"/>
    <w:rsid w:val="006D4196"/>
    <w:rsid w:val="006D43E2"/>
    <w:rsid w:val="006D4443"/>
    <w:rsid w:val="006D5170"/>
    <w:rsid w:val="006D51AB"/>
    <w:rsid w:val="006D5646"/>
    <w:rsid w:val="006D5869"/>
    <w:rsid w:val="006D596A"/>
    <w:rsid w:val="006D65AC"/>
    <w:rsid w:val="006D6AF5"/>
    <w:rsid w:val="006D6BA3"/>
    <w:rsid w:val="006D73F1"/>
    <w:rsid w:val="006D796D"/>
    <w:rsid w:val="006D7AC9"/>
    <w:rsid w:val="006E03C3"/>
    <w:rsid w:val="006E0417"/>
    <w:rsid w:val="006E05B5"/>
    <w:rsid w:val="006E0B0D"/>
    <w:rsid w:val="006E13A3"/>
    <w:rsid w:val="006E1A94"/>
    <w:rsid w:val="006E1F08"/>
    <w:rsid w:val="006E3FB0"/>
    <w:rsid w:val="006E54C7"/>
    <w:rsid w:val="006E573D"/>
    <w:rsid w:val="006E5F3D"/>
    <w:rsid w:val="006E709B"/>
    <w:rsid w:val="006E74C3"/>
    <w:rsid w:val="006E7E63"/>
    <w:rsid w:val="006F15BF"/>
    <w:rsid w:val="006F17E0"/>
    <w:rsid w:val="006F1EAF"/>
    <w:rsid w:val="006F2FFA"/>
    <w:rsid w:val="006F4290"/>
    <w:rsid w:val="006F4408"/>
    <w:rsid w:val="006F4B81"/>
    <w:rsid w:val="006F60BC"/>
    <w:rsid w:val="007004B1"/>
    <w:rsid w:val="00700A7A"/>
    <w:rsid w:val="007015F5"/>
    <w:rsid w:val="00702157"/>
    <w:rsid w:val="007022C5"/>
    <w:rsid w:val="00702521"/>
    <w:rsid w:val="00702EC8"/>
    <w:rsid w:val="0070301E"/>
    <w:rsid w:val="007050B1"/>
    <w:rsid w:val="00706868"/>
    <w:rsid w:val="007079A5"/>
    <w:rsid w:val="007104DF"/>
    <w:rsid w:val="0071050D"/>
    <w:rsid w:val="0071069B"/>
    <w:rsid w:val="00710D54"/>
    <w:rsid w:val="00711225"/>
    <w:rsid w:val="007113B8"/>
    <w:rsid w:val="00711474"/>
    <w:rsid w:val="00712807"/>
    <w:rsid w:val="00713368"/>
    <w:rsid w:val="00714B74"/>
    <w:rsid w:val="00715D91"/>
    <w:rsid w:val="00715F4A"/>
    <w:rsid w:val="007204BF"/>
    <w:rsid w:val="00722076"/>
    <w:rsid w:val="00722277"/>
    <w:rsid w:val="00724F17"/>
    <w:rsid w:val="00725B8C"/>
    <w:rsid w:val="007261D7"/>
    <w:rsid w:val="007267B2"/>
    <w:rsid w:val="00726B4F"/>
    <w:rsid w:val="00730CF4"/>
    <w:rsid w:val="007310AD"/>
    <w:rsid w:val="007312D7"/>
    <w:rsid w:val="0073157E"/>
    <w:rsid w:val="00734AB6"/>
    <w:rsid w:val="00734D02"/>
    <w:rsid w:val="00735B46"/>
    <w:rsid w:val="00735EC4"/>
    <w:rsid w:val="0073617F"/>
    <w:rsid w:val="00736828"/>
    <w:rsid w:val="00737DC7"/>
    <w:rsid w:val="00740916"/>
    <w:rsid w:val="00740C28"/>
    <w:rsid w:val="00741486"/>
    <w:rsid w:val="0074156A"/>
    <w:rsid w:val="00742449"/>
    <w:rsid w:val="00742712"/>
    <w:rsid w:val="00742FAB"/>
    <w:rsid w:val="00745AF9"/>
    <w:rsid w:val="0074659E"/>
    <w:rsid w:val="00746ECD"/>
    <w:rsid w:val="007503D8"/>
    <w:rsid w:val="00751E6C"/>
    <w:rsid w:val="00754AD6"/>
    <w:rsid w:val="00755CD8"/>
    <w:rsid w:val="007563A5"/>
    <w:rsid w:val="0075653B"/>
    <w:rsid w:val="00757254"/>
    <w:rsid w:val="007604B6"/>
    <w:rsid w:val="007604F1"/>
    <w:rsid w:val="007609E5"/>
    <w:rsid w:val="00760C38"/>
    <w:rsid w:val="00761CB4"/>
    <w:rsid w:val="00762376"/>
    <w:rsid w:val="0076297B"/>
    <w:rsid w:val="00762B49"/>
    <w:rsid w:val="007635D3"/>
    <w:rsid w:val="0076416A"/>
    <w:rsid w:val="0076456C"/>
    <w:rsid w:val="007645F6"/>
    <w:rsid w:val="00764A4A"/>
    <w:rsid w:val="00765F7D"/>
    <w:rsid w:val="00766021"/>
    <w:rsid w:val="00767B78"/>
    <w:rsid w:val="00770796"/>
    <w:rsid w:val="00772B7D"/>
    <w:rsid w:val="00773172"/>
    <w:rsid w:val="00773305"/>
    <w:rsid w:val="00773F72"/>
    <w:rsid w:val="00774BD6"/>
    <w:rsid w:val="00775E86"/>
    <w:rsid w:val="007776CC"/>
    <w:rsid w:val="00777C69"/>
    <w:rsid w:val="00780610"/>
    <w:rsid w:val="00780787"/>
    <w:rsid w:val="0078142D"/>
    <w:rsid w:val="00781655"/>
    <w:rsid w:val="007829D6"/>
    <w:rsid w:val="00782DB6"/>
    <w:rsid w:val="00784501"/>
    <w:rsid w:val="007854BA"/>
    <w:rsid w:val="00786A3F"/>
    <w:rsid w:val="00786BFB"/>
    <w:rsid w:val="00786EC3"/>
    <w:rsid w:val="00787FDE"/>
    <w:rsid w:val="00790C7B"/>
    <w:rsid w:val="007911BF"/>
    <w:rsid w:val="007918A5"/>
    <w:rsid w:val="00791F79"/>
    <w:rsid w:val="007928ED"/>
    <w:rsid w:val="0079340E"/>
    <w:rsid w:val="00793CC0"/>
    <w:rsid w:val="00793F38"/>
    <w:rsid w:val="00794076"/>
    <w:rsid w:val="00794169"/>
    <w:rsid w:val="00794637"/>
    <w:rsid w:val="007969F8"/>
    <w:rsid w:val="00796A30"/>
    <w:rsid w:val="007A341A"/>
    <w:rsid w:val="007A375B"/>
    <w:rsid w:val="007A389C"/>
    <w:rsid w:val="007A4267"/>
    <w:rsid w:val="007A43EB"/>
    <w:rsid w:val="007A4E8B"/>
    <w:rsid w:val="007A5F0A"/>
    <w:rsid w:val="007B0069"/>
    <w:rsid w:val="007B0A16"/>
    <w:rsid w:val="007B0D17"/>
    <w:rsid w:val="007B123E"/>
    <w:rsid w:val="007B1647"/>
    <w:rsid w:val="007B2256"/>
    <w:rsid w:val="007B27E6"/>
    <w:rsid w:val="007B28FE"/>
    <w:rsid w:val="007B356E"/>
    <w:rsid w:val="007B6B73"/>
    <w:rsid w:val="007B79C0"/>
    <w:rsid w:val="007C3958"/>
    <w:rsid w:val="007C51B1"/>
    <w:rsid w:val="007C5205"/>
    <w:rsid w:val="007C5618"/>
    <w:rsid w:val="007C5D05"/>
    <w:rsid w:val="007C6509"/>
    <w:rsid w:val="007C73CC"/>
    <w:rsid w:val="007C7EE2"/>
    <w:rsid w:val="007D0278"/>
    <w:rsid w:val="007D0FE9"/>
    <w:rsid w:val="007D4849"/>
    <w:rsid w:val="007D4FFF"/>
    <w:rsid w:val="007D5C26"/>
    <w:rsid w:val="007D5CDB"/>
    <w:rsid w:val="007D697F"/>
    <w:rsid w:val="007D730C"/>
    <w:rsid w:val="007E0A46"/>
    <w:rsid w:val="007E170D"/>
    <w:rsid w:val="007E1CD1"/>
    <w:rsid w:val="007E4A39"/>
    <w:rsid w:val="007E5279"/>
    <w:rsid w:val="007E53BB"/>
    <w:rsid w:val="007E581A"/>
    <w:rsid w:val="007E5F60"/>
    <w:rsid w:val="007E6163"/>
    <w:rsid w:val="007E7957"/>
    <w:rsid w:val="007E7C89"/>
    <w:rsid w:val="007F132F"/>
    <w:rsid w:val="007F2170"/>
    <w:rsid w:val="007F2DAF"/>
    <w:rsid w:val="007F3326"/>
    <w:rsid w:val="007F475C"/>
    <w:rsid w:val="007F48C8"/>
    <w:rsid w:val="007F496C"/>
    <w:rsid w:val="007F723F"/>
    <w:rsid w:val="0080124B"/>
    <w:rsid w:val="00801A99"/>
    <w:rsid w:val="00802893"/>
    <w:rsid w:val="0080291D"/>
    <w:rsid w:val="00804336"/>
    <w:rsid w:val="00804AC6"/>
    <w:rsid w:val="00804EFE"/>
    <w:rsid w:val="00805D29"/>
    <w:rsid w:val="00806758"/>
    <w:rsid w:val="0080698F"/>
    <w:rsid w:val="00806E27"/>
    <w:rsid w:val="00806E4D"/>
    <w:rsid w:val="00812BC0"/>
    <w:rsid w:val="008132EE"/>
    <w:rsid w:val="008144BA"/>
    <w:rsid w:val="0081474D"/>
    <w:rsid w:val="008149A6"/>
    <w:rsid w:val="00815C1B"/>
    <w:rsid w:val="00815CAF"/>
    <w:rsid w:val="008162E3"/>
    <w:rsid w:val="00816736"/>
    <w:rsid w:val="00816A8A"/>
    <w:rsid w:val="008178DE"/>
    <w:rsid w:val="00817CD5"/>
    <w:rsid w:val="0082030A"/>
    <w:rsid w:val="0082093D"/>
    <w:rsid w:val="00820F4E"/>
    <w:rsid w:val="008217D4"/>
    <w:rsid w:val="0082295F"/>
    <w:rsid w:val="00823CAC"/>
    <w:rsid w:val="00823E23"/>
    <w:rsid w:val="00824DD1"/>
    <w:rsid w:val="0082758D"/>
    <w:rsid w:val="00827754"/>
    <w:rsid w:val="00830A29"/>
    <w:rsid w:val="0083204D"/>
    <w:rsid w:val="00832854"/>
    <w:rsid w:val="00832CB1"/>
    <w:rsid w:val="008341CB"/>
    <w:rsid w:val="0083539F"/>
    <w:rsid w:val="00835BFF"/>
    <w:rsid w:val="008364A2"/>
    <w:rsid w:val="008378F6"/>
    <w:rsid w:val="00837F6B"/>
    <w:rsid w:val="008412F6"/>
    <w:rsid w:val="00842288"/>
    <w:rsid w:val="00844C9F"/>
    <w:rsid w:val="00845288"/>
    <w:rsid w:val="00845A8B"/>
    <w:rsid w:val="00845DE6"/>
    <w:rsid w:val="0084653D"/>
    <w:rsid w:val="00846B6B"/>
    <w:rsid w:val="008471D6"/>
    <w:rsid w:val="00851142"/>
    <w:rsid w:val="00853E52"/>
    <w:rsid w:val="00855253"/>
    <w:rsid w:val="0086297E"/>
    <w:rsid w:val="008633C3"/>
    <w:rsid w:val="00863D4C"/>
    <w:rsid w:val="00865045"/>
    <w:rsid w:val="0086688D"/>
    <w:rsid w:val="0086718F"/>
    <w:rsid w:val="00870343"/>
    <w:rsid w:val="00871D4C"/>
    <w:rsid w:val="008725C5"/>
    <w:rsid w:val="00874F6E"/>
    <w:rsid w:val="008751B8"/>
    <w:rsid w:val="008755A7"/>
    <w:rsid w:val="008762FF"/>
    <w:rsid w:val="00876742"/>
    <w:rsid w:val="008773C3"/>
    <w:rsid w:val="00877941"/>
    <w:rsid w:val="00881508"/>
    <w:rsid w:val="0088267B"/>
    <w:rsid w:val="00882B5E"/>
    <w:rsid w:val="008830F6"/>
    <w:rsid w:val="008834B0"/>
    <w:rsid w:val="008846D5"/>
    <w:rsid w:val="008852BF"/>
    <w:rsid w:val="00886202"/>
    <w:rsid w:val="00887623"/>
    <w:rsid w:val="0089043A"/>
    <w:rsid w:val="008906A5"/>
    <w:rsid w:val="00891385"/>
    <w:rsid w:val="00891993"/>
    <w:rsid w:val="00891D91"/>
    <w:rsid w:val="00892635"/>
    <w:rsid w:val="00892A7C"/>
    <w:rsid w:val="00892F0A"/>
    <w:rsid w:val="00893101"/>
    <w:rsid w:val="0089368D"/>
    <w:rsid w:val="0089368E"/>
    <w:rsid w:val="00893B0E"/>
    <w:rsid w:val="00894149"/>
    <w:rsid w:val="008944C8"/>
    <w:rsid w:val="00895293"/>
    <w:rsid w:val="008966BA"/>
    <w:rsid w:val="00896EB5"/>
    <w:rsid w:val="00897745"/>
    <w:rsid w:val="00897A71"/>
    <w:rsid w:val="00897A78"/>
    <w:rsid w:val="008A043F"/>
    <w:rsid w:val="008A1633"/>
    <w:rsid w:val="008A174D"/>
    <w:rsid w:val="008A1E24"/>
    <w:rsid w:val="008A34DC"/>
    <w:rsid w:val="008A55F7"/>
    <w:rsid w:val="008A59EC"/>
    <w:rsid w:val="008A798D"/>
    <w:rsid w:val="008B055C"/>
    <w:rsid w:val="008B1454"/>
    <w:rsid w:val="008B14AF"/>
    <w:rsid w:val="008B26FA"/>
    <w:rsid w:val="008B2DB8"/>
    <w:rsid w:val="008B3224"/>
    <w:rsid w:val="008B353F"/>
    <w:rsid w:val="008B51F5"/>
    <w:rsid w:val="008B708E"/>
    <w:rsid w:val="008B70A3"/>
    <w:rsid w:val="008B7590"/>
    <w:rsid w:val="008C0E7E"/>
    <w:rsid w:val="008C10F6"/>
    <w:rsid w:val="008C2162"/>
    <w:rsid w:val="008C33C7"/>
    <w:rsid w:val="008C386A"/>
    <w:rsid w:val="008C4C2A"/>
    <w:rsid w:val="008C4F02"/>
    <w:rsid w:val="008C705F"/>
    <w:rsid w:val="008C70E7"/>
    <w:rsid w:val="008D0A85"/>
    <w:rsid w:val="008D0BC0"/>
    <w:rsid w:val="008D1461"/>
    <w:rsid w:val="008D237C"/>
    <w:rsid w:val="008D3FCE"/>
    <w:rsid w:val="008D4A54"/>
    <w:rsid w:val="008D524F"/>
    <w:rsid w:val="008D536C"/>
    <w:rsid w:val="008D6455"/>
    <w:rsid w:val="008D7570"/>
    <w:rsid w:val="008D7B52"/>
    <w:rsid w:val="008E08D7"/>
    <w:rsid w:val="008E1000"/>
    <w:rsid w:val="008E2CDA"/>
    <w:rsid w:val="008E3036"/>
    <w:rsid w:val="008E3C98"/>
    <w:rsid w:val="008E3FA7"/>
    <w:rsid w:val="008E47E7"/>
    <w:rsid w:val="008F013E"/>
    <w:rsid w:val="008F3057"/>
    <w:rsid w:val="008F4659"/>
    <w:rsid w:val="008F7586"/>
    <w:rsid w:val="008F7D41"/>
    <w:rsid w:val="008F7ECF"/>
    <w:rsid w:val="00900EF5"/>
    <w:rsid w:val="00901E38"/>
    <w:rsid w:val="00901FAF"/>
    <w:rsid w:val="00902D67"/>
    <w:rsid w:val="00903009"/>
    <w:rsid w:val="009038FD"/>
    <w:rsid w:val="009048E7"/>
    <w:rsid w:val="00904AAA"/>
    <w:rsid w:val="00904F42"/>
    <w:rsid w:val="00905A55"/>
    <w:rsid w:val="00906233"/>
    <w:rsid w:val="00906A1F"/>
    <w:rsid w:val="009074E1"/>
    <w:rsid w:val="0090768F"/>
    <w:rsid w:val="0091080F"/>
    <w:rsid w:val="00911E81"/>
    <w:rsid w:val="00912507"/>
    <w:rsid w:val="00914109"/>
    <w:rsid w:val="00914493"/>
    <w:rsid w:val="00914731"/>
    <w:rsid w:val="009158AA"/>
    <w:rsid w:val="00915ADB"/>
    <w:rsid w:val="00915BBB"/>
    <w:rsid w:val="00915C0E"/>
    <w:rsid w:val="00915E96"/>
    <w:rsid w:val="009169CC"/>
    <w:rsid w:val="009178DC"/>
    <w:rsid w:val="00920738"/>
    <w:rsid w:val="009216B6"/>
    <w:rsid w:val="00921D92"/>
    <w:rsid w:val="00923381"/>
    <w:rsid w:val="00923857"/>
    <w:rsid w:val="009241D6"/>
    <w:rsid w:val="00925578"/>
    <w:rsid w:val="00927BE0"/>
    <w:rsid w:val="00927E55"/>
    <w:rsid w:val="00927F85"/>
    <w:rsid w:val="00930792"/>
    <w:rsid w:val="0093124E"/>
    <w:rsid w:val="00932739"/>
    <w:rsid w:val="0093288C"/>
    <w:rsid w:val="0093462A"/>
    <w:rsid w:val="009348AA"/>
    <w:rsid w:val="00935B75"/>
    <w:rsid w:val="00935DBD"/>
    <w:rsid w:val="00935E37"/>
    <w:rsid w:val="00936C85"/>
    <w:rsid w:val="00937275"/>
    <w:rsid w:val="00937419"/>
    <w:rsid w:val="00937FF6"/>
    <w:rsid w:val="009403FF"/>
    <w:rsid w:val="00941124"/>
    <w:rsid w:val="00942551"/>
    <w:rsid w:val="009429E2"/>
    <w:rsid w:val="00943983"/>
    <w:rsid w:val="00944252"/>
    <w:rsid w:val="009442BF"/>
    <w:rsid w:val="0094574D"/>
    <w:rsid w:val="00945FFB"/>
    <w:rsid w:val="00946D9B"/>
    <w:rsid w:val="00947762"/>
    <w:rsid w:val="009478AE"/>
    <w:rsid w:val="009508D8"/>
    <w:rsid w:val="00951168"/>
    <w:rsid w:val="00951CBC"/>
    <w:rsid w:val="00952C3D"/>
    <w:rsid w:val="009544B4"/>
    <w:rsid w:val="0095473C"/>
    <w:rsid w:val="00955DF0"/>
    <w:rsid w:val="00955FE1"/>
    <w:rsid w:val="009563B9"/>
    <w:rsid w:val="00957573"/>
    <w:rsid w:val="00957E3C"/>
    <w:rsid w:val="009607BF"/>
    <w:rsid w:val="00960BFE"/>
    <w:rsid w:val="00961128"/>
    <w:rsid w:val="00961134"/>
    <w:rsid w:val="009615F5"/>
    <w:rsid w:val="009621B7"/>
    <w:rsid w:val="00962397"/>
    <w:rsid w:val="00962F06"/>
    <w:rsid w:val="00963FF2"/>
    <w:rsid w:val="009643D5"/>
    <w:rsid w:val="00964938"/>
    <w:rsid w:val="00964AC5"/>
    <w:rsid w:val="00964E6B"/>
    <w:rsid w:val="00965298"/>
    <w:rsid w:val="00965426"/>
    <w:rsid w:val="00965498"/>
    <w:rsid w:val="009656FB"/>
    <w:rsid w:val="00965E05"/>
    <w:rsid w:val="0096614B"/>
    <w:rsid w:val="00967037"/>
    <w:rsid w:val="009704B4"/>
    <w:rsid w:val="009714D3"/>
    <w:rsid w:val="00973031"/>
    <w:rsid w:val="009732E0"/>
    <w:rsid w:val="009751C7"/>
    <w:rsid w:val="009757FC"/>
    <w:rsid w:val="00976514"/>
    <w:rsid w:val="00982083"/>
    <w:rsid w:val="00982097"/>
    <w:rsid w:val="009825E1"/>
    <w:rsid w:val="009827D5"/>
    <w:rsid w:val="00982E26"/>
    <w:rsid w:val="0098577E"/>
    <w:rsid w:val="009859CC"/>
    <w:rsid w:val="009867A3"/>
    <w:rsid w:val="00987128"/>
    <w:rsid w:val="00990021"/>
    <w:rsid w:val="0099052F"/>
    <w:rsid w:val="0099142A"/>
    <w:rsid w:val="00991495"/>
    <w:rsid w:val="00991B48"/>
    <w:rsid w:val="009936D7"/>
    <w:rsid w:val="00993D97"/>
    <w:rsid w:val="009947ED"/>
    <w:rsid w:val="00994F9F"/>
    <w:rsid w:val="009953CF"/>
    <w:rsid w:val="00995506"/>
    <w:rsid w:val="009965AA"/>
    <w:rsid w:val="009966F7"/>
    <w:rsid w:val="00997325"/>
    <w:rsid w:val="009A03E2"/>
    <w:rsid w:val="009A07CB"/>
    <w:rsid w:val="009A0A2F"/>
    <w:rsid w:val="009A1927"/>
    <w:rsid w:val="009A2423"/>
    <w:rsid w:val="009A29EE"/>
    <w:rsid w:val="009A3BE3"/>
    <w:rsid w:val="009A3EB6"/>
    <w:rsid w:val="009A41F7"/>
    <w:rsid w:val="009A4360"/>
    <w:rsid w:val="009A554E"/>
    <w:rsid w:val="009B032D"/>
    <w:rsid w:val="009B05F4"/>
    <w:rsid w:val="009B0908"/>
    <w:rsid w:val="009B23E3"/>
    <w:rsid w:val="009B3443"/>
    <w:rsid w:val="009B54C9"/>
    <w:rsid w:val="009B55CC"/>
    <w:rsid w:val="009B6885"/>
    <w:rsid w:val="009B738F"/>
    <w:rsid w:val="009C01F3"/>
    <w:rsid w:val="009C27B1"/>
    <w:rsid w:val="009C2A99"/>
    <w:rsid w:val="009C444A"/>
    <w:rsid w:val="009C6708"/>
    <w:rsid w:val="009C75F5"/>
    <w:rsid w:val="009C7EAA"/>
    <w:rsid w:val="009D02EC"/>
    <w:rsid w:val="009D0B28"/>
    <w:rsid w:val="009D0D46"/>
    <w:rsid w:val="009D0F8D"/>
    <w:rsid w:val="009D0FC6"/>
    <w:rsid w:val="009D1B8D"/>
    <w:rsid w:val="009D1D09"/>
    <w:rsid w:val="009D2270"/>
    <w:rsid w:val="009D235B"/>
    <w:rsid w:val="009D2B6A"/>
    <w:rsid w:val="009D3884"/>
    <w:rsid w:val="009D4032"/>
    <w:rsid w:val="009D5372"/>
    <w:rsid w:val="009D59C1"/>
    <w:rsid w:val="009D5F06"/>
    <w:rsid w:val="009D71A5"/>
    <w:rsid w:val="009D73DE"/>
    <w:rsid w:val="009E04DC"/>
    <w:rsid w:val="009E07E3"/>
    <w:rsid w:val="009E221D"/>
    <w:rsid w:val="009E2302"/>
    <w:rsid w:val="009E4B94"/>
    <w:rsid w:val="009E7B0F"/>
    <w:rsid w:val="009F0118"/>
    <w:rsid w:val="009F023A"/>
    <w:rsid w:val="009F093E"/>
    <w:rsid w:val="009F1B60"/>
    <w:rsid w:val="009F1F67"/>
    <w:rsid w:val="009F2BB4"/>
    <w:rsid w:val="009F39E9"/>
    <w:rsid w:val="009F4489"/>
    <w:rsid w:val="009F768E"/>
    <w:rsid w:val="009F7750"/>
    <w:rsid w:val="009F7DD7"/>
    <w:rsid w:val="00A00E66"/>
    <w:rsid w:val="00A01488"/>
    <w:rsid w:val="00A019AB"/>
    <w:rsid w:val="00A01BA7"/>
    <w:rsid w:val="00A01EB2"/>
    <w:rsid w:val="00A02934"/>
    <w:rsid w:val="00A02C2A"/>
    <w:rsid w:val="00A0384F"/>
    <w:rsid w:val="00A049E7"/>
    <w:rsid w:val="00A04F39"/>
    <w:rsid w:val="00A05D88"/>
    <w:rsid w:val="00A077E6"/>
    <w:rsid w:val="00A07C64"/>
    <w:rsid w:val="00A104C4"/>
    <w:rsid w:val="00A1063F"/>
    <w:rsid w:val="00A1110A"/>
    <w:rsid w:val="00A113D5"/>
    <w:rsid w:val="00A12988"/>
    <w:rsid w:val="00A12C4A"/>
    <w:rsid w:val="00A12DDA"/>
    <w:rsid w:val="00A14268"/>
    <w:rsid w:val="00A144CE"/>
    <w:rsid w:val="00A14ABD"/>
    <w:rsid w:val="00A14F2C"/>
    <w:rsid w:val="00A15694"/>
    <w:rsid w:val="00A156B8"/>
    <w:rsid w:val="00A16062"/>
    <w:rsid w:val="00A174C7"/>
    <w:rsid w:val="00A17FCA"/>
    <w:rsid w:val="00A20534"/>
    <w:rsid w:val="00A205D2"/>
    <w:rsid w:val="00A21C7B"/>
    <w:rsid w:val="00A23148"/>
    <w:rsid w:val="00A23F03"/>
    <w:rsid w:val="00A24538"/>
    <w:rsid w:val="00A24EC6"/>
    <w:rsid w:val="00A25E2B"/>
    <w:rsid w:val="00A265CD"/>
    <w:rsid w:val="00A26C53"/>
    <w:rsid w:val="00A27521"/>
    <w:rsid w:val="00A303EA"/>
    <w:rsid w:val="00A3096E"/>
    <w:rsid w:val="00A3217A"/>
    <w:rsid w:val="00A32953"/>
    <w:rsid w:val="00A34C88"/>
    <w:rsid w:val="00A35BEF"/>
    <w:rsid w:val="00A35F74"/>
    <w:rsid w:val="00A37683"/>
    <w:rsid w:val="00A3777E"/>
    <w:rsid w:val="00A40065"/>
    <w:rsid w:val="00A4031F"/>
    <w:rsid w:val="00A40697"/>
    <w:rsid w:val="00A41E00"/>
    <w:rsid w:val="00A425E4"/>
    <w:rsid w:val="00A4325D"/>
    <w:rsid w:val="00A43C46"/>
    <w:rsid w:val="00A43CEF"/>
    <w:rsid w:val="00A44F41"/>
    <w:rsid w:val="00A453BE"/>
    <w:rsid w:val="00A47051"/>
    <w:rsid w:val="00A4706F"/>
    <w:rsid w:val="00A50526"/>
    <w:rsid w:val="00A53A55"/>
    <w:rsid w:val="00A55401"/>
    <w:rsid w:val="00A5546A"/>
    <w:rsid w:val="00A56147"/>
    <w:rsid w:val="00A56D4F"/>
    <w:rsid w:val="00A57AE0"/>
    <w:rsid w:val="00A57B99"/>
    <w:rsid w:val="00A57C21"/>
    <w:rsid w:val="00A61CA8"/>
    <w:rsid w:val="00A62C8F"/>
    <w:rsid w:val="00A64900"/>
    <w:rsid w:val="00A64EC7"/>
    <w:rsid w:val="00A6507F"/>
    <w:rsid w:val="00A6593D"/>
    <w:rsid w:val="00A70D11"/>
    <w:rsid w:val="00A72E67"/>
    <w:rsid w:val="00A749B6"/>
    <w:rsid w:val="00A74A31"/>
    <w:rsid w:val="00A7509D"/>
    <w:rsid w:val="00A75287"/>
    <w:rsid w:val="00A763B5"/>
    <w:rsid w:val="00A76B9B"/>
    <w:rsid w:val="00A77275"/>
    <w:rsid w:val="00A80458"/>
    <w:rsid w:val="00A805C2"/>
    <w:rsid w:val="00A814B8"/>
    <w:rsid w:val="00A81D93"/>
    <w:rsid w:val="00A81E3B"/>
    <w:rsid w:val="00A829C7"/>
    <w:rsid w:val="00A82B3D"/>
    <w:rsid w:val="00A82DBB"/>
    <w:rsid w:val="00A84F3F"/>
    <w:rsid w:val="00A84F50"/>
    <w:rsid w:val="00A8733D"/>
    <w:rsid w:val="00A879FA"/>
    <w:rsid w:val="00A906F3"/>
    <w:rsid w:val="00A91A61"/>
    <w:rsid w:val="00A93A54"/>
    <w:rsid w:val="00A9404F"/>
    <w:rsid w:val="00A9481E"/>
    <w:rsid w:val="00A95A6A"/>
    <w:rsid w:val="00A9651F"/>
    <w:rsid w:val="00A96641"/>
    <w:rsid w:val="00AA0C7F"/>
    <w:rsid w:val="00AA1639"/>
    <w:rsid w:val="00AA28FC"/>
    <w:rsid w:val="00AA2CC0"/>
    <w:rsid w:val="00AA2E0C"/>
    <w:rsid w:val="00AA3A4A"/>
    <w:rsid w:val="00AA453F"/>
    <w:rsid w:val="00AA5CBB"/>
    <w:rsid w:val="00AA7160"/>
    <w:rsid w:val="00AB04EE"/>
    <w:rsid w:val="00AB0548"/>
    <w:rsid w:val="00AB0BBD"/>
    <w:rsid w:val="00AB116D"/>
    <w:rsid w:val="00AB11FF"/>
    <w:rsid w:val="00AB13A6"/>
    <w:rsid w:val="00AB1B7F"/>
    <w:rsid w:val="00AB1DA1"/>
    <w:rsid w:val="00AB1DB7"/>
    <w:rsid w:val="00AB27AF"/>
    <w:rsid w:val="00AB3A41"/>
    <w:rsid w:val="00AB3C04"/>
    <w:rsid w:val="00AB4A2E"/>
    <w:rsid w:val="00AB4D60"/>
    <w:rsid w:val="00AB4E19"/>
    <w:rsid w:val="00AB4E74"/>
    <w:rsid w:val="00AB5908"/>
    <w:rsid w:val="00AB5F04"/>
    <w:rsid w:val="00AB6314"/>
    <w:rsid w:val="00AB6DA9"/>
    <w:rsid w:val="00AB728B"/>
    <w:rsid w:val="00AB7DFD"/>
    <w:rsid w:val="00AC3241"/>
    <w:rsid w:val="00AC7BCC"/>
    <w:rsid w:val="00AD078D"/>
    <w:rsid w:val="00AD10FC"/>
    <w:rsid w:val="00AD1CAC"/>
    <w:rsid w:val="00AD2449"/>
    <w:rsid w:val="00AD3D1A"/>
    <w:rsid w:val="00AD407D"/>
    <w:rsid w:val="00AD4F53"/>
    <w:rsid w:val="00AD5937"/>
    <w:rsid w:val="00AD6FC9"/>
    <w:rsid w:val="00AE0F92"/>
    <w:rsid w:val="00AE3C56"/>
    <w:rsid w:val="00AE43F2"/>
    <w:rsid w:val="00AE451E"/>
    <w:rsid w:val="00AE523F"/>
    <w:rsid w:val="00AE660E"/>
    <w:rsid w:val="00AE795A"/>
    <w:rsid w:val="00AE7E08"/>
    <w:rsid w:val="00AE7F50"/>
    <w:rsid w:val="00AF081D"/>
    <w:rsid w:val="00AF0EC0"/>
    <w:rsid w:val="00AF12A2"/>
    <w:rsid w:val="00AF23AB"/>
    <w:rsid w:val="00AF26F8"/>
    <w:rsid w:val="00AF36F5"/>
    <w:rsid w:val="00AF3B30"/>
    <w:rsid w:val="00AF602A"/>
    <w:rsid w:val="00AF73CE"/>
    <w:rsid w:val="00AF77AB"/>
    <w:rsid w:val="00B00153"/>
    <w:rsid w:val="00B013EC"/>
    <w:rsid w:val="00B0300C"/>
    <w:rsid w:val="00B033D7"/>
    <w:rsid w:val="00B03875"/>
    <w:rsid w:val="00B039B4"/>
    <w:rsid w:val="00B04FFD"/>
    <w:rsid w:val="00B05396"/>
    <w:rsid w:val="00B07442"/>
    <w:rsid w:val="00B07691"/>
    <w:rsid w:val="00B07FC6"/>
    <w:rsid w:val="00B1003F"/>
    <w:rsid w:val="00B1045E"/>
    <w:rsid w:val="00B1565F"/>
    <w:rsid w:val="00B159F5"/>
    <w:rsid w:val="00B16B4C"/>
    <w:rsid w:val="00B17FA7"/>
    <w:rsid w:val="00B21056"/>
    <w:rsid w:val="00B2153B"/>
    <w:rsid w:val="00B235EB"/>
    <w:rsid w:val="00B26545"/>
    <w:rsid w:val="00B274E8"/>
    <w:rsid w:val="00B30D32"/>
    <w:rsid w:val="00B31402"/>
    <w:rsid w:val="00B32557"/>
    <w:rsid w:val="00B33200"/>
    <w:rsid w:val="00B33313"/>
    <w:rsid w:val="00B33AAA"/>
    <w:rsid w:val="00B343A1"/>
    <w:rsid w:val="00B343F8"/>
    <w:rsid w:val="00B34BE6"/>
    <w:rsid w:val="00B3561C"/>
    <w:rsid w:val="00B35A78"/>
    <w:rsid w:val="00B3674E"/>
    <w:rsid w:val="00B36A38"/>
    <w:rsid w:val="00B370FB"/>
    <w:rsid w:val="00B401A6"/>
    <w:rsid w:val="00B4103F"/>
    <w:rsid w:val="00B41C5E"/>
    <w:rsid w:val="00B420BF"/>
    <w:rsid w:val="00B4225B"/>
    <w:rsid w:val="00B4302D"/>
    <w:rsid w:val="00B4375D"/>
    <w:rsid w:val="00B43BAD"/>
    <w:rsid w:val="00B45316"/>
    <w:rsid w:val="00B4552A"/>
    <w:rsid w:val="00B4751F"/>
    <w:rsid w:val="00B47D3A"/>
    <w:rsid w:val="00B5113C"/>
    <w:rsid w:val="00B518BD"/>
    <w:rsid w:val="00B51FF5"/>
    <w:rsid w:val="00B52F6F"/>
    <w:rsid w:val="00B53878"/>
    <w:rsid w:val="00B53A96"/>
    <w:rsid w:val="00B558DA"/>
    <w:rsid w:val="00B563A1"/>
    <w:rsid w:val="00B56AB7"/>
    <w:rsid w:val="00B60D0A"/>
    <w:rsid w:val="00B6118F"/>
    <w:rsid w:val="00B6149C"/>
    <w:rsid w:val="00B61DA1"/>
    <w:rsid w:val="00B621F9"/>
    <w:rsid w:val="00B63AA9"/>
    <w:rsid w:val="00B63F18"/>
    <w:rsid w:val="00B6486E"/>
    <w:rsid w:val="00B648BC"/>
    <w:rsid w:val="00B65D2B"/>
    <w:rsid w:val="00B661EC"/>
    <w:rsid w:val="00B6627B"/>
    <w:rsid w:val="00B672C8"/>
    <w:rsid w:val="00B70B01"/>
    <w:rsid w:val="00B71155"/>
    <w:rsid w:val="00B71577"/>
    <w:rsid w:val="00B72014"/>
    <w:rsid w:val="00B721E9"/>
    <w:rsid w:val="00B7472E"/>
    <w:rsid w:val="00B749B4"/>
    <w:rsid w:val="00B74B52"/>
    <w:rsid w:val="00B75700"/>
    <w:rsid w:val="00B75D8F"/>
    <w:rsid w:val="00B766E0"/>
    <w:rsid w:val="00B772C2"/>
    <w:rsid w:val="00B77C12"/>
    <w:rsid w:val="00B80498"/>
    <w:rsid w:val="00B80C37"/>
    <w:rsid w:val="00B80E1E"/>
    <w:rsid w:val="00B81E4E"/>
    <w:rsid w:val="00B8220E"/>
    <w:rsid w:val="00B82275"/>
    <w:rsid w:val="00B82DB2"/>
    <w:rsid w:val="00B837B2"/>
    <w:rsid w:val="00B84272"/>
    <w:rsid w:val="00B84691"/>
    <w:rsid w:val="00B856A7"/>
    <w:rsid w:val="00B85724"/>
    <w:rsid w:val="00B85F59"/>
    <w:rsid w:val="00B86483"/>
    <w:rsid w:val="00B86F63"/>
    <w:rsid w:val="00B87BFA"/>
    <w:rsid w:val="00B90506"/>
    <w:rsid w:val="00B9075B"/>
    <w:rsid w:val="00B909A7"/>
    <w:rsid w:val="00B91915"/>
    <w:rsid w:val="00B9305E"/>
    <w:rsid w:val="00B930F9"/>
    <w:rsid w:val="00B93367"/>
    <w:rsid w:val="00B94215"/>
    <w:rsid w:val="00B94AF9"/>
    <w:rsid w:val="00B953A8"/>
    <w:rsid w:val="00B95969"/>
    <w:rsid w:val="00B96056"/>
    <w:rsid w:val="00B96DA5"/>
    <w:rsid w:val="00B979E3"/>
    <w:rsid w:val="00BA0F1E"/>
    <w:rsid w:val="00BA11C6"/>
    <w:rsid w:val="00BA29CA"/>
    <w:rsid w:val="00BA3A75"/>
    <w:rsid w:val="00BA3BE2"/>
    <w:rsid w:val="00BA5841"/>
    <w:rsid w:val="00BA6228"/>
    <w:rsid w:val="00BA690A"/>
    <w:rsid w:val="00BA6F0D"/>
    <w:rsid w:val="00BA6FA3"/>
    <w:rsid w:val="00BA7036"/>
    <w:rsid w:val="00BA7FC2"/>
    <w:rsid w:val="00BB16A0"/>
    <w:rsid w:val="00BB33CA"/>
    <w:rsid w:val="00BB38DB"/>
    <w:rsid w:val="00BB3D7E"/>
    <w:rsid w:val="00BB3F0E"/>
    <w:rsid w:val="00BB51B7"/>
    <w:rsid w:val="00BB690C"/>
    <w:rsid w:val="00BB7E78"/>
    <w:rsid w:val="00BC0738"/>
    <w:rsid w:val="00BC080C"/>
    <w:rsid w:val="00BC1B10"/>
    <w:rsid w:val="00BC21E1"/>
    <w:rsid w:val="00BC4A87"/>
    <w:rsid w:val="00BC5222"/>
    <w:rsid w:val="00BC617E"/>
    <w:rsid w:val="00BD09A1"/>
    <w:rsid w:val="00BD1041"/>
    <w:rsid w:val="00BD11CA"/>
    <w:rsid w:val="00BD1863"/>
    <w:rsid w:val="00BD1FA3"/>
    <w:rsid w:val="00BD2FE8"/>
    <w:rsid w:val="00BD318F"/>
    <w:rsid w:val="00BD3565"/>
    <w:rsid w:val="00BD3A65"/>
    <w:rsid w:val="00BD46B5"/>
    <w:rsid w:val="00BD5498"/>
    <w:rsid w:val="00BD55A6"/>
    <w:rsid w:val="00BD56A2"/>
    <w:rsid w:val="00BD5CCD"/>
    <w:rsid w:val="00BD77F4"/>
    <w:rsid w:val="00BD7897"/>
    <w:rsid w:val="00BE02B1"/>
    <w:rsid w:val="00BE0E16"/>
    <w:rsid w:val="00BE106D"/>
    <w:rsid w:val="00BE1B3E"/>
    <w:rsid w:val="00BE26DA"/>
    <w:rsid w:val="00BF1C98"/>
    <w:rsid w:val="00BF1FC1"/>
    <w:rsid w:val="00BF24F6"/>
    <w:rsid w:val="00BF36DB"/>
    <w:rsid w:val="00BF38AA"/>
    <w:rsid w:val="00BF3F14"/>
    <w:rsid w:val="00BF5686"/>
    <w:rsid w:val="00BF5855"/>
    <w:rsid w:val="00BF6271"/>
    <w:rsid w:val="00BF6777"/>
    <w:rsid w:val="00C00394"/>
    <w:rsid w:val="00C003E7"/>
    <w:rsid w:val="00C01529"/>
    <w:rsid w:val="00C02C15"/>
    <w:rsid w:val="00C02FBE"/>
    <w:rsid w:val="00C035F4"/>
    <w:rsid w:val="00C036C3"/>
    <w:rsid w:val="00C06955"/>
    <w:rsid w:val="00C105CD"/>
    <w:rsid w:val="00C1339A"/>
    <w:rsid w:val="00C13ED3"/>
    <w:rsid w:val="00C14BA9"/>
    <w:rsid w:val="00C14F02"/>
    <w:rsid w:val="00C153CF"/>
    <w:rsid w:val="00C15AEB"/>
    <w:rsid w:val="00C161F4"/>
    <w:rsid w:val="00C20E60"/>
    <w:rsid w:val="00C20EAA"/>
    <w:rsid w:val="00C219AE"/>
    <w:rsid w:val="00C252FE"/>
    <w:rsid w:val="00C25BA8"/>
    <w:rsid w:val="00C26169"/>
    <w:rsid w:val="00C2736D"/>
    <w:rsid w:val="00C312D9"/>
    <w:rsid w:val="00C3167D"/>
    <w:rsid w:val="00C3174F"/>
    <w:rsid w:val="00C31ABF"/>
    <w:rsid w:val="00C325E0"/>
    <w:rsid w:val="00C32B09"/>
    <w:rsid w:val="00C34066"/>
    <w:rsid w:val="00C34115"/>
    <w:rsid w:val="00C34490"/>
    <w:rsid w:val="00C3603A"/>
    <w:rsid w:val="00C3614B"/>
    <w:rsid w:val="00C3664D"/>
    <w:rsid w:val="00C36E18"/>
    <w:rsid w:val="00C37753"/>
    <w:rsid w:val="00C37B73"/>
    <w:rsid w:val="00C37B86"/>
    <w:rsid w:val="00C401D3"/>
    <w:rsid w:val="00C44653"/>
    <w:rsid w:val="00C449B6"/>
    <w:rsid w:val="00C44E1F"/>
    <w:rsid w:val="00C45071"/>
    <w:rsid w:val="00C452C7"/>
    <w:rsid w:val="00C4686D"/>
    <w:rsid w:val="00C471A5"/>
    <w:rsid w:val="00C5047F"/>
    <w:rsid w:val="00C50D72"/>
    <w:rsid w:val="00C51B97"/>
    <w:rsid w:val="00C51DA1"/>
    <w:rsid w:val="00C52948"/>
    <w:rsid w:val="00C529DB"/>
    <w:rsid w:val="00C55091"/>
    <w:rsid w:val="00C57ED9"/>
    <w:rsid w:val="00C605CD"/>
    <w:rsid w:val="00C60605"/>
    <w:rsid w:val="00C60959"/>
    <w:rsid w:val="00C60FBD"/>
    <w:rsid w:val="00C61A3E"/>
    <w:rsid w:val="00C63A39"/>
    <w:rsid w:val="00C63D44"/>
    <w:rsid w:val="00C65211"/>
    <w:rsid w:val="00C70721"/>
    <w:rsid w:val="00C71234"/>
    <w:rsid w:val="00C723AC"/>
    <w:rsid w:val="00C73D9E"/>
    <w:rsid w:val="00C74873"/>
    <w:rsid w:val="00C74AC3"/>
    <w:rsid w:val="00C754B5"/>
    <w:rsid w:val="00C76091"/>
    <w:rsid w:val="00C76AC4"/>
    <w:rsid w:val="00C772AE"/>
    <w:rsid w:val="00C77C03"/>
    <w:rsid w:val="00C80EFD"/>
    <w:rsid w:val="00C80F1D"/>
    <w:rsid w:val="00C8223E"/>
    <w:rsid w:val="00C82B57"/>
    <w:rsid w:val="00C84714"/>
    <w:rsid w:val="00C84B18"/>
    <w:rsid w:val="00C84E8E"/>
    <w:rsid w:val="00C86C12"/>
    <w:rsid w:val="00C87BAA"/>
    <w:rsid w:val="00C90C52"/>
    <w:rsid w:val="00C90FB9"/>
    <w:rsid w:val="00C91956"/>
    <w:rsid w:val="00C9286A"/>
    <w:rsid w:val="00C92E02"/>
    <w:rsid w:val="00C93F43"/>
    <w:rsid w:val="00C948B2"/>
    <w:rsid w:val="00C97829"/>
    <w:rsid w:val="00CA0009"/>
    <w:rsid w:val="00CA0972"/>
    <w:rsid w:val="00CA0EAC"/>
    <w:rsid w:val="00CA19C1"/>
    <w:rsid w:val="00CA1F55"/>
    <w:rsid w:val="00CA1F89"/>
    <w:rsid w:val="00CA2E1E"/>
    <w:rsid w:val="00CA3EF2"/>
    <w:rsid w:val="00CA55B0"/>
    <w:rsid w:val="00CA57ED"/>
    <w:rsid w:val="00CA66FF"/>
    <w:rsid w:val="00CA67A0"/>
    <w:rsid w:val="00CA717C"/>
    <w:rsid w:val="00CA79EB"/>
    <w:rsid w:val="00CB06C8"/>
    <w:rsid w:val="00CB2245"/>
    <w:rsid w:val="00CB42E8"/>
    <w:rsid w:val="00CB488A"/>
    <w:rsid w:val="00CB4D9D"/>
    <w:rsid w:val="00CB4F50"/>
    <w:rsid w:val="00CB5DEE"/>
    <w:rsid w:val="00CC3385"/>
    <w:rsid w:val="00CC4006"/>
    <w:rsid w:val="00CC5775"/>
    <w:rsid w:val="00CC5874"/>
    <w:rsid w:val="00CC6496"/>
    <w:rsid w:val="00CC7CE2"/>
    <w:rsid w:val="00CC7E23"/>
    <w:rsid w:val="00CD061C"/>
    <w:rsid w:val="00CD2010"/>
    <w:rsid w:val="00CD2523"/>
    <w:rsid w:val="00CD28AE"/>
    <w:rsid w:val="00CD2CA0"/>
    <w:rsid w:val="00CD2D60"/>
    <w:rsid w:val="00CD2FA3"/>
    <w:rsid w:val="00CD559D"/>
    <w:rsid w:val="00CD5D2B"/>
    <w:rsid w:val="00CD6A4C"/>
    <w:rsid w:val="00CD7E5C"/>
    <w:rsid w:val="00CE05C9"/>
    <w:rsid w:val="00CE24DC"/>
    <w:rsid w:val="00CE4005"/>
    <w:rsid w:val="00CE41E2"/>
    <w:rsid w:val="00CE4805"/>
    <w:rsid w:val="00CE5567"/>
    <w:rsid w:val="00CE5BC9"/>
    <w:rsid w:val="00CE7298"/>
    <w:rsid w:val="00CE7DAF"/>
    <w:rsid w:val="00CF00C9"/>
    <w:rsid w:val="00CF4D7E"/>
    <w:rsid w:val="00CF6511"/>
    <w:rsid w:val="00D01198"/>
    <w:rsid w:val="00D01D35"/>
    <w:rsid w:val="00D0413D"/>
    <w:rsid w:val="00D0589C"/>
    <w:rsid w:val="00D06A49"/>
    <w:rsid w:val="00D071DB"/>
    <w:rsid w:val="00D0729B"/>
    <w:rsid w:val="00D072C0"/>
    <w:rsid w:val="00D108F2"/>
    <w:rsid w:val="00D122C7"/>
    <w:rsid w:val="00D13486"/>
    <w:rsid w:val="00D139D7"/>
    <w:rsid w:val="00D140D7"/>
    <w:rsid w:val="00D14465"/>
    <w:rsid w:val="00D1593D"/>
    <w:rsid w:val="00D15B9C"/>
    <w:rsid w:val="00D15CCE"/>
    <w:rsid w:val="00D16D34"/>
    <w:rsid w:val="00D16DD8"/>
    <w:rsid w:val="00D17037"/>
    <w:rsid w:val="00D204B6"/>
    <w:rsid w:val="00D2100D"/>
    <w:rsid w:val="00D24963"/>
    <w:rsid w:val="00D25E3F"/>
    <w:rsid w:val="00D25F5C"/>
    <w:rsid w:val="00D2731F"/>
    <w:rsid w:val="00D2771F"/>
    <w:rsid w:val="00D300AF"/>
    <w:rsid w:val="00D302C6"/>
    <w:rsid w:val="00D30342"/>
    <w:rsid w:val="00D309E8"/>
    <w:rsid w:val="00D313DE"/>
    <w:rsid w:val="00D31FCE"/>
    <w:rsid w:val="00D346A9"/>
    <w:rsid w:val="00D34E48"/>
    <w:rsid w:val="00D36034"/>
    <w:rsid w:val="00D36727"/>
    <w:rsid w:val="00D36880"/>
    <w:rsid w:val="00D37645"/>
    <w:rsid w:val="00D37B20"/>
    <w:rsid w:val="00D40BCB"/>
    <w:rsid w:val="00D42079"/>
    <w:rsid w:val="00D43577"/>
    <w:rsid w:val="00D44D7A"/>
    <w:rsid w:val="00D45A01"/>
    <w:rsid w:val="00D45D87"/>
    <w:rsid w:val="00D45DBB"/>
    <w:rsid w:val="00D46257"/>
    <w:rsid w:val="00D472E9"/>
    <w:rsid w:val="00D5034D"/>
    <w:rsid w:val="00D5078C"/>
    <w:rsid w:val="00D5079B"/>
    <w:rsid w:val="00D513A1"/>
    <w:rsid w:val="00D5266A"/>
    <w:rsid w:val="00D534BD"/>
    <w:rsid w:val="00D53771"/>
    <w:rsid w:val="00D551B5"/>
    <w:rsid w:val="00D5681C"/>
    <w:rsid w:val="00D56A35"/>
    <w:rsid w:val="00D57F2E"/>
    <w:rsid w:val="00D57FE9"/>
    <w:rsid w:val="00D600E0"/>
    <w:rsid w:val="00D603CF"/>
    <w:rsid w:val="00D6081B"/>
    <w:rsid w:val="00D61944"/>
    <w:rsid w:val="00D624F6"/>
    <w:rsid w:val="00D634FE"/>
    <w:rsid w:val="00D6445E"/>
    <w:rsid w:val="00D64E97"/>
    <w:rsid w:val="00D65288"/>
    <w:rsid w:val="00D659CF"/>
    <w:rsid w:val="00D66437"/>
    <w:rsid w:val="00D668DF"/>
    <w:rsid w:val="00D6725B"/>
    <w:rsid w:val="00D712A4"/>
    <w:rsid w:val="00D71735"/>
    <w:rsid w:val="00D72367"/>
    <w:rsid w:val="00D725F2"/>
    <w:rsid w:val="00D7262A"/>
    <w:rsid w:val="00D73069"/>
    <w:rsid w:val="00D7395E"/>
    <w:rsid w:val="00D739AD"/>
    <w:rsid w:val="00D73BD8"/>
    <w:rsid w:val="00D758C4"/>
    <w:rsid w:val="00D76011"/>
    <w:rsid w:val="00D77575"/>
    <w:rsid w:val="00D77B4C"/>
    <w:rsid w:val="00D80536"/>
    <w:rsid w:val="00D80E86"/>
    <w:rsid w:val="00D8162E"/>
    <w:rsid w:val="00D85947"/>
    <w:rsid w:val="00D86249"/>
    <w:rsid w:val="00D862FF"/>
    <w:rsid w:val="00D86AB3"/>
    <w:rsid w:val="00D86C49"/>
    <w:rsid w:val="00D8778D"/>
    <w:rsid w:val="00D9007F"/>
    <w:rsid w:val="00D910F5"/>
    <w:rsid w:val="00D91279"/>
    <w:rsid w:val="00D91B7E"/>
    <w:rsid w:val="00D91B97"/>
    <w:rsid w:val="00D92816"/>
    <w:rsid w:val="00D92F25"/>
    <w:rsid w:val="00D95852"/>
    <w:rsid w:val="00D9685D"/>
    <w:rsid w:val="00D97305"/>
    <w:rsid w:val="00D97747"/>
    <w:rsid w:val="00DA0F9B"/>
    <w:rsid w:val="00DA1E82"/>
    <w:rsid w:val="00DA3EA9"/>
    <w:rsid w:val="00DA5366"/>
    <w:rsid w:val="00DA560D"/>
    <w:rsid w:val="00DA5F37"/>
    <w:rsid w:val="00DA6FEB"/>
    <w:rsid w:val="00DA712F"/>
    <w:rsid w:val="00DB08C1"/>
    <w:rsid w:val="00DB0B27"/>
    <w:rsid w:val="00DB0E36"/>
    <w:rsid w:val="00DB215D"/>
    <w:rsid w:val="00DB314B"/>
    <w:rsid w:val="00DB38A7"/>
    <w:rsid w:val="00DB44FC"/>
    <w:rsid w:val="00DB5090"/>
    <w:rsid w:val="00DB5521"/>
    <w:rsid w:val="00DB5C81"/>
    <w:rsid w:val="00DC04DE"/>
    <w:rsid w:val="00DC2F67"/>
    <w:rsid w:val="00DC3E4B"/>
    <w:rsid w:val="00DC411E"/>
    <w:rsid w:val="00DC4D4F"/>
    <w:rsid w:val="00DC4F9C"/>
    <w:rsid w:val="00DC694D"/>
    <w:rsid w:val="00DC6E40"/>
    <w:rsid w:val="00DC6F07"/>
    <w:rsid w:val="00DC72E8"/>
    <w:rsid w:val="00DC73F5"/>
    <w:rsid w:val="00DC7FF4"/>
    <w:rsid w:val="00DD032D"/>
    <w:rsid w:val="00DD071A"/>
    <w:rsid w:val="00DD0B71"/>
    <w:rsid w:val="00DD13EC"/>
    <w:rsid w:val="00DD20A6"/>
    <w:rsid w:val="00DD21E9"/>
    <w:rsid w:val="00DD2867"/>
    <w:rsid w:val="00DD53EF"/>
    <w:rsid w:val="00DD60D4"/>
    <w:rsid w:val="00DD610C"/>
    <w:rsid w:val="00DD6309"/>
    <w:rsid w:val="00DD6412"/>
    <w:rsid w:val="00DE058A"/>
    <w:rsid w:val="00DE0645"/>
    <w:rsid w:val="00DE0F25"/>
    <w:rsid w:val="00DE0F89"/>
    <w:rsid w:val="00DE2024"/>
    <w:rsid w:val="00DE2392"/>
    <w:rsid w:val="00DE30AF"/>
    <w:rsid w:val="00DE39DF"/>
    <w:rsid w:val="00DE3CA8"/>
    <w:rsid w:val="00DE597B"/>
    <w:rsid w:val="00DE6AA3"/>
    <w:rsid w:val="00DE7492"/>
    <w:rsid w:val="00DE7904"/>
    <w:rsid w:val="00DF02CD"/>
    <w:rsid w:val="00DF0408"/>
    <w:rsid w:val="00DF24A9"/>
    <w:rsid w:val="00DF488F"/>
    <w:rsid w:val="00DF5D34"/>
    <w:rsid w:val="00DF6681"/>
    <w:rsid w:val="00DF696B"/>
    <w:rsid w:val="00DF784C"/>
    <w:rsid w:val="00DF7B17"/>
    <w:rsid w:val="00DF7FD4"/>
    <w:rsid w:val="00E00612"/>
    <w:rsid w:val="00E0078E"/>
    <w:rsid w:val="00E02AA1"/>
    <w:rsid w:val="00E02F34"/>
    <w:rsid w:val="00E05398"/>
    <w:rsid w:val="00E05626"/>
    <w:rsid w:val="00E05B8E"/>
    <w:rsid w:val="00E06284"/>
    <w:rsid w:val="00E066F6"/>
    <w:rsid w:val="00E07D77"/>
    <w:rsid w:val="00E110C5"/>
    <w:rsid w:val="00E120E6"/>
    <w:rsid w:val="00E12351"/>
    <w:rsid w:val="00E12E71"/>
    <w:rsid w:val="00E16544"/>
    <w:rsid w:val="00E170BF"/>
    <w:rsid w:val="00E17CD4"/>
    <w:rsid w:val="00E17DD7"/>
    <w:rsid w:val="00E20235"/>
    <w:rsid w:val="00E20538"/>
    <w:rsid w:val="00E244A6"/>
    <w:rsid w:val="00E24664"/>
    <w:rsid w:val="00E2644A"/>
    <w:rsid w:val="00E3144C"/>
    <w:rsid w:val="00E3178A"/>
    <w:rsid w:val="00E31AAF"/>
    <w:rsid w:val="00E3389A"/>
    <w:rsid w:val="00E34FE5"/>
    <w:rsid w:val="00E35F2E"/>
    <w:rsid w:val="00E37B11"/>
    <w:rsid w:val="00E40CCE"/>
    <w:rsid w:val="00E42189"/>
    <w:rsid w:val="00E42987"/>
    <w:rsid w:val="00E43CBA"/>
    <w:rsid w:val="00E44154"/>
    <w:rsid w:val="00E44B23"/>
    <w:rsid w:val="00E46B68"/>
    <w:rsid w:val="00E478C2"/>
    <w:rsid w:val="00E5148E"/>
    <w:rsid w:val="00E514FF"/>
    <w:rsid w:val="00E51B81"/>
    <w:rsid w:val="00E5316B"/>
    <w:rsid w:val="00E53D96"/>
    <w:rsid w:val="00E53EDB"/>
    <w:rsid w:val="00E5482C"/>
    <w:rsid w:val="00E561ED"/>
    <w:rsid w:val="00E56239"/>
    <w:rsid w:val="00E57A11"/>
    <w:rsid w:val="00E6044F"/>
    <w:rsid w:val="00E606CC"/>
    <w:rsid w:val="00E6125A"/>
    <w:rsid w:val="00E617CB"/>
    <w:rsid w:val="00E61C2F"/>
    <w:rsid w:val="00E61DDD"/>
    <w:rsid w:val="00E6208B"/>
    <w:rsid w:val="00E63711"/>
    <w:rsid w:val="00E63F2D"/>
    <w:rsid w:val="00E64348"/>
    <w:rsid w:val="00E644D2"/>
    <w:rsid w:val="00E65057"/>
    <w:rsid w:val="00E666BA"/>
    <w:rsid w:val="00E6699D"/>
    <w:rsid w:val="00E67000"/>
    <w:rsid w:val="00E67158"/>
    <w:rsid w:val="00E7004B"/>
    <w:rsid w:val="00E708CD"/>
    <w:rsid w:val="00E711B2"/>
    <w:rsid w:val="00E71495"/>
    <w:rsid w:val="00E72342"/>
    <w:rsid w:val="00E73024"/>
    <w:rsid w:val="00E7350D"/>
    <w:rsid w:val="00E73AFF"/>
    <w:rsid w:val="00E74711"/>
    <w:rsid w:val="00E762CE"/>
    <w:rsid w:val="00E7684F"/>
    <w:rsid w:val="00E77AC4"/>
    <w:rsid w:val="00E809E6"/>
    <w:rsid w:val="00E80CB1"/>
    <w:rsid w:val="00E81526"/>
    <w:rsid w:val="00E8285E"/>
    <w:rsid w:val="00E841D3"/>
    <w:rsid w:val="00E8424E"/>
    <w:rsid w:val="00E86753"/>
    <w:rsid w:val="00E87CEE"/>
    <w:rsid w:val="00E87EF6"/>
    <w:rsid w:val="00E87FCF"/>
    <w:rsid w:val="00E90E80"/>
    <w:rsid w:val="00E90EBD"/>
    <w:rsid w:val="00E921D4"/>
    <w:rsid w:val="00E92ACA"/>
    <w:rsid w:val="00E93E03"/>
    <w:rsid w:val="00E9529F"/>
    <w:rsid w:val="00E95877"/>
    <w:rsid w:val="00E95ADB"/>
    <w:rsid w:val="00E966EF"/>
    <w:rsid w:val="00E967EE"/>
    <w:rsid w:val="00EA2592"/>
    <w:rsid w:val="00EA2825"/>
    <w:rsid w:val="00EA3181"/>
    <w:rsid w:val="00EA3462"/>
    <w:rsid w:val="00EA4643"/>
    <w:rsid w:val="00EA4867"/>
    <w:rsid w:val="00EA4A93"/>
    <w:rsid w:val="00EA57A4"/>
    <w:rsid w:val="00EA65E1"/>
    <w:rsid w:val="00EA7046"/>
    <w:rsid w:val="00EA7A7E"/>
    <w:rsid w:val="00EA7B8A"/>
    <w:rsid w:val="00EA7E06"/>
    <w:rsid w:val="00EB00A4"/>
    <w:rsid w:val="00EB10E0"/>
    <w:rsid w:val="00EB1512"/>
    <w:rsid w:val="00EB1A83"/>
    <w:rsid w:val="00EB1C35"/>
    <w:rsid w:val="00EB63DF"/>
    <w:rsid w:val="00EC0A1B"/>
    <w:rsid w:val="00EC15DD"/>
    <w:rsid w:val="00EC2D52"/>
    <w:rsid w:val="00EC47E4"/>
    <w:rsid w:val="00EC5303"/>
    <w:rsid w:val="00EC5EED"/>
    <w:rsid w:val="00EC665E"/>
    <w:rsid w:val="00EC6713"/>
    <w:rsid w:val="00EC69E2"/>
    <w:rsid w:val="00ED0792"/>
    <w:rsid w:val="00ED0C95"/>
    <w:rsid w:val="00ED1EFC"/>
    <w:rsid w:val="00ED1FFA"/>
    <w:rsid w:val="00ED2757"/>
    <w:rsid w:val="00ED3527"/>
    <w:rsid w:val="00ED4FA4"/>
    <w:rsid w:val="00ED52CB"/>
    <w:rsid w:val="00ED6863"/>
    <w:rsid w:val="00ED689D"/>
    <w:rsid w:val="00ED690F"/>
    <w:rsid w:val="00ED7AFF"/>
    <w:rsid w:val="00EE2276"/>
    <w:rsid w:val="00EE28F7"/>
    <w:rsid w:val="00EE2F25"/>
    <w:rsid w:val="00EE4178"/>
    <w:rsid w:val="00EE4A68"/>
    <w:rsid w:val="00EE5821"/>
    <w:rsid w:val="00EE75E2"/>
    <w:rsid w:val="00EE761E"/>
    <w:rsid w:val="00EF12B9"/>
    <w:rsid w:val="00EF1639"/>
    <w:rsid w:val="00EF1E3A"/>
    <w:rsid w:val="00EF2874"/>
    <w:rsid w:val="00EF2978"/>
    <w:rsid w:val="00EF5716"/>
    <w:rsid w:val="00EF68D0"/>
    <w:rsid w:val="00EF6A19"/>
    <w:rsid w:val="00EF6AD5"/>
    <w:rsid w:val="00EF6FA0"/>
    <w:rsid w:val="00EF75F3"/>
    <w:rsid w:val="00EF7F81"/>
    <w:rsid w:val="00F000E1"/>
    <w:rsid w:val="00F00B67"/>
    <w:rsid w:val="00F01719"/>
    <w:rsid w:val="00F01D19"/>
    <w:rsid w:val="00F032FD"/>
    <w:rsid w:val="00F049E5"/>
    <w:rsid w:val="00F04CE7"/>
    <w:rsid w:val="00F0551D"/>
    <w:rsid w:val="00F06254"/>
    <w:rsid w:val="00F06EA6"/>
    <w:rsid w:val="00F07294"/>
    <w:rsid w:val="00F1519C"/>
    <w:rsid w:val="00F1592D"/>
    <w:rsid w:val="00F1662F"/>
    <w:rsid w:val="00F16A9E"/>
    <w:rsid w:val="00F17435"/>
    <w:rsid w:val="00F17469"/>
    <w:rsid w:val="00F21B8C"/>
    <w:rsid w:val="00F221FD"/>
    <w:rsid w:val="00F22482"/>
    <w:rsid w:val="00F22B04"/>
    <w:rsid w:val="00F23253"/>
    <w:rsid w:val="00F24335"/>
    <w:rsid w:val="00F25AEF"/>
    <w:rsid w:val="00F26ED6"/>
    <w:rsid w:val="00F30372"/>
    <w:rsid w:val="00F30CB0"/>
    <w:rsid w:val="00F30D26"/>
    <w:rsid w:val="00F31CDB"/>
    <w:rsid w:val="00F34627"/>
    <w:rsid w:val="00F35D6D"/>
    <w:rsid w:val="00F36EEE"/>
    <w:rsid w:val="00F44BCB"/>
    <w:rsid w:val="00F4535B"/>
    <w:rsid w:val="00F5078E"/>
    <w:rsid w:val="00F51D1D"/>
    <w:rsid w:val="00F53B25"/>
    <w:rsid w:val="00F54DC9"/>
    <w:rsid w:val="00F5579B"/>
    <w:rsid w:val="00F57109"/>
    <w:rsid w:val="00F57E3C"/>
    <w:rsid w:val="00F61D0A"/>
    <w:rsid w:val="00F61D1C"/>
    <w:rsid w:val="00F631DC"/>
    <w:rsid w:val="00F641C3"/>
    <w:rsid w:val="00F65093"/>
    <w:rsid w:val="00F66603"/>
    <w:rsid w:val="00F66BF8"/>
    <w:rsid w:val="00F67EC3"/>
    <w:rsid w:val="00F70978"/>
    <w:rsid w:val="00F70AB8"/>
    <w:rsid w:val="00F70F06"/>
    <w:rsid w:val="00F70FB7"/>
    <w:rsid w:val="00F71768"/>
    <w:rsid w:val="00F7273E"/>
    <w:rsid w:val="00F743EB"/>
    <w:rsid w:val="00F74872"/>
    <w:rsid w:val="00F74E76"/>
    <w:rsid w:val="00F753B5"/>
    <w:rsid w:val="00F77A9A"/>
    <w:rsid w:val="00F804BF"/>
    <w:rsid w:val="00F815F7"/>
    <w:rsid w:val="00F8184F"/>
    <w:rsid w:val="00F826D7"/>
    <w:rsid w:val="00F82AD2"/>
    <w:rsid w:val="00F83219"/>
    <w:rsid w:val="00F8325C"/>
    <w:rsid w:val="00F84C13"/>
    <w:rsid w:val="00F85BD5"/>
    <w:rsid w:val="00F8604F"/>
    <w:rsid w:val="00F86059"/>
    <w:rsid w:val="00F8630B"/>
    <w:rsid w:val="00F8641B"/>
    <w:rsid w:val="00F874C1"/>
    <w:rsid w:val="00F8753C"/>
    <w:rsid w:val="00F87B64"/>
    <w:rsid w:val="00F87D6E"/>
    <w:rsid w:val="00F917A3"/>
    <w:rsid w:val="00F91C79"/>
    <w:rsid w:val="00F92F11"/>
    <w:rsid w:val="00F93460"/>
    <w:rsid w:val="00F94E96"/>
    <w:rsid w:val="00F9521D"/>
    <w:rsid w:val="00F95EAA"/>
    <w:rsid w:val="00F9741E"/>
    <w:rsid w:val="00F97A5A"/>
    <w:rsid w:val="00FA2D91"/>
    <w:rsid w:val="00FA39DF"/>
    <w:rsid w:val="00FA3E09"/>
    <w:rsid w:val="00FA4124"/>
    <w:rsid w:val="00FA4196"/>
    <w:rsid w:val="00FA6226"/>
    <w:rsid w:val="00FA6416"/>
    <w:rsid w:val="00FA7792"/>
    <w:rsid w:val="00FB18AC"/>
    <w:rsid w:val="00FB1FDD"/>
    <w:rsid w:val="00FB29CE"/>
    <w:rsid w:val="00FB3194"/>
    <w:rsid w:val="00FB4F7F"/>
    <w:rsid w:val="00FB5A1C"/>
    <w:rsid w:val="00FB7274"/>
    <w:rsid w:val="00FB7CE4"/>
    <w:rsid w:val="00FC1A16"/>
    <w:rsid w:val="00FC2E44"/>
    <w:rsid w:val="00FC2FC7"/>
    <w:rsid w:val="00FC3347"/>
    <w:rsid w:val="00FC4A03"/>
    <w:rsid w:val="00FC56EF"/>
    <w:rsid w:val="00FC5A08"/>
    <w:rsid w:val="00FC776E"/>
    <w:rsid w:val="00FD0049"/>
    <w:rsid w:val="00FD180F"/>
    <w:rsid w:val="00FD1C0C"/>
    <w:rsid w:val="00FD2EF9"/>
    <w:rsid w:val="00FD2FF2"/>
    <w:rsid w:val="00FD3BA5"/>
    <w:rsid w:val="00FD4974"/>
    <w:rsid w:val="00FD4F24"/>
    <w:rsid w:val="00FD576B"/>
    <w:rsid w:val="00FD5C31"/>
    <w:rsid w:val="00FD72AB"/>
    <w:rsid w:val="00FE10BF"/>
    <w:rsid w:val="00FE1CC6"/>
    <w:rsid w:val="00FE2210"/>
    <w:rsid w:val="00FE3FB1"/>
    <w:rsid w:val="00FE41B0"/>
    <w:rsid w:val="00FE4D80"/>
    <w:rsid w:val="00FF01F7"/>
    <w:rsid w:val="00FF107B"/>
    <w:rsid w:val="00FF10F5"/>
    <w:rsid w:val="00FF145A"/>
    <w:rsid w:val="00FF22D1"/>
    <w:rsid w:val="00FF3495"/>
    <w:rsid w:val="00FF35F3"/>
    <w:rsid w:val="00FF3759"/>
    <w:rsid w:val="00FF3A13"/>
    <w:rsid w:val="00FF3D40"/>
    <w:rsid w:val="00FF545F"/>
    <w:rsid w:val="00FF5E59"/>
    <w:rsid w:val="00FF667E"/>
    <w:rsid w:val="00FF7104"/>
    <w:rsid w:val="282F7D36"/>
    <w:rsid w:val="45F6BBE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37CA8"/>
  <w15:docId w15:val="{77C28BED-5D87-461B-9AA4-3082C8D9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496"/>
    <w:rPr>
      <w:rFonts w:ascii="Times New Roman" w:hAnsi="Times New Roman"/>
      <w:sz w:val="24"/>
      <w:lang w:val="es-MX"/>
    </w:rPr>
  </w:style>
  <w:style w:type="paragraph" w:styleId="Ttulo1">
    <w:name w:val="heading 1"/>
    <w:basedOn w:val="Normal"/>
    <w:next w:val="Normal"/>
    <w:link w:val="Ttulo1Car"/>
    <w:uiPriority w:val="9"/>
    <w:pPr>
      <w:keepNext/>
      <w:keepLines/>
      <w:spacing w:before="400" w:after="120"/>
      <w:outlineLvl w:val="0"/>
    </w:pPr>
    <w:rPr>
      <w:sz w:val="40"/>
      <w:szCs w:val="40"/>
    </w:rPr>
  </w:style>
  <w:style w:type="paragraph" w:styleId="Ttulo2">
    <w:name w:val="heading 2"/>
    <w:basedOn w:val="Normal"/>
    <w:next w:val="Normal"/>
    <w:link w:val="Ttulo2Car"/>
    <w:uiPriority w:val="9"/>
    <w:unhideWhenUsed/>
    <w:pPr>
      <w:keepNext/>
      <w:keepLines/>
      <w:spacing w:before="360" w:after="120"/>
      <w:outlineLvl w:val="1"/>
    </w:pPr>
    <w:rPr>
      <w:sz w:val="32"/>
      <w:szCs w:val="32"/>
    </w:rPr>
  </w:style>
  <w:style w:type="paragraph" w:styleId="Ttulo3">
    <w:name w:val="heading 3"/>
    <w:basedOn w:val="Normal"/>
    <w:next w:val="Normal"/>
    <w:link w:val="Ttulo3Car"/>
    <w:uiPriority w:val="9"/>
    <w:unhideWhenUsed/>
    <w:pPr>
      <w:keepNext/>
      <w:keepLines/>
      <w:spacing w:before="320" w:after="80"/>
      <w:outlineLvl w:val="2"/>
    </w:pPr>
    <w:rPr>
      <w:color w:val="434343"/>
      <w:sz w:val="28"/>
      <w:szCs w:val="28"/>
    </w:rPr>
  </w:style>
  <w:style w:type="paragraph" w:styleId="Ttulo4">
    <w:name w:val="heading 4"/>
    <w:basedOn w:val="Normal"/>
    <w:next w:val="Normal"/>
    <w:uiPriority w:val="9"/>
    <w:unhideWhenUsed/>
    <w:pPr>
      <w:keepNext/>
      <w:keepLines/>
      <w:spacing w:before="280" w:after="80"/>
      <w:outlineLvl w:val="3"/>
    </w:pPr>
    <w:rPr>
      <w:color w:val="666666"/>
      <w:szCs w:val="24"/>
    </w:rPr>
  </w:style>
  <w:style w:type="paragraph" w:styleId="Ttulo5">
    <w:name w:val="heading 5"/>
    <w:basedOn w:val="Normal"/>
    <w:next w:val="Normal"/>
    <w:uiPriority w:val="9"/>
    <w:semiHidden/>
    <w:unhideWhenUsed/>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customStyle="1" w:styleId="a2">
    <w:basedOn w:val="Tablanormal"/>
    <w:tblPr>
      <w:tblStyleRowBandSize w:val="1"/>
      <w:tblStyleColBandSize w:val="1"/>
      <w:tblCellMar>
        <w:top w:w="100" w:type="dxa"/>
        <w:left w:w="100" w:type="dxa"/>
        <w:bottom w:w="100" w:type="dxa"/>
        <w:right w:w="100" w:type="dxa"/>
      </w:tblCellMar>
    </w:tblPr>
  </w:style>
  <w:style w:type="table" w:customStyle="1" w:styleId="a3">
    <w:basedOn w:val="Tablanormal"/>
    <w:tblPr>
      <w:tblStyleRowBandSize w:val="1"/>
      <w:tblStyleColBandSize w:val="1"/>
      <w:tblCellMar>
        <w:top w:w="100" w:type="dxa"/>
        <w:left w:w="100" w:type="dxa"/>
        <w:bottom w:w="100" w:type="dxa"/>
        <w:right w:w="100" w:type="dxa"/>
      </w:tblCellMar>
    </w:tblPr>
  </w:style>
  <w:style w:type="table" w:customStyle="1" w:styleId="a4">
    <w:basedOn w:val="Tablanormal"/>
    <w:tblPr>
      <w:tblStyleRowBandSize w:val="1"/>
      <w:tblStyleColBandSize w:val="1"/>
      <w:tblCellMar>
        <w:top w:w="100" w:type="dxa"/>
        <w:left w:w="100" w:type="dxa"/>
        <w:bottom w:w="100" w:type="dxa"/>
        <w:right w:w="100" w:type="dxa"/>
      </w:tblCellMar>
    </w:tblPr>
  </w:style>
  <w:style w:type="table" w:customStyle="1" w:styleId="a5">
    <w:basedOn w:val="Tablanormal"/>
    <w:tblPr>
      <w:tblStyleRowBandSize w:val="1"/>
      <w:tblStyleColBandSize w:val="1"/>
      <w:tblCellMar>
        <w:top w:w="100" w:type="dxa"/>
        <w:left w:w="100" w:type="dxa"/>
        <w:bottom w:w="100" w:type="dxa"/>
        <w:right w:w="100" w:type="dxa"/>
      </w:tblCellMar>
    </w:tblPr>
  </w:style>
  <w:style w:type="table" w:customStyle="1" w:styleId="a6">
    <w:basedOn w:val="Tablanormal"/>
    <w:tblPr>
      <w:tblStyleRowBandSize w:val="1"/>
      <w:tblStyleColBandSize w:val="1"/>
      <w:tblCellMar>
        <w:top w:w="100" w:type="dxa"/>
        <w:left w:w="100" w:type="dxa"/>
        <w:bottom w:w="100" w:type="dxa"/>
        <w:right w:w="100" w:type="dxa"/>
      </w:tblCellMar>
    </w:tblPr>
  </w:style>
  <w:style w:type="table" w:customStyle="1" w:styleId="a7">
    <w:basedOn w:val="Tablanormal"/>
    <w:tblPr>
      <w:tblStyleRowBandSize w:val="1"/>
      <w:tblStyleColBandSize w:val="1"/>
      <w:tblCellMar>
        <w:top w:w="100" w:type="dxa"/>
        <w:left w:w="100" w:type="dxa"/>
        <w:bottom w:w="100" w:type="dxa"/>
        <w:right w:w="100" w:type="dxa"/>
      </w:tblCellMar>
    </w:tblPr>
  </w:style>
  <w:style w:type="table" w:customStyle="1" w:styleId="a8">
    <w:basedOn w:val="Tablanormal"/>
    <w:tblPr>
      <w:tblStyleRowBandSize w:val="1"/>
      <w:tblStyleColBandSize w:val="1"/>
      <w:tblCellMar>
        <w:top w:w="100" w:type="dxa"/>
        <w:left w:w="100" w:type="dxa"/>
        <w:bottom w:w="100" w:type="dxa"/>
        <w:right w:w="100" w:type="dxa"/>
      </w:tblCellMar>
    </w:tblPr>
  </w:style>
  <w:style w:type="table" w:customStyle="1" w:styleId="a9">
    <w:basedOn w:val="Tablanormal"/>
    <w:tblPr>
      <w:tblStyleRowBandSize w:val="1"/>
      <w:tblStyleColBandSize w:val="1"/>
      <w:tblCellMar>
        <w:top w:w="100" w:type="dxa"/>
        <w:left w:w="100" w:type="dxa"/>
        <w:bottom w:w="100" w:type="dxa"/>
        <w:right w:w="100" w:type="dxa"/>
      </w:tblCellMar>
    </w:tblPr>
  </w:style>
  <w:style w:type="table" w:customStyle="1" w:styleId="aa">
    <w:basedOn w:val="Tablanormal"/>
    <w:tblPr>
      <w:tblStyleRowBandSize w:val="1"/>
      <w:tblStyleColBandSize w:val="1"/>
      <w:tblCellMar>
        <w:top w:w="100" w:type="dxa"/>
        <w:left w:w="100" w:type="dxa"/>
        <w:bottom w:w="100" w:type="dxa"/>
        <w:right w:w="100" w:type="dxa"/>
      </w:tblCellMar>
    </w:tblPr>
  </w:style>
  <w:style w:type="table" w:customStyle="1" w:styleId="ab">
    <w:basedOn w:val="Tablanormal"/>
    <w:tblPr>
      <w:tblStyleRowBandSize w:val="1"/>
      <w:tblStyleColBandSize w:val="1"/>
      <w:tblCellMar>
        <w:top w:w="100" w:type="dxa"/>
        <w:left w:w="100" w:type="dxa"/>
        <w:bottom w:w="100" w:type="dxa"/>
        <w:right w:w="100" w:type="dxa"/>
      </w:tblCellMar>
    </w:tblPr>
  </w:style>
  <w:style w:type="table" w:customStyle="1" w:styleId="ac">
    <w:basedOn w:val="Tablanormal"/>
    <w:tblPr>
      <w:tblStyleRowBandSize w:val="1"/>
      <w:tblStyleColBandSize w:val="1"/>
      <w:tblCellMar>
        <w:top w:w="100" w:type="dxa"/>
        <w:left w:w="100" w:type="dxa"/>
        <w:bottom w:w="100" w:type="dxa"/>
        <w:right w:w="100" w:type="dxa"/>
      </w:tblCellMar>
    </w:tblPr>
  </w:style>
  <w:style w:type="table" w:customStyle="1" w:styleId="ad">
    <w:basedOn w:val="Tablanormal"/>
    <w:tblPr>
      <w:tblStyleRowBandSize w:val="1"/>
      <w:tblStyleColBandSize w:val="1"/>
      <w:tblCellMar>
        <w:top w:w="100" w:type="dxa"/>
        <w:left w:w="100" w:type="dxa"/>
        <w:bottom w:w="100" w:type="dxa"/>
        <w:right w:w="100" w:type="dxa"/>
      </w:tblCellMar>
    </w:tblPr>
  </w:style>
  <w:style w:type="table" w:customStyle="1" w:styleId="ae">
    <w:basedOn w:val="Tablanormal"/>
    <w:tblPr>
      <w:tblStyleRowBandSize w:val="1"/>
      <w:tblStyleColBandSize w:val="1"/>
      <w:tblCellMar>
        <w:top w:w="100" w:type="dxa"/>
        <w:left w:w="100" w:type="dxa"/>
        <w:bottom w:w="100" w:type="dxa"/>
        <w:right w:w="100" w:type="dxa"/>
      </w:tblCellMar>
    </w:tblPr>
  </w:style>
  <w:style w:type="table" w:customStyle="1" w:styleId="af">
    <w:basedOn w:val="Tablanormal"/>
    <w:tblPr>
      <w:tblStyleRowBandSize w:val="1"/>
      <w:tblStyleColBandSize w:val="1"/>
      <w:tblCellMar>
        <w:top w:w="100" w:type="dxa"/>
        <w:left w:w="100" w:type="dxa"/>
        <w:bottom w:w="100" w:type="dxa"/>
        <w:right w:w="100" w:type="dxa"/>
      </w:tblCellMar>
    </w:tblPr>
  </w:style>
  <w:style w:type="table" w:customStyle="1" w:styleId="af0">
    <w:basedOn w:val="Tablanormal"/>
    <w:tblPr>
      <w:tblStyleRowBandSize w:val="1"/>
      <w:tblStyleColBandSize w:val="1"/>
      <w:tblCellMar>
        <w:top w:w="100" w:type="dxa"/>
        <w:left w:w="100" w:type="dxa"/>
        <w:bottom w:w="100" w:type="dxa"/>
        <w:right w:w="100" w:type="dxa"/>
      </w:tblCellMar>
    </w:tblPr>
  </w:style>
  <w:style w:type="table" w:customStyle="1" w:styleId="af1">
    <w:basedOn w:val="Tablanormal"/>
    <w:tblPr>
      <w:tblStyleRowBandSize w:val="1"/>
      <w:tblStyleColBandSize w:val="1"/>
      <w:tblCellMar>
        <w:top w:w="100" w:type="dxa"/>
        <w:left w:w="100" w:type="dxa"/>
        <w:bottom w:w="100" w:type="dxa"/>
        <w:right w:w="100" w:type="dxa"/>
      </w:tblCellMar>
    </w:tblPr>
  </w:style>
  <w:style w:type="table" w:customStyle="1" w:styleId="af2">
    <w:basedOn w:val="Tablanormal"/>
    <w:tblPr>
      <w:tblStyleRowBandSize w:val="1"/>
      <w:tblStyleColBandSize w:val="1"/>
      <w:tblCellMar>
        <w:top w:w="100" w:type="dxa"/>
        <w:left w:w="100" w:type="dxa"/>
        <w:bottom w:w="100" w:type="dxa"/>
        <w:right w:w="100" w:type="dxa"/>
      </w:tblCellMar>
    </w:tblPr>
  </w:style>
  <w:style w:type="table" w:customStyle="1" w:styleId="af3">
    <w:basedOn w:val="Tablanormal"/>
    <w:tblPr>
      <w:tblStyleRowBandSize w:val="1"/>
      <w:tblStyleColBandSize w:val="1"/>
      <w:tblCellMar>
        <w:top w:w="100" w:type="dxa"/>
        <w:left w:w="100" w:type="dxa"/>
        <w:bottom w:w="100" w:type="dxa"/>
        <w:right w:w="100" w:type="dxa"/>
      </w:tblCellMar>
    </w:tblPr>
  </w:style>
  <w:style w:type="table" w:customStyle="1" w:styleId="af4">
    <w:basedOn w:val="Tablanormal"/>
    <w:tblPr>
      <w:tblStyleRowBandSize w:val="1"/>
      <w:tblStyleColBandSize w:val="1"/>
      <w:tblCellMar>
        <w:top w:w="100" w:type="dxa"/>
        <w:left w:w="100" w:type="dxa"/>
        <w:bottom w:w="100" w:type="dxa"/>
        <w:right w:w="100" w:type="dxa"/>
      </w:tblCellMar>
    </w:tblPr>
  </w:style>
  <w:style w:type="table" w:customStyle="1" w:styleId="af5">
    <w:basedOn w:val="Tablanormal"/>
    <w:tblPr>
      <w:tblStyleRowBandSize w:val="1"/>
      <w:tblStyleColBandSize w:val="1"/>
      <w:tblCellMar>
        <w:top w:w="100" w:type="dxa"/>
        <w:left w:w="100" w:type="dxa"/>
        <w:bottom w:w="100" w:type="dxa"/>
        <w:right w:w="100" w:type="dxa"/>
      </w:tblCellMar>
    </w:tblPr>
  </w:style>
  <w:style w:type="table" w:customStyle="1" w:styleId="af6">
    <w:basedOn w:val="Tablanormal"/>
    <w:tblPr>
      <w:tblStyleRowBandSize w:val="1"/>
      <w:tblStyleColBandSize w:val="1"/>
      <w:tblCellMar>
        <w:top w:w="100" w:type="dxa"/>
        <w:left w:w="100" w:type="dxa"/>
        <w:bottom w:w="100" w:type="dxa"/>
        <w:right w:w="100" w:type="dxa"/>
      </w:tblCellMar>
    </w:tblPr>
  </w:style>
  <w:style w:type="table" w:customStyle="1" w:styleId="af7">
    <w:basedOn w:val="Tablanormal"/>
    <w:tblPr>
      <w:tblStyleRowBandSize w:val="1"/>
      <w:tblStyleColBandSize w:val="1"/>
      <w:tblCellMar>
        <w:top w:w="100" w:type="dxa"/>
        <w:left w:w="100" w:type="dxa"/>
        <w:bottom w:w="100" w:type="dxa"/>
        <w:right w:w="100" w:type="dxa"/>
      </w:tblCellMar>
    </w:tblPr>
  </w:style>
  <w:style w:type="table" w:customStyle="1" w:styleId="af8">
    <w:basedOn w:val="Tablanormal"/>
    <w:tblPr>
      <w:tblStyleRowBandSize w:val="1"/>
      <w:tblStyleColBandSize w:val="1"/>
      <w:tblCellMar>
        <w:top w:w="100" w:type="dxa"/>
        <w:left w:w="100" w:type="dxa"/>
        <w:bottom w:w="100" w:type="dxa"/>
        <w:right w:w="100" w:type="dxa"/>
      </w:tblCellMar>
    </w:tblPr>
  </w:style>
  <w:style w:type="table" w:customStyle="1" w:styleId="af9">
    <w:basedOn w:val="Tablanormal"/>
    <w:tblPr>
      <w:tblStyleRowBandSize w:val="1"/>
      <w:tblStyleColBandSize w:val="1"/>
      <w:tblCellMar>
        <w:top w:w="100" w:type="dxa"/>
        <w:left w:w="100" w:type="dxa"/>
        <w:bottom w:w="100" w:type="dxa"/>
        <w:right w:w="100" w:type="dxa"/>
      </w:tblCellMar>
    </w:tblPr>
  </w:style>
  <w:style w:type="table" w:customStyle="1" w:styleId="afa">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636CD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36CDA"/>
  </w:style>
  <w:style w:type="paragraph" w:styleId="Piedepgina">
    <w:name w:val="footer"/>
    <w:basedOn w:val="Normal"/>
    <w:link w:val="PiedepginaCar"/>
    <w:uiPriority w:val="99"/>
    <w:unhideWhenUsed/>
    <w:rsid w:val="00636CD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36CDA"/>
  </w:style>
  <w:style w:type="character" w:customStyle="1" w:styleId="normaltextrun">
    <w:name w:val="normaltextrun"/>
    <w:basedOn w:val="Fuentedeprrafopredeter"/>
    <w:rsid w:val="0076297B"/>
  </w:style>
  <w:style w:type="character" w:customStyle="1" w:styleId="eop">
    <w:name w:val="eop"/>
    <w:basedOn w:val="Fuentedeprrafopredeter"/>
    <w:rsid w:val="0076297B"/>
  </w:style>
  <w:style w:type="paragraph" w:styleId="Prrafodelista">
    <w:name w:val="List Paragraph"/>
    <w:basedOn w:val="Normal"/>
    <w:uiPriority w:val="34"/>
    <w:qFormat/>
    <w:rsid w:val="00B71155"/>
    <w:pPr>
      <w:ind w:left="720"/>
      <w:contextualSpacing/>
    </w:pPr>
  </w:style>
  <w:style w:type="paragraph" w:styleId="NormalWeb">
    <w:name w:val="Normal (Web)"/>
    <w:basedOn w:val="Normal"/>
    <w:uiPriority w:val="99"/>
    <w:unhideWhenUsed/>
    <w:rsid w:val="00184EFA"/>
    <w:pPr>
      <w:spacing w:before="100" w:beforeAutospacing="1" w:after="100" w:afterAutospacing="1" w:line="240" w:lineRule="auto"/>
    </w:pPr>
    <w:rPr>
      <w:rFonts w:eastAsia="Times New Roman" w:cs="Times New Roman"/>
      <w:szCs w:val="24"/>
    </w:rPr>
  </w:style>
  <w:style w:type="paragraph" w:styleId="Revisin">
    <w:name w:val="Revision"/>
    <w:hidden/>
    <w:uiPriority w:val="99"/>
    <w:semiHidden/>
    <w:rsid w:val="00184EFA"/>
    <w:pPr>
      <w:spacing w:line="240" w:lineRule="auto"/>
    </w:pPr>
  </w:style>
  <w:style w:type="paragraph" w:styleId="Textodeglobo">
    <w:name w:val="Balloon Text"/>
    <w:basedOn w:val="Normal"/>
    <w:link w:val="TextodegloboCar"/>
    <w:uiPriority w:val="99"/>
    <w:semiHidden/>
    <w:unhideWhenUsed/>
    <w:rsid w:val="00184EF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4EFA"/>
    <w:rPr>
      <w:rFonts w:ascii="Segoe UI" w:hAnsi="Segoe UI" w:cs="Segoe UI"/>
      <w:sz w:val="18"/>
      <w:szCs w:val="18"/>
    </w:rPr>
  </w:style>
  <w:style w:type="paragraph" w:styleId="TDC1">
    <w:name w:val="toc 1"/>
    <w:basedOn w:val="Normal"/>
    <w:next w:val="Normal"/>
    <w:autoRedefine/>
    <w:uiPriority w:val="39"/>
    <w:unhideWhenUsed/>
    <w:rsid w:val="00184EFA"/>
    <w:pPr>
      <w:spacing w:after="100"/>
    </w:pPr>
  </w:style>
  <w:style w:type="paragraph" w:styleId="TDC2">
    <w:name w:val="toc 2"/>
    <w:basedOn w:val="Normal"/>
    <w:next w:val="Normal"/>
    <w:autoRedefine/>
    <w:uiPriority w:val="39"/>
    <w:unhideWhenUsed/>
    <w:rsid w:val="00184EFA"/>
    <w:pPr>
      <w:spacing w:after="100"/>
      <w:ind w:left="220"/>
    </w:pPr>
  </w:style>
  <w:style w:type="paragraph" w:styleId="TDC3">
    <w:name w:val="toc 3"/>
    <w:basedOn w:val="Normal"/>
    <w:next w:val="Normal"/>
    <w:autoRedefine/>
    <w:uiPriority w:val="39"/>
    <w:unhideWhenUsed/>
    <w:rsid w:val="00184EFA"/>
    <w:pPr>
      <w:tabs>
        <w:tab w:val="right" w:pos="9019"/>
      </w:tabs>
      <w:spacing w:after="100"/>
      <w:ind w:left="993" w:hanging="553"/>
    </w:pPr>
  </w:style>
  <w:style w:type="paragraph" w:styleId="TDC4">
    <w:name w:val="toc 4"/>
    <w:basedOn w:val="Normal"/>
    <w:next w:val="Normal"/>
    <w:autoRedefine/>
    <w:uiPriority w:val="39"/>
    <w:unhideWhenUsed/>
    <w:rsid w:val="00184EFA"/>
    <w:pPr>
      <w:spacing w:after="100"/>
      <w:ind w:left="660"/>
    </w:pPr>
  </w:style>
  <w:style w:type="character" w:styleId="Hipervnculo">
    <w:name w:val="Hyperlink"/>
    <w:basedOn w:val="Fuentedeprrafopredeter"/>
    <w:uiPriority w:val="99"/>
    <w:unhideWhenUsed/>
    <w:rsid w:val="00184EFA"/>
    <w:rPr>
      <w:color w:val="0000FF" w:themeColor="hyperlink"/>
      <w:u w:val="single"/>
    </w:rPr>
  </w:style>
  <w:style w:type="paragraph" w:customStyle="1" w:styleId="Titulo1">
    <w:name w:val="Titulo 1"/>
    <w:basedOn w:val="Ttulo1"/>
    <w:link w:val="Titulo1Car"/>
    <w:qFormat/>
    <w:rsid w:val="0043378A"/>
    <w:pPr>
      <w:spacing w:before="280" w:after="0" w:line="360" w:lineRule="auto"/>
      <w:ind w:right="201"/>
      <w:jc w:val="both"/>
    </w:pPr>
    <w:rPr>
      <w:b/>
      <w:sz w:val="32"/>
    </w:rPr>
  </w:style>
  <w:style w:type="paragraph" w:customStyle="1" w:styleId="Titulo2">
    <w:name w:val="Titulo2"/>
    <w:basedOn w:val="Ttulo2"/>
    <w:link w:val="Titulo2Car"/>
    <w:qFormat/>
    <w:rsid w:val="000B5496"/>
    <w:pPr>
      <w:jc w:val="both"/>
    </w:pPr>
    <w:rPr>
      <w:b/>
      <w:sz w:val="24"/>
    </w:rPr>
  </w:style>
  <w:style w:type="character" w:customStyle="1" w:styleId="Ttulo1Car">
    <w:name w:val="Título 1 Car"/>
    <w:basedOn w:val="Fuentedeprrafopredeter"/>
    <w:link w:val="Ttulo1"/>
    <w:uiPriority w:val="9"/>
    <w:rsid w:val="00184EFA"/>
    <w:rPr>
      <w:sz w:val="40"/>
      <w:szCs w:val="40"/>
    </w:rPr>
  </w:style>
  <w:style w:type="character" w:customStyle="1" w:styleId="Titulo1Car">
    <w:name w:val="Titulo 1 Car"/>
    <w:basedOn w:val="Ttulo1Car"/>
    <w:link w:val="Titulo1"/>
    <w:rsid w:val="0043378A"/>
    <w:rPr>
      <w:rFonts w:ascii="Times New Roman" w:hAnsi="Times New Roman"/>
      <w:b/>
      <w:sz w:val="32"/>
      <w:szCs w:val="40"/>
    </w:rPr>
  </w:style>
  <w:style w:type="paragraph" w:customStyle="1" w:styleId="Titulo3">
    <w:name w:val="Titulo3"/>
    <w:basedOn w:val="Ttulo3"/>
    <w:link w:val="Titulo3Car"/>
    <w:qFormat/>
    <w:rsid w:val="000B5496"/>
    <w:pPr>
      <w:jc w:val="both"/>
    </w:pPr>
    <w:rPr>
      <w:b/>
      <w:i/>
      <w:color w:val="auto"/>
      <w:sz w:val="24"/>
    </w:rPr>
  </w:style>
  <w:style w:type="character" w:customStyle="1" w:styleId="Ttulo2Car">
    <w:name w:val="Título 2 Car"/>
    <w:basedOn w:val="Fuentedeprrafopredeter"/>
    <w:link w:val="Ttulo2"/>
    <w:uiPriority w:val="9"/>
    <w:rsid w:val="00184EFA"/>
    <w:rPr>
      <w:sz w:val="32"/>
      <w:szCs w:val="32"/>
    </w:rPr>
  </w:style>
  <w:style w:type="character" w:customStyle="1" w:styleId="Titulo2Car">
    <w:name w:val="Titulo2 Car"/>
    <w:basedOn w:val="Ttulo2Car"/>
    <w:link w:val="Titulo2"/>
    <w:rsid w:val="000B5496"/>
    <w:rPr>
      <w:rFonts w:ascii="Times New Roman" w:hAnsi="Times New Roman"/>
      <w:b/>
      <w:sz w:val="24"/>
      <w:szCs w:val="32"/>
    </w:rPr>
  </w:style>
  <w:style w:type="paragraph" w:customStyle="1" w:styleId="Titulo4">
    <w:name w:val="Titulo4"/>
    <w:basedOn w:val="Titulo3"/>
    <w:link w:val="Titulo4Car"/>
    <w:qFormat/>
    <w:rsid w:val="00DB44FC"/>
    <w:rPr>
      <w:b w:val="0"/>
    </w:rPr>
  </w:style>
  <w:style w:type="character" w:customStyle="1" w:styleId="Ttulo3Car">
    <w:name w:val="Título 3 Car"/>
    <w:basedOn w:val="Fuentedeprrafopredeter"/>
    <w:link w:val="Ttulo3"/>
    <w:uiPriority w:val="9"/>
    <w:rsid w:val="00184EFA"/>
    <w:rPr>
      <w:color w:val="434343"/>
      <w:sz w:val="28"/>
      <w:szCs w:val="28"/>
    </w:rPr>
  </w:style>
  <w:style w:type="character" w:customStyle="1" w:styleId="Titulo3Car">
    <w:name w:val="Titulo3 Car"/>
    <w:basedOn w:val="Ttulo3Car"/>
    <w:link w:val="Titulo3"/>
    <w:rsid w:val="000B5496"/>
    <w:rPr>
      <w:rFonts w:ascii="Times New Roman" w:hAnsi="Times New Roman"/>
      <w:b/>
      <w:i/>
      <w:color w:val="434343"/>
      <w:sz w:val="24"/>
      <w:szCs w:val="28"/>
    </w:rPr>
  </w:style>
  <w:style w:type="character" w:customStyle="1" w:styleId="Titulo4Car">
    <w:name w:val="Titulo4 Car"/>
    <w:basedOn w:val="Titulo3Car"/>
    <w:link w:val="Titulo4"/>
    <w:rsid w:val="00DB44FC"/>
    <w:rPr>
      <w:rFonts w:ascii="Times New Roman" w:hAnsi="Times New Roman"/>
      <w:b w:val="0"/>
      <w:i/>
      <w:color w:val="434343"/>
      <w:sz w:val="24"/>
      <w:szCs w:val="28"/>
    </w:rPr>
  </w:style>
  <w:style w:type="paragraph" w:styleId="TtuloTDC">
    <w:name w:val="TOC Heading"/>
    <w:basedOn w:val="Ttulo1"/>
    <w:next w:val="Normal"/>
    <w:uiPriority w:val="39"/>
    <w:unhideWhenUsed/>
    <w:qFormat/>
    <w:rsid w:val="00184EFA"/>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character" w:customStyle="1" w:styleId="field-name-field-definicion">
    <w:name w:val="field-name-field-definicion"/>
    <w:basedOn w:val="Fuentedeprrafopredeter"/>
    <w:rsid w:val="00184EFA"/>
  </w:style>
  <w:style w:type="paragraph" w:customStyle="1" w:styleId="k5">
    <w:name w:val="k5"/>
    <w:basedOn w:val="Normal"/>
    <w:rsid w:val="00184EFA"/>
    <w:pPr>
      <w:spacing w:before="100" w:beforeAutospacing="1" w:after="100" w:afterAutospacing="1" w:line="240" w:lineRule="auto"/>
    </w:pPr>
    <w:rPr>
      <w:rFonts w:eastAsia="Times New Roman" w:cs="Times New Roman"/>
      <w:szCs w:val="24"/>
    </w:rPr>
  </w:style>
  <w:style w:type="paragraph" w:customStyle="1" w:styleId="m">
    <w:name w:val="m"/>
    <w:basedOn w:val="Normal"/>
    <w:rsid w:val="00184EFA"/>
    <w:pPr>
      <w:spacing w:before="100" w:beforeAutospacing="1" w:after="100" w:afterAutospacing="1" w:line="240" w:lineRule="auto"/>
    </w:pPr>
    <w:rPr>
      <w:rFonts w:eastAsia="Times New Roman" w:cs="Times New Roman"/>
      <w:szCs w:val="24"/>
    </w:rPr>
  </w:style>
  <w:style w:type="character" w:customStyle="1" w:styleId="nacep">
    <w:name w:val="n_acep"/>
    <w:basedOn w:val="Fuentedeprrafopredeter"/>
    <w:rsid w:val="00184EFA"/>
  </w:style>
  <w:style w:type="character" w:customStyle="1" w:styleId="u">
    <w:name w:val="u"/>
    <w:basedOn w:val="Fuentedeprrafopredeter"/>
    <w:rsid w:val="00184EFA"/>
  </w:style>
  <w:style w:type="table" w:customStyle="1" w:styleId="Tablaconcuadrcula1">
    <w:name w:val="Tabla con cuadrícula1"/>
    <w:rsid w:val="00184EFA"/>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815C1B"/>
    <w:rPr>
      <w:sz w:val="16"/>
      <w:szCs w:val="16"/>
    </w:rPr>
  </w:style>
  <w:style w:type="paragraph" w:styleId="Textocomentario">
    <w:name w:val="annotation text"/>
    <w:basedOn w:val="Normal"/>
    <w:link w:val="TextocomentarioCar"/>
    <w:uiPriority w:val="99"/>
    <w:semiHidden/>
    <w:unhideWhenUsed/>
    <w:rsid w:val="00815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15C1B"/>
    <w:rPr>
      <w:sz w:val="20"/>
      <w:szCs w:val="20"/>
    </w:rPr>
  </w:style>
  <w:style w:type="paragraph" w:styleId="Asuntodelcomentario">
    <w:name w:val="annotation subject"/>
    <w:basedOn w:val="Textocomentario"/>
    <w:next w:val="Textocomentario"/>
    <w:link w:val="AsuntodelcomentarioCar"/>
    <w:uiPriority w:val="99"/>
    <w:semiHidden/>
    <w:unhideWhenUsed/>
    <w:rsid w:val="00815C1B"/>
    <w:rPr>
      <w:b/>
      <w:bCs/>
    </w:rPr>
  </w:style>
  <w:style w:type="character" w:customStyle="1" w:styleId="AsuntodelcomentarioCar">
    <w:name w:val="Asunto del comentario Car"/>
    <w:basedOn w:val="TextocomentarioCar"/>
    <w:link w:val="Asuntodelcomentario"/>
    <w:uiPriority w:val="99"/>
    <w:semiHidden/>
    <w:rsid w:val="00815C1B"/>
    <w:rPr>
      <w:b/>
      <w:bCs/>
      <w:sz w:val="20"/>
      <w:szCs w:val="20"/>
    </w:rPr>
  </w:style>
  <w:style w:type="paragraph" w:styleId="Descripcin">
    <w:name w:val="caption"/>
    <w:basedOn w:val="Normal"/>
    <w:next w:val="Normal"/>
    <w:uiPriority w:val="35"/>
    <w:unhideWhenUsed/>
    <w:qFormat/>
    <w:rsid w:val="00B33200"/>
    <w:pPr>
      <w:spacing w:after="200" w:line="240" w:lineRule="auto"/>
    </w:pPr>
    <w:rPr>
      <w:i/>
      <w:iCs/>
      <w:color w:val="1F497D" w:themeColor="text2"/>
      <w:sz w:val="18"/>
      <w:szCs w:val="18"/>
    </w:rPr>
  </w:style>
  <w:style w:type="table" w:styleId="Tablanormal5">
    <w:name w:val="Plain Table 5"/>
    <w:basedOn w:val="Tablanormal"/>
    <w:uiPriority w:val="45"/>
    <w:rsid w:val="00AF77AB"/>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0B59E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ennegrita">
    <w:name w:val="Strong"/>
    <w:basedOn w:val="Fuentedeprrafopredeter"/>
    <w:uiPriority w:val="22"/>
    <w:qFormat/>
    <w:rsid w:val="004F09AD"/>
    <w:rPr>
      <w:b/>
      <w:bCs/>
    </w:rPr>
  </w:style>
  <w:style w:type="character" w:styleId="Textodelmarcadordeposicin">
    <w:name w:val="Placeholder Text"/>
    <w:basedOn w:val="Fuentedeprrafopredeter"/>
    <w:uiPriority w:val="99"/>
    <w:semiHidden/>
    <w:rsid w:val="006A1065"/>
    <w:rPr>
      <w:color w:val="808080"/>
    </w:rPr>
  </w:style>
  <w:style w:type="table" w:customStyle="1" w:styleId="Estilo1">
    <w:name w:val="Estilo1"/>
    <w:basedOn w:val="Tablanormal"/>
    <w:uiPriority w:val="99"/>
    <w:rsid w:val="0043378A"/>
    <w:pPr>
      <w:spacing w:line="240" w:lineRule="auto"/>
    </w:pPr>
    <w:rPr>
      <w:rFonts w:ascii="Times New Roman" w:hAnsi="Times New Roman"/>
      <w:sz w:val="24"/>
    </w:rPr>
    <w:tblPr/>
  </w:style>
  <w:style w:type="table" w:styleId="Tablaconcuadrcula5oscura">
    <w:name w:val="Grid Table 5 Dark"/>
    <w:basedOn w:val="Tablanormal"/>
    <w:uiPriority w:val="50"/>
    <w:rsid w:val="0043378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2">
    <w:name w:val="Grid Table 2"/>
    <w:basedOn w:val="Tablanormal"/>
    <w:uiPriority w:val="47"/>
    <w:rsid w:val="00DB44F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255D8B"/>
  </w:style>
  <w:style w:type="paragraph" w:styleId="Sinespaciado">
    <w:name w:val="No Spacing"/>
    <w:link w:val="SinespaciadoCar"/>
    <w:uiPriority w:val="1"/>
    <w:qFormat/>
    <w:rsid w:val="00784501"/>
    <w:pPr>
      <w:spacing w:line="240" w:lineRule="auto"/>
    </w:pPr>
    <w:rPr>
      <w:rFonts w:asciiTheme="minorHAnsi" w:eastAsiaTheme="minorEastAsia" w:hAnsiTheme="minorHAnsi" w:cstheme="minorBidi"/>
      <w:lang w:val="es-MX"/>
    </w:rPr>
  </w:style>
  <w:style w:type="character" w:customStyle="1" w:styleId="SinespaciadoCar">
    <w:name w:val="Sin espaciado Car"/>
    <w:basedOn w:val="Fuentedeprrafopredeter"/>
    <w:link w:val="Sinespaciado"/>
    <w:uiPriority w:val="1"/>
    <w:rsid w:val="00784501"/>
    <w:rPr>
      <w:rFonts w:asciiTheme="minorHAnsi" w:eastAsiaTheme="minorEastAsia" w:hAnsiTheme="minorHAnsi" w:cstheme="minorBidi"/>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647">
      <w:bodyDiv w:val="1"/>
      <w:marLeft w:val="0"/>
      <w:marRight w:val="0"/>
      <w:marTop w:val="0"/>
      <w:marBottom w:val="0"/>
      <w:divBdr>
        <w:top w:val="none" w:sz="0" w:space="0" w:color="auto"/>
        <w:left w:val="none" w:sz="0" w:space="0" w:color="auto"/>
        <w:bottom w:val="none" w:sz="0" w:space="0" w:color="auto"/>
        <w:right w:val="none" w:sz="0" w:space="0" w:color="auto"/>
      </w:divBdr>
    </w:div>
    <w:div w:id="41440460">
      <w:bodyDiv w:val="1"/>
      <w:marLeft w:val="0"/>
      <w:marRight w:val="0"/>
      <w:marTop w:val="0"/>
      <w:marBottom w:val="0"/>
      <w:divBdr>
        <w:top w:val="none" w:sz="0" w:space="0" w:color="auto"/>
        <w:left w:val="none" w:sz="0" w:space="0" w:color="auto"/>
        <w:bottom w:val="none" w:sz="0" w:space="0" w:color="auto"/>
        <w:right w:val="none" w:sz="0" w:space="0" w:color="auto"/>
      </w:divBdr>
    </w:div>
    <w:div w:id="64495404">
      <w:bodyDiv w:val="1"/>
      <w:marLeft w:val="0"/>
      <w:marRight w:val="0"/>
      <w:marTop w:val="0"/>
      <w:marBottom w:val="0"/>
      <w:divBdr>
        <w:top w:val="none" w:sz="0" w:space="0" w:color="auto"/>
        <w:left w:val="none" w:sz="0" w:space="0" w:color="auto"/>
        <w:bottom w:val="none" w:sz="0" w:space="0" w:color="auto"/>
        <w:right w:val="none" w:sz="0" w:space="0" w:color="auto"/>
      </w:divBdr>
    </w:div>
    <w:div w:id="159858616">
      <w:bodyDiv w:val="1"/>
      <w:marLeft w:val="0"/>
      <w:marRight w:val="0"/>
      <w:marTop w:val="0"/>
      <w:marBottom w:val="0"/>
      <w:divBdr>
        <w:top w:val="none" w:sz="0" w:space="0" w:color="auto"/>
        <w:left w:val="none" w:sz="0" w:space="0" w:color="auto"/>
        <w:bottom w:val="none" w:sz="0" w:space="0" w:color="auto"/>
        <w:right w:val="none" w:sz="0" w:space="0" w:color="auto"/>
      </w:divBdr>
    </w:div>
    <w:div w:id="205416191">
      <w:bodyDiv w:val="1"/>
      <w:marLeft w:val="0"/>
      <w:marRight w:val="0"/>
      <w:marTop w:val="0"/>
      <w:marBottom w:val="0"/>
      <w:divBdr>
        <w:top w:val="none" w:sz="0" w:space="0" w:color="auto"/>
        <w:left w:val="none" w:sz="0" w:space="0" w:color="auto"/>
        <w:bottom w:val="none" w:sz="0" w:space="0" w:color="auto"/>
        <w:right w:val="none" w:sz="0" w:space="0" w:color="auto"/>
      </w:divBdr>
    </w:div>
    <w:div w:id="218135495">
      <w:bodyDiv w:val="1"/>
      <w:marLeft w:val="0"/>
      <w:marRight w:val="0"/>
      <w:marTop w:val="0"/>
      <w:marBottom w:val="0"/>
      <w:divBdr>
        <w:top w:val="none" w:sz="0" w:space="0" w:color="auto"/>
        <w:left w:val="none" w:sz="0" w:space="0" w:color="auto"/>
        <w:bottom w:val="none" w:sz="0" w:space="0" w:color="auto"/>
        <w:right w:val="none" w:sz="0" w:space="0" w:color="auto"/>
      </w:divBdr>
    </w:div>
    <w:div w:id="248463130">
      <w:bodyDiv w:val="1"/>
      <w:marLeft w:val="0"/>
      <w:marRight w:val="0"/>
      <w:marTop w:val="0"/>
      <w:marBottom w:val="0"/>
      <w:divBdr>
        <w:top w:val="none" w:sz="0" w:space="0" w:color="auto"/>
        <w:left w:val="none" w:sz="0" w:space="0" w:color="auto"/>
        <w:bottom w:val="none" w:sz="0" w:space="0" w:color="auto"/>
        <w:right w:val="none" w:sz="0" w:space="0" w:color="auto"/>
      </w:divBdr>
    </w:div>
    <w:div w:id="308169943">
      <w:bodyDiv w:val="1"/>
      <w:marLeft w:val="0"/>
      <w:marRight w:val="0"/>
      <w:marTop w:val="0"/>
      <w:marBottom w:val="0"/>
      <w:divBdr>
        <w:top w:val="none" w:sz="0" w:space="0" w:color="auto"/>
        <w:left w:val="none" w:sz="0" w:space="0" w:color="auto"/>
        <w:bottom w:val="none" w:sz="0" w:space="0" w:color="auto"/>
        <w:right w:val="none" w:sz="0" w:space="0" w:color="auto"/>
      </w:divBdr>
    </w:div>
    <w:div w:id="316766943">
      <w:bodyDiv w:val="1"/>
      <w:marLeft w:val="0"/>
      <w:marRight w:val="0"/>
      <w:marTop w:val="0"/>
      <w:marBottom w:val="0"/>
      <w:divBdr>
        <w:top w:val="none" w:sz="0" w:space="0" w:color="auto"/>
        <w:left w:val="none" w:sz="0" w:space="0" w:color="auto"/>
        <w:bottom w:val="none" w:sz="0" w:space="0" w:color="auto"/>
        <w:right w:val="none" w:sz="0" w:space="0" w:color="auto"/>
      </w:divBdr>
    </w:div>
    <w:div w:id="344090374">
      <w:bodyDiv w:val="1"/>
      <w:marLeft w:val="0"/>
      <w:marRight w:val="0"/>
      <w:marTop w:val="0"/>
      <w:marBottom w:val="0"/>
      <w:divBdr>
        <w:top w:val="none" w:sz="0" w:space="0" w:color="auto"/>
        <w:left w:val="none" w:sz="0" w:space="0" w:color="auto"/>
        <w:bottom w:val="none" w:sz="0" w:space="0" w:color="auto"/>
        <w:right w:val="none" w:sz="0" w:space="0" w:color="auto"/>
      </w:divBdr>
    </w:div>
    <w:div w:id="413168589">
      <w:bodyDiv w:val="1"/>
      <w:marLeft w:val="0"/>
      <w:marRight w:val="0"/>
      <w:marTop w:val="0"/>
      <w:marBottom w:val="0"/>
      <w:divBdr>
        <w:top w:val="none" w:sz="0" w:space="0" w:color="auto"/>
        <w:left w:val="none" w:sz="0" w:space="0" w:color="auto"/>
        <w:bottom w:val="none" w:sz="0" w:space="0" w:color="auto"/>
        <w:right w:val="none" w:sz="0" w:space="0" w:color="auto"/>
      </w:divBdr>
    </w:div>
    <w:div w:id="428741448">
      <w:bodyDiv w:val="1"/>
      <w:marLeft w:val="0"/>
      <w:marRight w:val="0"/>
      <w:marTop w:val="0"/>
      <w:marBottom w:val="0"/>
      <w:divBdr>
        <w:top w:val="none" w:sz="0" w:space="0" w:color="auto"/>
        <w:left w:val="none" w:sz="0" w:space="0" w:color="auto"/>
        <w:bottom w:val="none" w:sz="0" w:space="0" w:color="auto"/>
        <w:right w:val="none" w:sz="0" w:space="0" w:color="auto"/>
      </w:divBdr>
    </w:div>
    <w:div w:id="439420477">
      <w:bodyDiv w:val="1"/>
      <w:marLeft w:val="0"/>
      <w:marRight w:val="0"/>
      <w:marTop w:val="0"/>
      <w:marBottom w:val="0"/>
      <w:divBdr>
        <w:top w:val="none" w:sz="0" w:space="0" w:color="auto"/>
        <w:left w:val="none" w:sz="0" w:space="0" w:color="auto"/>
        <w:bottom w:val="none" w:sz="0" w:space="0" w:color="auto"/>
        <w:right w:val="none" w:sz="0" w:space="0" w:color="auto"/>
      </w:divBdr>
    </w:div>
    <w:div w:id="439687879">
      <w:bodyDiv w:val="1"/>
      <w:marLeft w:val="0"/>
      <w:marRight w:val="0"/>
      <w:marTop w:val="0"/>
      <w:marBottom w:val="0"/>
      <w:divBdr>
        <w:top w:val="none" w:sz="0" w:space="0" w:color="auto"/>
        <w:left w:val="none" w:sz="0" w:space="0" w:color="auto"/>
        <w:bottom w:val="none" w:sz="0" w:space="0" w:color="auto"/>
        <w:right w:val="none" w:sz="0" w:space="0" w:color="auto"/>
      </w:divBdr>
    </w:div>
    <w:div w:id="452141038">
      <w:bodyDiv w:val="1"/>
      <w:marLeft w:val="0"/>
      <w:marRight w:val="0"/>
      <w:marTop w:val="0"/>
      <w:marBottom w:val="0"/>
      <w:divBdr>
        <w:top w:val="none" w:sz="0" w:space="0" w:color="auto"/>
        <w:left w:val="none" w:sz="0" w:space="0" w:color="auto"/>
        <w:bottom w:val="none" w:sz="0" w:space="0" w:color="auto"/>
        <w:right w:val="none" w:sz="0" w:space="0" w:color="auto"/>
      </w:divBdr>
    </w:div>
    <w:div w:id="458888362">
      <w:bodyDiv w:val="1"/>
      <w:marLeft w:val="0"/>
      <w:marRight w:val="0"/>
      <w:marTop w:val="0"/>
      <w:marBottom w:val="0"/>
      <w:divBdr>
        <w:top w:val="none" w:sz="0" w:space="0" w:color="auto"/>
        <w:left w:val="none" w:sz="0" w:space="0" w:color="auto"/>
        <w:bottom w:val="none" w:sz="0" w:space="0" w:color="auto"/>
        <w:right w:val="none" w:sz="0" w:space="0" w:color="auto"/>
      </w:divBdr>
    </w:div>
    <w:div w:id="499203818">
      <w:bodyDiv w:val="1"/>
      <w:marLeft w:val="0"/>
      <w:marRight w:val="0"/>
      <w:marTop w:val="0"/>
      <w:marBottom w:val="0"/>
      <w:divBdr>
        <w:top w:val="none" w:sz="0" w:space="0" w:color="auto"/>
        <w:left w:val="none" w:sz="0" w:space="0" w:color="auto"/>
        <w:bottom w:val="none" w:sz="0" w:space="0" w:color="auto"/>
        <w:right w:val="none" w:sz="0" w:space="0" w:color="auto"/>
      </w:divBdr>
    </w:div>
    <w:div w:id="501047518">
      <w:bodyDiv w:val="1"/>
      <w:marLeft w:val="0"/>
      <w:marRight w:val="0"/>
      <w:marTop w:val="0"/>
      <w:marBottom w:val="0"/>
      <w:divBdr>
        <w:top w:val="none" w:sz="0" w:space="0" w:color="auto"/>
        <w:left w:val="none" w:sz="0" w:space="0" w:color="auto"/>
        <w:bottom w:val="none" w:sz="0" w:space="0" w:color="auto"/>
        <w:right w:val="none" w:sz="0" w:space="0" w:color="auto"/>
      </w:divBdr>
    </w:div>
    <w:div w:id="541938748">
      <w:bodyDiv w:val="1"/>
      <w:marLeft w:val="0"/>
      <w:marRight w:val="0"/>
      <w:marTop w:val="0"/>
      <w:marBottom w:val="0"/>
      <w:divBdr>
        <w:top w:val="none" w:sz="0" w:space="0" w:color="auto"/>
        <w:left w:val="none" w:sz="0" w:space="0" w:color="auto"/>
        <w:bottom w:val="none" w:sz="0" w:space="0" w:color="auto"/>
        <w:right w:val="none" w:sz="0" w:space="0" w:color="auto"/>
      </w:divBdr>
    </w:div>
    <w:div w:id="542520625">
      <w:bodyDiv w:val="1"/>
      <w:marLeft w:val="0"/>
      <w:marRight w:val="0"/>
      <w:marTop w:val="0"/>
      <w:marBottom w:val="0"/>
      <w:divBdr>
        <w:top w:val="none" w:sz="0" w:space="0" w:color="auto"/>
        <w:left w:val="none" w:sz="0" w:space="0" w:color="auto"/>
        <w:bottom w:val="none" w:sz="0" w:space="0" w:color="auto"/>
        <w:right w:val="none" w:sz="0" w:space="0" w:color="auto"/>
      </w:divBdr>
    </w:div>
    <w:div w:id="623654241">
      <w:bodyDiv w:val="1"/>
      <w:marLeft w:val="0"/>
      <w:marRight w:val="0"/>
      <w:marTop w:val="0"/>
      <w:marBottom w:val="0"/>
      <w:divBdr>
        <w:top w:val="none" w:sz="0" w:space="0" w:color="auto"/>
        <w:left w:val="none" w:sz="0" w:space="0" w:color="auto"/>
        <w:bottom w:val="none" w:sz="0" w:space="0" w:color="auto"/>
        <w:right w:val="none" w:sz="0" w:space="0" w:color="auto"/>
      </w:divBdr>
    </w:div>
    <w:div w:id="659499805">
      <w:bodyDiv w:val="1"/>
      <w:marLeft w:val="0"/>
      <w:marRight w:val="0"/>
      <w:marTop w:val="0"/>
      <w:marBottom w:val="0"/>
      <w:divBdr>
        <w:top w:val="none" w:sz="0" w:space="0" w:color="auto"/>
        <w:left w:val="none" w:sz="0" w:space="0" w:color="auto"/>
        <w:bottom w:val="none" w:sz="0" w:space="0" w:color="auto"/>
        <w:right w:val="none" w:sz="0" w:space="0" w:color="auto"/>
      </w:divBdr>
    </w:div>
    <w:div w:id="670259154">
      <w:bodyDiv w:val="1"/>
      <w:marLeft w:val="0"/>
      <w:marRight w:val="0"/>
      <w:marTop w:val="0"/>
      <w:marBottom w:val="0"/>
      <w:divBdr>
        <w:top w:val="none" w:sz="0" w:space="0" w:color="auto"/>
        <w:left w:val="none" w:sz="0" w:space="0" w:color="auto"/>
        <w:bottom w:val="none" w:sz="0" w:space="0" w:color="auto"/>
        <w:right w:val="none" w:sz="0" w:space="0" w:color="auto"/>
      </w:divBdr>
    </w:div>
    <w:div w:id="679357735">
      <w:bodyDiv w:val="1"/>
      <w:marLeft w:val="0"/>
      <w:marRight w:val="0"/>
      <w:marTop w:val="0"/>
      <w:marBottom w:val="0"/>
      <w:divBdr>
        <w:top w:val="none" w:sz="0" w:space="0" w:color="auto"/>
        <w:left w:val="none" w:sz="0" w:space="0" w:color="auto"/>
        <w:bottom w:val="none" w:sz="0" w:space="0" w:color="auto"/>
        <w:right w:val="none" w:sz="0" w:space="0" w:color="auto"/>
      </w:divBdr>
    </w:div>
    <w:div w:id="681471063">
      <w:bodyDiv w:val="1"/>
      <w:marLeft w:val="0"/>
      <w:marRight w:val="0"/>
      <w:marTop w:val="0"/>
      <w:marBottom w:val="0"/>
      <w:divBdr>
        <w:top w:val="none" w:sz="0" w:space="0" w:color="auto"/>
        <w:left w:val="none" w:sz="0" w:space="0" w:color="auto"/>
        <w:bottom w:val="none" w:sz="0" w:space="0" w:color="auto"/>
        <w:right w:val="none" w:sz="0" w:space="0" w:color="auto"/>
      </w:divBdr>
    </w:div>
    <w:div w:id="706880257">
      <w:bodyDiv w:val="1"/>
      <w:marLeft w:val="0"/>
      <w:marRight w:val="0"/>
      <w:marTop w:val="0"/>
      <w:marBottom w:val="0"/>
      <w:divBdr>
        <w:top w:val="none" w:sz="0" w:space="0" w:color="auto"/>
        <w:left w:val="none" w:sz="0" w:space="0" w:color="auto"/>
        <w:bottom w:val="none" w:sz="0" w:space="0" w:color="auto"/>
        <w:right w:val="none" w:sz="0" w:space="0" w:color="auto"/>
      </w:divBdr>
    </w:div>
    <w:div w:id="856574830">
      <w:bodyDiv w:val="1"/>
      <w:marLeft w:val="0"/>
      <w:marRight w:val="0"/>
      <w:marTop w:val="0"/>
      <w:marBottom w:val="0"/>
      <w:divBdr>
        <w:top w:val="none" w:sz="0" w:space="0" w:color="auto"/>
        <w:left w:val="none" w:sz="0" w:space="0" w:color="auto"/>
        <w:bottom w:val="none" w:sz="0" w:space="0" w:color="auto"/>
        <w:right w:val="none" w:sz="0" w:space="0" w:color="auto"/>
      </w:divBdr>
    </w:div>
    <w:div w:id="1035616671">
      <w:bodyDiv w:val="1"/>
      <w:marLeft w:val="0"/>
      <w:marRight w:val="0"/>
      <w:marTop w:val="0"/>
      <w:marBottom w:val="0"/>
      <w:divBdr>
        <w:top w:val="none" w:sz="0" w:space="0" w:color="auto"/>
        <w:left w:val="none" w:sz="0" w:space="0" w:color="auto"/>
        <w:bottom w:val="none" w:sz="0" w:space="0" w:color="auto"/>
        <w:right w:val="none" w:sz="0" w:space="0" w:color="auto"/>
      </w:divBdr>
      <w:divsChild>
        <w:div w:id="546916145">
          <w:marLeft w:val="0"/>
          <w:marRight w:val="0"/>
          <w:marTop w:val="0"/>
          <w:marBottom w:val="0"/>
          <w:divBdr>
            <w:top w:val="none" w:sz="0" w:space="0" w:color="auto"/>
            <w:left w:val="none" w:sz="0" w:space="0" w:color="auto"/>
            <w:bottom w:val="none" w:sz="0" w:space="0" w:color="auto"/>
            <w:right w:val="none" w:sz="0" w:space="0" w:color="auto"/>
          </w:divBdr>
        </w:div>
        <w:div w:id="563107079">
          <w:marLeft w:val="0"/>
          <w:marRight w:val="0"/>
          <w:marTop w:val="0"/>
          <w:marBottom w:val="0"/>
          <w:divBdr>
            <w:top w:val="none" w:sz="0" w:space="0" w:color="auto"/>
            <w:left w:val="none" w:sz="0" w:space="0" w:color="auto"/>
            <w:bottom w:val="none" w:sz="0" w:space="0" w:color="auto"/>
            <w:right w:val="none" w:sz="0" w:space="0" w:color="auto"/>
          </w:divBdr>
          <w:divsChild>
            <w:div w:id="1630429465">
              <w:marLeft w:val="-75"/>
              <w:marRight w:val="0"/>
              <w:marTop w:val="30"/>
              <w:marBottom w:val="30"/>
              <w:divBdr>
                <w:top w:val="none" w:sz="0" w:space="0" w:color="auto"/>
                <w:left w:val="none" w:sz="0" w:space="0" w:color="auto"/>
                <w:bottom w:val="none" w:sz="0" w:space="0" w:color="auto"/>
                <w:right w:val="none" w:sz="0" w:space="0" w:color="auto"/>
              </w:divBdr>
              <w:divsChild>
                <w:div w:id="824081871">
                  <w:marLeft w:val="0"/>
                  <w:marRight w:val="0"/>
                  <w:marTop w:val="0"/>
                  <w:marBottom w:val="0"/>
                  <w:divBdr>
                    <w:top w:val="none" w:sz="0" w:space="0" w:color="auto"/>
                    <w:left w:val="none" w:sz="0" w:space="0" w:color="auto"/>
                    <w:bottom w:val="none" w:sz="0" w:space="0" w:color="auto"/>
                    <w:right w:val="none" w:sz="0" w:space="0" w:color="auto"/>
                  </w:divBdr>
                  <w:divsChild>
                    <w:div w:id="219941997">
                      <w:marLeft w:val="0"/>
                      <w:marRight w:val="0"/>
                      <w:marTop w:val="0"/>
                      <w:marBottom w:val="0"/>
                      <w:divBdr>
                        <w:top w:val="none" w:sz="0" w:space="0" w:color="auto"/>
                        <w:left w:val="none" w:sz="0" w:space="0" w:color="auto"/>
                        <w:bottom w:val="none" w:sz="0" w:space="0" w:color="auto"/>
                        <w:right w:val="none" w:sz="0" w:space="0" w:color="auto"/>
                      </w:divBdr>
                    </w:div>
                  </w:divsChild>
                </w:div>
                <w:div w:id="1043557993">
                  <w:marLeft w:val="0"/>
                  <w:marRight w:val="0"/>
                  <w:marTop w:val="0"/>
                  <w:marBottom w:val="0"/>
                  <w:divBdr>
                    <w:top w:val="none" w:sz="0" w:space="0" w:color="auto"/>
                    <w:left w:val="none" w:sz="0" w:space="0" w:color="auto"/>
                    <w:bottom w:val="none" w:sz="0" w:space="0" w:color="auto"/>
                    <w:right w:val="none" w:sz="0" w:space="0" w:color="auto"/>
                  </w:divBdr>
                  <w:divsChild>
                    <w:div w:id="530729460">
                      <w:marLeft w:val="0"/>
                      <w:marRight w:val="0"/>
                      <w:marTop w:val="0"/>
                      <w:marBottom w:val="0"/>
                      <w:divBdr>
                        <w:top w:val="none" w:sz="0" w:space="0" w:color="auto"/>
                        <w:left w:val="none" w:sz="0" w:space="0" w:color="auto"/>
                        <w:bottom w:val="none" w:sz="0" w:space="0" w:color="auto"/>
                        <w:right w:val="none" w:sz="0" w:space="0" w:color="auto"/>
                      </w:divBdr>
                    </w:div>
                  </w:divsChild>
                </w:div>
                <w:div w:id="1976521204">
                  <w:marLeft w:val="0"/>
                  <w:marRight w:val="0"/>
                  <w:marTop w:val="0"/>
                  <w:marBottom w:val="0"/>
                  <w:divBdr>
                    <w:top w:val="none" w:sz="0" w:space="0" w:color="auto"/>
                    <w:left w:val="none" w:sz="0" w:space="0" w:color="auto"/>
                    <w:bottom w:val="none" w:sz="0" w:space="0" w:color="auto"/>
                    <w:right w:val="none" w:sz="0" w:space="0" w:color="auto"/>
                  </w:divBdr>
                  <w:divsChild>
                    <w:div w:id="251352606">
                      <w:marLeft w:val="0"/>
                      <w:marRight w:val="0"/>
                      <w:marTop w:val="0"/>
                      <w:marBottom w:val="0"/>
                      <w:divBdr>
                        <w:top w:val="none" w:sz="0" w:space="0" w:color="auto"/>
                        <w:left w:val="none" w:sz="0" w:space="0" w:color="auto"/>
                        <w:bottom w:val="none" w:sz="0" w:space="0" w:color="auto"/>
                        <w:right w:val="none" w:sz="0" w:space="0" w:color="auto"/>
                      </w:divBdr>
                    </w:div>
                    <w:div w:id="1297489631">
                      <w:marLeft w:val="0"/>
                      <w:marRight w:val="0"/>
                      <w:marTop w:val="0"/>
                      <w:marBottom w:val="0"/>
                      <w:divBdr>
                        <w:top w:val="none" w:sz="0" w:space="0" w:color="auto"/>
                        <w:left w:val="none" w:sz="0" w:space="0" w:color="auto"/>
                        <w:bottom w:val="none" w:sz="0" w:space="0" w:color="auto"/>
                        <w:right w:val="none" w:sz="0" w:space="0" w:color="auto"/>
                      </w:divBdr>
                    </w:div>
                    <w:div w:id="1503544841">
                      <w:marLeft w:val="0"/>
                      <w:marRight w:val="0"/>
                      <w:marTop w:val="0"/>
                      <w:marBottom w:val="0"/>
                      <w:divBdr>
                        <w:top w:val="none" w:sz="0" w:space="0" w:color="auto"/>
                        <w:left w:val="none" w:sz="0" w:space="0" w:color="auto"/>
                        <w:bottom w:val="none" w:sz="0" w:space="0" w:color="auto"/>
                        <w:right w:val="none" w:sz="0" w:space="0" w:color="auto"/>
                      </w:divBdr>
                    </w:div>
                    <w:div w:id="180423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92095">
      <w:bodyDiv w:val="1"/>
      <w:marLeft w:val="0"/>
      <w:marRight w:val="0"/>
      <w:marTop w:val="0"/>
      <w:marBottom w:val="0"/>
      <w:divBdr>
        <w:top w:val="none" w:sz="0" w:space="0" w:color="auto"/>
        <w:left w:val="none" w:sz="0" w:space="0" w:color="auto"/>
        <w:bottom w:val="none" w:sz="0" w:space="0" w:color="auto"/>
        <w:right w:val="none" w:sz="0" w:space="0" w:color="auto"/>
      </w:divBdr>
    </w:div>
    <w:div w:id="1095663484">
      <w:bodyDiv w:val="1"/>
      <w:marLeft w:val="0"/>
      <w:marRight w:val="0"/>
      <w:marTop w:val="0"/>
      <w:marBottom w:val="0"/>
      <w:divBdr>
        <w:top w:val="none" w:sz="0" w:space="0" w:color="auto"/>
        <w:left w:val="none" w:sz="0" w:space="0" w:color="auto"/>
        <w:bottom w:val="none" w:sz="0" w:space="0" w:color="auto"/>
        <w:right w:val="none" w:sz="0" w:space="0" w:color="auto"/>
      </w:divBdr>
    </w:div>
    <w:div w:id="1114863652">
      <w:bodyDiv w:val="1"/>
      <w:marLeft w:val="0"/>
      <w:marRight w:val="0"/>
      <w:marTop w:val="0"/>
      <w:marBottom w:val="0"/>
      <w:divBdr>
        <w:top w:val="none" w:sz="0" w:space="0" w:color="auto"/>
        <w:left w:val="none" w:sz="0" w:space="0" w:color="auto"/>
        <w:bottom w:val="none" w:sz="0" w:space="0" w:color="auto"/>
        <w:right w:val="none" w:sz="0" w:space="0" w:color="auto"/>
      </w:divBdr>
    </w:div>
    <w:div w:id="1163466558">
      <w:bodyDiv w:val="1"/>
      <w:marLeft w:val="0"/>
      <w:marRight w:val="0"/>
      <w:marTop w:val="0"/>
      <w:marBottom w:val="0"/>
      <w:divBdr>
        <w:top w:val="none" w:sz="0" w:space="0" w:color="auto"/>
        <w:left w:val="none" w:sz="0" w:space="0" w:color="auto"/>
        <w:bottom w:val="none" w:sz="0" w:space="0" w:color="auto"/>
        <w:right w:val="none" w:sz="0" w:space="0" w:color="auto"/>
      </w:divBdr>
    </w:div>
    <w:div w:id="1195998627">
      <w:bodyDiv w:val="1"/>
      <w:marLeft w:val="0"/>
      <w:marRight w:val="0"/>
      <w:marTop w:val="0"/>
      <w:marBottom w:val="0"/>
      <w:divBdr>
        <w:top w:val="none" w:sz="0" w:space="0" w:color="auto"/>
        <w:left w:val="none" w:sz="0" w:space="0" w:color="auto"/>
        <w:bottom w:val="none" w:sz="0" w:space="0" w:color="auto"/>
        <w:right w:val="none" w:sz="0" w:space="0" w:color="auto"/>
      </w:divBdr>
    </w:div>
    <w:div w:id="1199705263">
      <w:bodyDiv w:val="1"/>
      <w:marLeft w:val="0"/>
      <w:marRight w:val="0"/>
      <w:marTop w:val="0"/>
      <w:marBottom w:val="0"/>
      <w:divBdr>
        <w:top w:val="none" w:sz="0" w:space="0" w:color="auto"/>
        <w:left w:val="none" w:sz="0" w:space="0" w:color="auto"/>
        <w:bottom w:val="none" w:sz="0" w:space="0" w:color="auto"/>
        <w:right w:val="none" w:sz="0" w:space="0" w:color="auto"/>
      </w:divBdr>
    </w:div>
    <w:div w:id="1202476937">
      <w:bodyDiv w:val="1"/>
      <w:marLeft w:val="0"/>
      <w:marRight w:val="0"/>
      <w:marTop w:val="0"/>
      <w:marBottom w:val="0"/>
      <w:divBdr>
        <w:top w:val="none" w:sz="0" w:space="0" w:color="auto"/>
        <w:left w:val="none" w:sz="0" w:space="0" w:color="auto"/>
        <w:bottom w:val="none" w:sz="0" w:space="0" w:color="auto"/>
        <w:right w:val="none" w:sz="0" w:space="0" w:color="auto"/>
      </w:divBdr>
    </w:div>
    <w:div w:id="1206672861">
      <w:bodyDiv w:val="1"/>
      <w:marLeft w:val="0"/>
      <w:marRight w:val="0"/>
      <w:marTop w:val="0"/>
      <w:marBottom w:val="0"/>
      <w:divBdr>
        <w:top w:val="none" w:sz="0" w:space="0" w:color="auto"/>
        <w:left w:val="none" w:sz="0" w:space="0" w:color="auto"/>
        <w:bottom w:val="none" w:sz="0" w:space="0" w:color="auto"/>
        <w:right w:val="none" w:sz="0" w:space="0" w:color="auto"/>
      </w:divBdr>
    </w:div>
    <w:div w:id="1249658438">
      <w:bodyDiv w:val="1"/>
      <w:marLeft w:val="0"/>
      <w:marRight w:val="0"/>
      <w:marTop w:val="0"/>
      <w:marBottom w:val="0"/>
      <w:divBdr>
        <w:top w:val="none" w:sz="0" w:space="0" w:color="auto"/>
        <w:left w:val="none" w:sz="0" w:space="0" w:color="auto"/>
        <w:bottom w:val="none" w:sz="0" w:space="0" w:color="auto"/>
        <w:right w:val="none" w:sz="0" w:space="0" w:color="auto"/>
      </w:divBdr>
    </w:div>
    <w:div w:id="1259942638">
      <w:bodyDiv w:val="1"/>
      <w:marLeft w:val="0"/>
      <w:marRight w:val="0"/>
      <w:marTop w:val="0"/>
      <w:marBottom w:val="0"/>
      <w:divBdr>
        <w:top w:val="none" w:sz="0" w:space="0" w:color="auto"/>
        <w:left w:val="none" w:sz="0" w:space="0" w:color="auto"/>
        <w:bottom w:val="none" w:sz="0" w:space="0" w:color="auto"/>
        <w:right w:val="none" w:sz="0" w:space="0" w:color="auto"/>
      </w:divBdr>
    </w:div>
    <w:div w:id="1260522681">
      <w:bodyDiv w:val="1"/>
      <w:marLeft w:val="0"/>
      <w:marRight w:val="0"/>
      <w:marTop w:val="0"/>
      <w:marBottom w:val="0"/>
      <w:divBdr>
        <w:top w:val="none" w:sz="0" w:space="0" w:color="auto"/>
        <w:left w:val="none" w:sz="0" w:space="0" w:color="auto"/>
        <w:bottom w:val="none" w:sz="0" w:space="0" w:color="auto"/>
        <w:right w:val="none" w:sz="0" w:space="0" w:color="auto"/>
      </w:divBdr>
    </w:div>
    <w:div w:id="1264799941">
      <w:bodyDiv w:val="1"/>
      <w:marLeft w:val="0"/>
      <w:marRight w:val="0"/>
      <w:marTop w:val="0"/>
      <w:marBottom w:val="0"/>
      <w:divBdr>
        <w:top w:val="none" w:sz="0" w:space="0" w:color="auto"/>
        <w:left w:val="none" w:sz="0" w:space="0" w:color="auto"/>
        <w:bottom w:val="none" w:sz="0" w:space="0" w:color="auto"/>
        <w:right w:val="none" w:sz="0" w:space="0" w:color="auto"/>
      </w:divBdr>
    </w:div>
    <w:div w:id="1295022824">
      <w:bodyDiv w:val="1"/>
      <w:marLeft w:val="0"/>
      <w:marRight w:val="0"/>
      <w:marTop w:val="0"/>
      <w:marBottom w:val="0"/>
      <w:divBdr>
        <w:top w:val="none" w:sz="0" w:space="0" w:color="auto"/>
        <w:left w:val="none" w:sz="0" w:space="0" w:color="auto"/>
        <w:bottom w:val="none" w:sz="0" w:space="0" w:color="auto"/>
        <w:right w:val="none" w:sz="0" w:space="0" w:color="auto"/>
      </w:divBdr>
    </w:div>
    <w:div w:id="1315451557">
      <w:bodyDiv w:val="1"/>
      <w:marLeft w:val="0"/>
      <w:marRight w:val="0"/>
      <w:marTop w:val="0"/>
      <w:marBottom w:val="0"/>
      <w:divBdr>
        <w:top w:val="none" w:sz="0" w:space="0" w:color="auto"/>
        <w:left w:val="none" w:sz="0" w:space="0" w:color="auto"/>
        <w:bottom w:val="none" w:sz="0" w:space="0" w:color="auto"/>
        <w:right w:val="none" w:sz="0" w:space="0" w:color="auto"/>
      </w:divBdr>
      <w:divsChild>
        <w:div w:id="1101335896">
          <w:marLeft w:val="0"/>
          <w:marRight w:val="0"/>
          <w:marTop w:val="0"/>
          <w:marBottom w:val="0"/>
          <w:divBdr>
            <w:top w:val="none" w:sz="0" w:space="0" w:color="auto"/>
            <w:left w:val="none" w:sz="0" w:space="0" w:color="auto"/>
            <w:bottom w:val="none" w:sz="0" w:space="0" w:color="auto"/>
            <w:right w:val="none" w:sz="0" w:space="0" w:color="auto"/>
          </w:divBdr>
          <w:divsChild>
            <w:div w:id="1695842178">
              <w:marLeft w:val="0"/>
              <w:marRight w:val="0"/>
              <w:marTop w:val="0"/>
              <w:marBottom w:val="0"/>
              <w:divBdr>
                <w:top w:val="none" w:sz="0" w:space="0" w:color="auto"/>
                <w:left w:val="none" w:sz="0" w:space="0" w:color="auto"/>
                <w:bottom w:val="none" w:sz="0" w:space="0" w:color="auto"/>
                <w:right w:val="none" w:sz="0" w:space="0" w:color="auto"/>
              </w:divBdr>
              <w:divsChild>
                <w:div w:id="1351419670">
                  <w:marLeft w:val="0"/>
                  <w:marRight w:val="0"/>
                  <w:marTop w:val="0"/>
                  <w:marBottom w:val="0"/>
                  <w:divBdr>
                    <w:top w:val="none" w:sz="0" w:space="0" w:color="auto"/>
                    <w:left w:val="none" w:sz="0" w:space="0" w:color="auto"/>
                    <w:bottom w:val="none" w:sz="0" w:space="0" w:color="auto"/>
                    <w:right w:val="none" w:sz="0" w:space="0" w:color="auto"/>
                  </w:divBdr>
                  <w:divsChild>
                    <w:div w:id="1609116370">
                      <w:marLeft w:val="0"/>
                      <w:marRight w:val="0"/>
                      <w:marTop w:val="0"/>
                      <w:marBottom w:val="0"/>
                      <w:divBdr>
                        <w:top w:val="none" w:sz="0" w:space="0" w:color="auto"/>
                        <w:left w:val="none" w:sz="0" w:space="0" w:color="auto"/>
                        <w:bottom w:val="none" w:sz="0" w:space="0" w:color="auto"/>
                        <w:right w:val="none" w:sz="0" w:space="0" w:color="auto"/>
                      </w:divBdr>
                      <w:divsChild>
                        <w:div w:id="1538276305">
                          <w:marLeft w:val="0"/>
                          <w:marRight w:val="0"/>
                          <w:marTop w:val="0"/>
                          <w:marBottom w:val="0"/>
                          <w:divBdr>
                            <w:top w:val="none" w:sz="0" w:space="0" w:color="auto"/>
                            <w:left w:val="none" w:sz="0" w:space="0" w:color="auto"/>
                            <w:bottom w:val="none" w:sz="0" w:space="0" w:color="auto"/>
                            <w:right w:val="none" w:sz="0" w:space="0" w:color="auto"/>
                          </w:divBdr>
                          <w:divsChild>
                            <w:div w:id="1010331511">
                              <w:marLeft w:val="0"/>
                              <w:marRight w:val="300"/>
                              <w:marTop w:val="180"/>
                              <w:marBottom w:val="0"/>
                              <w:divBdr>
                                <w:top w:val="none" w:sz="0" w:space="0" w:color="auto"/>
                                <w:left w:val="none" w:sz="0" w:space="0" w:color="auto"/>
                                <w:bottom w:val="none" w:sz="0" w:space="0" w:color="auto"/>
                                <w:right w:val="none" w:sz="0" w:space="0" w:color="auto"/>
                              </w:divBdr>
                              <w:divsChild>
                                <w:div w:id="212534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093910">
          <w:marLeft w:val="0"/>
          <w:marRight w:val="0"/>
          <w:marTop w:val="0"/>
          <w:marBottom w:val="0"/>
          <w:divBdr>
            <w:top w:val="none" w:sz="0" w:space="0" w:color="auto"/>
            <w:left w:val="none" w:sz="0" w:space="0" w:color="auto"/>
            <w:bottom w:val="none" w:sz="0" w:space="0" w:color="auto"/>
            <w:right w:val="none" w:sz="0" w:space="0" w:color="auto"/>
          </w:divBdr>
          <w:divsChild>
            <w:div w:id="1104762472">
              <w:marLeft w:val="0"/>
              <w:marRight w:val="0"/>
              <w:marTop w:val="0"/>
              <w:marBottom w:val="0"/>
              <w:divBdr>
                <w:top w:val="none" w:sz="0" w:space="0" w:color="auto"/>
                <w:left w:val="none" w:sz="0" w:space="0" w:color="auto"/>
                <w:bottom w:val="none" w:sz="0" w:space="0" w:color="auto"/>
                <w:right w:val="none" w:sz="0" w:space="0" w:color="auto"/>
              </w:divBdr>
              <w:divsChild>
                <w:div w:id="1152411520">
                  <w:marLeft w:val="0"/>
                  <w:marRight w:val="0"/>
                  <w:marTop w:val="0"/>
                  <w:marBottom w:val="0"/>
                  <w:divBdr>
                    <w:top w:val="none" w:sz="0" w:space="0" w:color="auto"/>
                    <w:left w:val="none" w:sz="0" w:space="0" w:color="auto"/>
                    <w:bottom w:val="none" w:sz="0" w:space="0" w:color="auto"/>
                    <w:right w:val="none" w:sz="0" w:space="0" w:color="auto"/>
                  </w:divBdr>
                  <w:divsChild>
                    <w:div w:id="99689573">
                      <w:marLeft w:val="0"/>
                      <w:marRight w:val="0"/>
                      <w:marTop w:val="0"/>
                      <w:marBottom w:val="0"/>
                      <w:divBdr>
                        <w:top w:val="none" w:sz="0" w:space="0" w:color="auto"/>
                        <w:left w:val="none" w:sz="0" w:space="0" w:color="auto"/>
                        <w:bottom w:val="none" w:sz="0" w:space="0" w:color="auto"/>
                        <w:right w:val="none" w:sz="0" w:space="0" w:color="auto"/>
                      </w:divBdr>
                      <w:divsChild>
                        <w:div w:id="184543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7825322">
      <w:bodyDiv w:val="1"/>
      <w:marLeft w:val="0"/>
      <w:marRight w:val="0"/>
      <w:marTop w:val="0"/>
      <w:marBottom w:val="0"/>
      <w:divBdr>
        <w:top w:val="none" w:sz="0" w:space="0" w:color="auto"/>
        <w:left w:val="none" w:sz="0" w:space="0" w:color="auto"/>
        <w:bottom w:val="none" w:sz="0" w:space="0" w:color="auto"/>
        <w:right w:val="none" w:sz="0" w:space="0" w:color="auto"/>
      </w:divBdr>
    </w:div>
    <w:div w:id="1368292729">
      <w:bodyDiv w:val="1"/>
      <w:marLeft w:val="0"/>
      <w:marRight w:val="0"/>
      <w:marTop w:val="0"/>
      <w:marBottom w:val="0"/>
      <w:divBdr>
        <w:top w:val="none" w:sz="0" w:space="0" w:color="auto"/>
        <w:left w:val="none" w:sz="0" w:space="0" w:color="auto"/>
        <w:bottom w:val="none" w:sz="0" w:space="0" w:color="auto"/>
        <w:right w:val="none" w:sz="0" w:space="0" w:color="auto"/>
      </w:divBdr>
    </w:div>
    <w:div w:id="1411855609">
      <w:bodyDiv w:val="1"/>
      <w:marLeft w:val="0"/>
      <w:marRight w:val="0"/>
      <w:marTop w:val="0"/>
      <w:marBottom w:val="0"/>
      <w:divBdr>
        <w:top w:val="none" w:sz="0" w:space="0" w:color="auto"/>
        <w:left w:val="none" w:sz="0" w:space="0" w:color="auto"/>
        <w:bottom w:val="none" w:sz="0" w:space="0" w:color="auto"/>
        <w:right w:val="none" w:sz="0" w:space="0" w:color="auto"/>
      </w:divBdr>
    </w:div>
    <w:div w:id="1431851686">
      <w:bodyDiv w:val="1"/>
      <w:marLeft w:val="0"/>
      <w:marRight w:val="0"/>
      <w:marTop w:val="0"/>
      <w:marBottom w:val="0"/>
      <w:divBdr>
        <w:top w:val="none" w:sz="0" w:space="0" w:color="auto"/>
        <w:left w:val="none" w:sz="0" w:space="0" w:color="auto"/>
        <w:bottom w:val="none" w:sz="0" w:space="0" w:color="auto"/>
        <w:right w:val="none" w:sz="0" w:space="0" w:color="auto"/>
      </w:divBdr>
      <w:divsChild>
        <w:div w:id="155996945">
          <w:marLeft w:val="0"/>
          <w:marRight w:val="0"/>
          <w:marTop w:val="0"/>
          <w:marBottom w:val="0"/>
          <w:divBdr>
            <w:top w:val="none" w:sz="0" w:space="0" w:color="auto"/>
            <w:left w:val="none" w:sz="0" w:space="0" w:color="auto"/>
            <w:bottom w:val="none" w:sz="0" w:space="0" w:color="auto"/>
            <w:right w:val="none" w:sz="0" w:space="0" w:color="auto"/>
          </w:divBdr>
        </w:div>
        <w:div w:id="1181238716">
          <w:marLeft w:val="0"/>
          <w:marRight w:val="0"/>
          <w:marTop w:val="0"/>
          <w:marBottom w:val="0"/>
          <w:divBdr>
            <w:top w:val="none" w:sz="0" w:space="0" w:color="auto"/>
            <w:left w:val="none" w:sz="0" w:space="0" w:color="auto"/>
            <w:bottom w:val="none" w:sz="0" w:space="0" w:color="auto"/>
            <w:right w:val="none" w:sz="0" w:space="0" w:color="auto"/>
          </w:divBdr>
        </w:div>
        <w:div w:id="1680503998">
          <w:marLeft w:val="0"/>
          <w:marRight w:val="0"/>
          <w:marTop w:val="0"/>
          <w:marBottom w:val="0"/>
          <w:divBdr>
            <w:top w:val="none" w:sz="0" w:space="0" w:color="auto"/>
            <w:left w:val="none" w:sz="0" w:space="0" w:color="auto"/>
            <w:bottom w:val="none" w:sz="0" w:space="0" w:color="auto"/>
            <w:right w:val="none" w:sz="0" w:space="0" w:color="auto"/>
          </w:divBdr>
        </w:div>
      </w:divsChild>
    </w:div>
    <w:div w:id="1492867897">
      <w:bodyDiv w:val="1"/>
      <w:marLeft w:val="0"/>
      <w:marRight w:val="0"/>
      <w:marTop w:val="0"/>
      <w:marBottom w:val="0"/>
      <w:divBdr>
        <w:top w:val="none" w:sz="0" w:space="0" w:color="auto"/>
        <w:left w:val="none" w:sz="0" w:space="0" w:color="auto"/>
        <w:bottom w:val="none" w:sz="0" w:space="0" w:color="auto"/>
        <w:right w:val="none" w:sz="0" w:space="0" w:color="auto"/>
      </w:divBdr>
    </w:div>
    <w:div w:id="1515268514">
      <w:bodyDiv w:val="1"/>
      <w:marLeft w:val="0"/>
      <w:marRight w:val="0"/>
      <w:marTop w:val="0"/>
      <w:marBottom w:val="0"/>
      <w:divBdr>
        <w:top w:val="none" w:sz="0" w:space="0" w:color="auto"/>
        <w:left w:val="none" w:sz="0" w:space="0" w:color="auto"/>
        <w:bottom w:val="none" w:sz="0" w:space="0" w:color="auto"/>
        <w:right w:val="none" w:sz="0" w:space="0" w:color="auto"/>
      </w:divBdr>
    </w:div>
    <w:div w:id="1538815716">
      <w:bodyDiv w:val="1"/>
      <w:marLeft w:val="0"/>
      <w:marRight w:val="0"/>
      <w:marTop w:val="0"/>
      <w:marBottom w:val="0"/>
      <w:divBdr>
        <w:top w:val="none" w:sz="0" w:space="0" w:color="auto"/>
        <w:left w:val="none" w:sz="0" w:space="0" w:color="auto"/>
        <w:bottom w:val="none" w:sz="0" w:space="0" w:color="auto"/>
        <w:right w:val="none" w:sz="0" w:space="0" w:color="auto"/>
      </w:divBdr>
    </w:div>
    <w:div w:id="1547182584">
      <w:bodyDiv w:val="1"/>
      <w:marLeft w:val="0"/>
      <w:marRight w:val="0"/>
      <w:marTop w:val="0"/>
      <w:marBottom w:val="0"/>
      <w:divBdr>
        <w:top w:val="none" w:sz="0" w:space="0" w:color="auto"/>
        <w:left w:val="none" w:sz="0" w:space="0" w:color="auto"/>
        <w:bottom w:val="none" w:sz="0" w:space="0" w:color="auto"/>
        <w:right w:val="none" w:sz="0" w:space="0" w:color="auto"/>
      </w:divBdr>
    </w:div>
    <w:div w:id="1620575453">
      <w:bodyDiv w:val="1"/>
      <w:marLeft w:val="0"/>
      <w:marRight w:val="0"/>
      <w:marTop w:val="0"/>
      <w:marBottom w:val="0"/>
      <w:divBdr>
        <w:top w:val="none" w:sz="0" w:space="0" w:color="auto"/>
        <w:left w:val="none" w:sz="0" w:space="0" w:color="auto"/>
        <w:bottom w:val="none" w:sz="0" w:space="0" w:color="auto"/>
        <w:right w:val="none" w:sz="0" w:space="0" w:color="auto"/>
      </w:divBdr>
    </w:div>
    <w:div w:id="1671643430">
      <w:bodyDiv w:val="1"/>
      <w:marLeft w:val="0"/>
      <w:marRight w:val="0"/>
      <w:marTop w:val="0"/>
      <w:marBottom w:val="0"/>
      <w:divBdr>
        <w:top w:val="none" w:sz="0" w:space="0" w:color="auto"/>
        <w:left w:val="none" w:sz="0" w:space="0" w:color="auto"/>
        <w:bottom w:val="none" w:sz="0" w:space="0" w:color="auto"/>
        <w:right w:val="none" w:sz="0" w:space="0" w:color="auto"/>
      </w:divBdr>
    </w:div>
    <w:div w:id="1690376763">
      <w:bodyDiv w:val="1"/>
      <w:marLeft w:val="0"/>
      <w:marRight w:val="0"/>
      <w:marTop w:val="0"/>
      <w:marBottom w:val="0"/>
      <w:divBdr>
        <w:top w:val="none" w:sz="0" w:space="0" w:color="auto"/>
        <w:left w:val="none" w:sz="0" w:space="0" w:color="auto"/>
        <w:bottom w:val="none" w:sz="0" w:space="0" w:color="auto"/>
        <w:right w:val="none" w:sz="0" w:space="0" w:color="auto"/>
      </w:divBdr>
    </w:div>
    <w:div w:id="1768500884">
      <w:bodyDiv w:val="1"/>
      <w:marLeft w:val="0"/>
      <w:marRight w:val="0"/>
      <w:marTop w:val="0"/>
      <w:marBottom w:val="0"/>
      <w:divBdr>
        <w:top w:val="none" w:sz="0" w:space="0" w:color="auto"/>
        <w:left w:val="none" w:sz="0" w:space="0" w:color="auto"/>
        <w:bottom w:val="none" w:sz="0" w:space="0" w:color="auto"/>
        <w:right w:val="none" w:sz="0" w:space="0" w:color="auto"/>
      </w:divBdr>
    </w:div>
    <w:div w:id="1781409345">
      <w:bodyDiv w:val="1"/>
      <w:marLeft w:val="0"/>
      <w:marRight w:val="0"/>
      <w:marTop w:val="0"/>
      <w:marBottom w:val="0"/>
      <w:divBdr>
        <w:top w:val="none" w:sz="0" w:space="0" w:color="auto"/>
        <w:left w:val="none" w:sz="0" w:space="0" w:color="auto"/>
        <w:bottom w:val="none" w:sz="0" w:space="0" w:color="auto"/>
        <w:right w:val="none" w:sz="0" w:space="0" w:color="auto"/>
      </w:divBdr>
    </w:div>
    <w:div w:id="1801419888">
      <w:bodyDiv w:val="1"/>
      <w:marLeft w:val="0"/>
      <w:marRight w:val="0"/>
      <w:marTop w:val="0"/>
      <w:marBottom w:val="0"/>
      <w:divBdr>
        <w:top w:val="none" w:sz="0" w:space="0" w:color="auto"/>
        <w:left w:val="none" w:sz="0" w:space="0" w:color="auto"/>
        <w:bottom w:val="none" w:sz="0" w:space="0" w:color="auto"/>
        <w:right w:val="none" w:sz="0" w:space="0" w:color="auto"/>
      </w:divBdr>
      <w:divsChild>
        <w:div w:id="974986023">
          <w:marLeft w:val="0"/>
          <w:marRight w:val="0"/>
          <w:marTop w:val="0"/>
          <w:marBottom w:val="0"/>
          <w:divBdr>
            <w:top w:val="none" w:sz="0" w:space="0" w:color="auto"/>
            <w:left w:val="none" w:sz="0" w:space="0" w:color="auto"/>
            <w:bottom w:val="none" w:sz="0" w:space="0" w:color="auto"/>
            <w:right w:val="none" w:sz="0" w:space="0" w:color="auto"/>
          </w:divBdr>
        </w:div>
        <w:div w:id="1387022052">
          <w:marLeft w:val="0"/>
          <w:marRight w:val="0"/>
          <w:marTop w:val="0"/>
          <w:marBottom w:val="0"/>
          <w:divBdr>
            <w:top w:val="none" w:sz="0" w:space="0" w:color="auto"/>
            <w:left w:val="none" w:sz="0" w:space="0" w:color="auto"/>
            <w:bottom w:val="none" w:sz="0" w:space="0" w:color="auto"/>
            <w:right w:val="none" w:sz="0" w:space="0" w:color="auto"/>
          </w:divBdr>
        </w:div>
        <w:div w:id="1618760519">
          <w:marLeft w:val="0"/>
          <w:marRight w:val="0"/>
          <w:marTop w:val="0"/>
          <w:marBottom w:val="0"/>
          <w:divBdr>
            <w:top w:val="none" w:sz="0" w:space="0" w:color="auto"/>
            <w:left w:val="none" w:sz="0" w:space="0" w:color="auto"/>
            <w:bottom w:val="none" w:sz="0" w:space="0" w:color="auto"/>
            <w:right w:val="none" w:sz="0" w:space="0" w:color="auto"/>
          </w:divBdr>
        </w:div>
      </w:divsChild>
    </w:div>
    <w:div w:id="2025865422">
      <w:bodyDiv w:val="1"/>
      <w:marLeft w:val="0"/>
      <w:marRight w:val="0"/>
      <w:marTop w:val="0"/>
      <w:marBottom w:val="0"/>
      <w:divBdr>
        <w:top w:val="none" w:sz="0" w:space="0" w:color="auto"/>
        <w:left w:val="none" w:sz="0" w:space="0" w:color="auto"/>
        <w:bottom w:val="none" w:sz="0" w:space="0" w:color="auto"/>
        <w:right w:val="none" w:sz="0" w:space="0" w:color="auto"/>
      </w:divBdr>
    </w:div>
    <w:div w:id="2084717649">
      <w:bodyDiv w:val="1"/>
      <w:marLeft w:val="0"/>
      <w:marRight w:val="0"/>
      <w:marTop w:val="0"/>
      <w:marBottom w:val="0"/>
      <w:divBdr>
        <w:top w:val="none" w:sz="0" w:space="0" w:color="auto"/>
        <w:left w:val="none" w:sz="0" w:space="0" w:color="auto"/>
        <w:bottom w:val="none" w:sz="0" w:space="0" w:color="auto"/>
        <w:right w:val="none" w:sz="0" w:space="0" w:color="auto"/>
      </w:divBdr>
    </w:div>
    <w:div w:id="2140608023">
      <w:bodyDiv w:val="1"/>
      <w:marLeft w:val="0"/>
      <w:marRight w:val="0"/>
      <w:marTop w:val="0"/>
      <w:marBottom w:val="0"/>
      <w:divBdr>
        <w:top w:val="none" w:sz="0" w:space="0" w:color="auto"/>
        <w:left w:val="none" w:sz="0" w:space="0" w:color="auto"/>
        <w:bottom w:val="none" w:sz="0" w:space="0" w:color="auto"/>
        <w:right w:val="none" w:sz="0" w:space="0" w:color="auto"/>
      </w:divBdr>
      <w:divsChild>
        <w:div w:id="472793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83E9066-FE5B-480E-9B24-BF0EF378DDA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F4C1F6B-926C-4509-90F3-5EB5F92B8539}">
  <ds:schemaRefs>
    <ds:schemaRef ds:uri="http://schemas.openxmlformats.org/officeDocument/2006/bibliography"/>
  </ds:schemaRefs>
</ds:datastoreItem>
</file>

<file path=customXml/itemProps3.xml><?xml version="1.0" encoding="utf-8"?>
<ds:datastoreItem xmlns:ds="http://schemas.openxmlformats.org/officeDocument/2006/customXml" ds:itemID="{F7FBD6D7-0FCD-496D-9FA2-676BF17B5B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0EDBCC-833B-4308-AAFB-478F2C8912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846</TotalTime>
  <Pages>41</Pages>
  <Words>8780</Words>
  <Characters>48292</Characters>
  <Application>Microsoft Office Word</Application>
  <DocSecurity>0</DocSecurity>
  <Lines>402</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Montserrat Silva Cordero</cp:lastModifiedBy>
  <cp:revision>824</cp:revision>
  <cp:lastPrinted>2021-06-04T01:57:00Z</cp:lastPrinted>
  <dcterms:created xsi:type="dcterms:W3CDTF">2020-02-18T01:40:00Z</dcterms:created>
  <dcterms:modified xsi:type="dcterms:W3CDTF">2021-06-0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with-url</vt:lpwstr>
  </property>
  <property fmtid="{D5CDD505-2E9C-101B-9397-08002B2CF9AE}" pid="18" name="Mendeley Recent Style Name 6_1">
    <vt:lpwstr>IEEE (with UR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51ad0d01-6a18-3c52-85bb-c762ef6a52c7</vt:lpwstr>
  </property>
</Properties>
</file>